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AE916" w14:textId="77777777" w:rsidR="00700014" w:rsidRPr="00726CF2" w:rsidRDefault="00700014" w:rsidP="00700014">
      <w:pPr>
        <w:ind w:firstLine="360"/>
        <w:rPr>
          <w:i/>
        </w:rPr>
      </w:pPr>
      <w:r>
        <w:rPr>
          <w:i/>
          <w:noProof/>
          <w:color w:val="365F91"/>
          <w:sz w:val="28"/>
          <w:szCs w:val="28"/>
          <w:lang w:eastAsia="en-US"/>
        </w:rPr>
        <w:drawing>
          <wp:anchor distT="0" distB="0" distL="114935" distR="114935" simplePos="0" relativeHeight="251684352" behindDoc="1" locked="0" layoutInCell="1" allowOverlap="1" wp14:anchorId="2A13B1C8" wp14:editId="509807F8">
            <wp:simplePos x="0" y="0"/>
            <wp:positionH relativeFrom="column">
              <wp:posOffset>-37465</wp:posOffset>
            </wp:positionH>
            <wp:positionV relativeFrom="paragraph">
              <wp:posOffset>-177165</wp:posOffset>
            </wp:positionV>
            <wp:extent cx="1588770" cy="894080"/>
            <wp:effectExtent l="19050" t="0" r="0" b="0"/>
            <wp:wrapNone/>
            <wp:docPr id="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lum bright="6000" contrast="18000"/>
                    </a:blip>
                    <a:srcRect/>
                    <a:stretch>
                      <a:fillRect/>
                    </a:stretch>
                  </pic:blipFill>
                  <pic:spPr bwMode="auto">
                    <a:xfrm>
                      <a:off x="0" y="0"/>
                      <a:ext cx="1588770" cy="894080"/>
                    </a:xfrm>
                    <a:prstGeom prst="rect">
                      <a:avLst/>
                    </a:prstGeom>
                    <a:solidFill>
                      <a:srgbClr val="FFFFFF"/>
                    </a:solidFill>
                    <a:ln w="9525">
                      <a:noFill/>
                      <a:miter lim="800000"/>
                      <a:headEnd/>
                      <a:tailEnd/>
                    </a:ln>
                  </pic:spPr>
                </pic:pic>
              </a:graphicData>
            </a:graphic>
          </wp:anchor>
        </w:drawing>
      </w:r>
      <w:r>
        <w:rPr>
          <w:i/>
        </w:rPr>
        <w:t xml:space="preserve"> </w:t>
      </w:r>
    </w:p>
    <w:p w14:paraId="62ACBB3F" w14:textId="77777777" w:rsidR="00700014" w:rsidRPr="0069693F" w:rsidRDefault="00700014" w:rsidP="00700014">
      <w:pPr>
        <w:jc w:val="center"/>
        <w:rPr>
          <w:i/>
        </w:rPr>
      </w:pPr>
    </w:p>
    <w:p w14:paraId="179839F4" w14:textId="77777777" w:rsidR="00700014" w:rsidRPr="0069693F" w:rsidRDefault="00700014" w:rsidP="00700014">
      <w:pPr>
        <w:jc w:val="center"/>
        <w:rPr>
          <w:i/>
        </w:rPr>
      </w:pPr>
    </w:p>
    <w:p w14:paraId="45F405DB" w14:textId="77777777" w:rsidR="00700014" w:rsidRPr="0069693F" w:rsidRDefault="00700014" w:rsidP="00700014">
      <w:pPr>
        <w:jc w:val="center"/>
        <w:rPr>
          <w:i/>
        </w:rPr>
      </w:pPr>
      <w:r>
        <w:rPr>
          <w:i/>
          <w:noProof/>
          <w:color w:val="365F91"/>
          <w:sz w:val="28"/>
          <w:szCs w:val="28"/>
          <w:lang w:eastAsia="en-US"/>
        </w:rPr>
        <mc:AlternateContent>
          <mc:Choice Requires="wps">
            <w:drawing>
              <wp:anchor distT="0" distB="0" distL="114935" distR="114935" simplePos="0" relativeHeight="251686400" behindDoc="0" locked="0" layoutInCell="1" allowOverlap="1" wp14:anchorId="7376856A" wp14:editId="24E928EC">
                <wp:simplePos x="0" y="0"/>
                <wp:positionH relativeFrom="column">
                  <wp:posOffset>-255905</wp:posOffset>
                </wp:positionH>
                <wp:positionV relativeFrom="paragraph">
                  <wp:posOffset>2169795</wp:posOffset>
                </wp:positionV>
                <wp:extent cx="3999230" cy="952500"/>
                <wp:effectExtent l="0" t="0" r="0" b="0"/>
                <wp:wrapNone/>
                <wp:docPr id="4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952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528B9" w14:textId="77777777" w:rsidR="00393E18" w:rsidRPr="002150D3" w:rsidRDefault="00393E18" w:rsidP="00D5788F">
                            <w:pPr>
                              <w:rPr>
                                <w:rFonts w:ascii="Trebuchet MS" w:hAnsi="Trebuchet MS"/>
                                <w:b/>
                                <w:color w:val="FFFFFF"/>
                                <w:sz w:val="28"/>
                                <w:szCs w:val="28"/>
                                <w:lang w:val="id-ID"/>
                              </w:rPr>
                            </w:pPr>
                            <w:r>
                              <w:rPr>
                                <w:rFonts w:ascii="Trebuchet MS" w:hAnsi="Trebuchet MS"/>
                                <w:b/>
                                <w:i/>
                                <w:color w:val="FFFFFF"/>
                                <w:sz w:val="28"/>
                                <w:szCs w:val="28"/>
                              </w:rPr>
                              <w:t>IMPLEMENTASI TEMU KEMBALI CITRA MENGGUNAKAN FITUR WARNA BERBASIS HISTOGRAM DAN FITUR TEKSTUR BERBASIS BLOK</w:t>
                            </w:r>
                            <w:r w:rsidRPr="002150D3">
                              <w:rPr>
                                <w:rFonts w:ascii="Trebuchet MS" w:hAnsi="Trebuchet MS"/>
                                <w:b/>
                                <w:color w:val="FFFFFF"/>
                                <w:sz w:val="28"/>
                                <w:szCs w:val="28"/>
                                <w:lang w:val="id-ID"/>
                              </w:rPr>
                              <w:t>.</w:t>
                            </w:r>
                          </w:p>
                          <w:p w14:paraId="43F8247D" w14:textId="77777777" w:rsidR="00393E18" w:rsidRPr="003A1751" w:rsidRDefault="00393E18" w:rsidP="00700014">
                            <w:pPr>
                              <w:ind w:left="360"/>
                              <w:rPr>
                                <w:rFonts w:ascii="Trebuchet MS" w:hAnsi="Trebuchet MS"/>
                                <w:color w:val="FFFFF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76856A" id="_x0000_t202" coordsize="21600,21600" o:spt="202" path="m0,0l0,21600,21600,21600,21600,0xe">
                <v:stroke joinstyle="miter"/>
                <v:path gradientshapeok="t" o:connecttype="rect"/>
              </v:shapetype>
              <v:shape id="Text Box 23" o:spid="_x0000_s1026" type="#_x0000_t202" style="position:absolute;left:0;text-align:left;margin-left:-20.15pt;margin-top:170.85pt;width:314.9pt;height:75pt;z-index:251686400;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" stroked="f">
                <v:fill opacity="0"/>
                <v:textbox inset="0,0,0,0">
                  <w:txbxContent>
                    <w:p w14:paraId="3F0528B9" w14:textId="77777777" w:rsidR="00393E18" w:rsidRPr="002150D3" w:rsidRDefault="00393E18" w:rsidP="00D5788F">
                      <w:pPr>
                        <w:rPr>
                          <w:rFonts w:ascii="Trebuchet MS" w:hAnsi="Trebuchet MS"/>
                          <w:b/>
                          <w:color w:val="FFFFFF"/>
                          <w:sz w:val="28"/>
                          <w:szCs w:val="28"/>
                          <w:lang w:val="id-ID"/>
                        </w:rPr>
                      </w:pPr>
                      <w:r>
                        <w:rPr>
                          <w:rFonts w:ascii="Trebuchet MS" w:hAnsi="Trebuchet MS"/>
                          <w:b/>
                          <w:i/>
                          <w:color w:val="FFFFFF"/>
                          <w:sz w:val="28"/>
                          <w:szCs w:val="28"/>
                        </w:rPr>
                        <w:t>IMPLEMENTASI TEMU KEMBALI CITRA MENGGUNAKAN FITUR WARNA BERBASIS HISTOGRAM DAN FITUR TEKSTUR BERBASIS BLOK</w:t>
                      </w:r>
                      <w:r w:rsidRPr="002150D3">
                        <w:rPr>
                          <w:rFonts w:ascii="Trebuchet MS" w:hAnsi="Trebuchet MS"/>
                          <w:b/>
                          <w:color w:val="FFFFFF"/>
                          <w:sz w:val="28"/>
                          <w:szCs w:val="28"/>
                          <w:lang w:val="id-ID"/>
                        </w:rPr>
                        <w:t>.</w:t>
                      </w:r>
                    </w:p>
                    <w:p w14:paraId="43F8247D" w14:textId="77777777" w:rsidR="00393E18" w:rsidRPr="003A1751" w:rsidRDefault="00393E18" w:rsidP="00700014">
                      <w:pPr>
                        <w:ind w:left="360"/>
                        <w:rPr>
                          <w:rFonts w:ascii="Trebuchet MS" w:hAnsi="Trebuchet MS"/>
                          <w:color w:val="FFFFFF"/>
                        </w:rPr>
                      </w:pPr>
                    </w:p>
                  </w:txbxContent>
                </v:textbox>
              </v:shape>
            </w:pict>
          </mc:Fallback>
        </mc:AlternateContent>
      </w:r>
      <w:r>
        <w:rPr>
          <w:i/>
          <w:noProof/>
          <w:color w:val="365F91"/>
          <w:sz w:val="28"/>
          <w:szCs w:val="28"/>
          <w:lang w:eastAsia="en-US"/>
        </w:rPr>
        <mc:AlternateContent>
          <mc:Choice Requires="wps">
            <w:drawing>
              <wp:anchor distT="0" distB="0" distL="114935" distR="114935" simplePos="0" relativeHeight="251687424" behindDoc="0" locked="0" layoutInCell="1" allowOverlap="1" wp14:anchorId="1FD3B17D" wp14:editId="174CD464">
                <wp:simplePos x="0" y="0"/>
                <wp:positionH relativeFrom="column">
                  <wp:posOffset>-276860</wp:posOffset>
                </wp:positionH>
                <wp:positionV relativeFrom="paragraph">
                  <wp:posOffset>3296920</wp:posOffset>
                </wp:positionV>
                <wp:extent cx="3085465" cy="1870075"/>
                <wp:effectExtent l="0" t="0" r="0" b="0"/>
                <wp:wrapNone/>
                <wp:docPr id="44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18700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35C386" w14:textId="77777777" w:rsidR="00393E18" w:rsidRPr="0045471C" w:rsidRDefault="00393E18" w:rsidP="00700014">
                            <w:pPr>
                              <w:pStyle w:val="NoSpacing"/>
                              <w:spacing w:line="276" w:lineRule="auto"/>
                              <w:ind w:firstLine="360"/>
                              <w:rPr>
                                <w:rFonts w:ascii="Trebuchet MS" w:hAnsi="Trebuchet MS"/>
                                <w:color w:val="FFFFFF"/>
                                <w:sz w:val="20"/>
                              </w:rPr>
                            </w:pPr>
                            <w:r>
                              <w:rPr>
                                <w:rFonts w:ascii="Trebuchet MS" w:hAnsi="Trebuchet MS"/>
                                <w:color w:val="FFFFFF"/>
                                <w:sz w:val="20"/>
                              </w:rPr>
                              <w:t>Sani Puji Rahayu</w:t>
                            </w:r>
                          </w:p>
                          <w:p w14:paraId="799A9C61" w14:textId="77777777" w:rsidR="00393E18" w:rsidRPr="00D5788F"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NRP </w:t>
                            </w:r>
                            <w:r>
                              <w:rPr>
                                <w:rFonts w:ascii="Trebuchet MS" w:hAnsi="Trebuchet MS"/>
                                <w:color w:val="FFFFFF"/>
                                <w:sz w:val="20"/>
                              </w:rPr>
                              <w:t xml:space="preserve">5113 </w:t>
                            </w:r>
                            <w:r w:rsidRPr="002150D3">
                              <w:rPr>
                                <w:rFonts w:ascii="Trebuchet MS" w:hAnsi="Trebuchet MS"/>
                                <w:color w:val="FFFFFF"/>
                                <w:sz w:val="20"/>
                                <w:lang w:val="id-ID"/>
                              </w:rPr>
                              <w:t>1</w:t>
                            </w:r>
                            <w:r w:rsidRPr="002150D3">
                              <w:rPr>
                                <w:rFonts w:ascii="Trebuchet MS" w:hAnsi="Trebuchet MS"/>
                                <w:color w:val="FFFFFF"/>
                                <w:sz w:val="20"/>
                              </w:rPr>
                              <w:t xml:space="preserve">00 </w:t>
                            </w:r>
                            <w:r>
                              <w:rPr>
                                <w:rFonts w:ascii="Trebuchet MS" w:hAnsi="Trebuchet MS"/>
                                <w:color w:val="FFFFFF"/>
                                <w:sz w:val="20"/>
                              </w:rPr>
                              <w:t>153</w:t>
                            </w:r>
                          </w:p>
                          <w:p w14:paraId="3B6E37FD" w14:textId="77777777" w:rsidR="00393E18" w:rsidRPr="002150D3" w:rsidRDefault="00393E18" w:rsidP="00700014">
                            <w:pPr>
                              <w:pStyle w:val="NoSpacing"/>
                              <w:spacing w:line="276" w:lineRule="auto"/>
                              <w:ind w:firstLine="360"/>
                              <w:rPr>
                                <w:rFonts w:ascii="Trebuchet MS" w:hAnsi="Trebuchet MS"/>
                                <w:color w:val="FFFFFF"/>
                                <w:sz w:val="20"/>
                              </w:rPr>
                            </w:pPr>
                          </w:p>
                          <w:p w14:paraId="0E66BD67" w14:textId="77777777" w:rsidR="00393E18" w:rsidRPr="002150D3" w:rsidRDefault="00393E18" w:rsidP="00700014">
                            <w:pPr>
                              <w:pStyle w:val="NoSpacing"/>
                              <w:spacing w:line="276" w:lineRule="auto"/>
                              <w:ind w:firstLine="360"/>
                              <w:rPr>
                                <w:rFonts w:ascii="Trebuchet MS" w:hAnsi="Trebuchet MS"/>
                                <w:color w:val="FFFFFF"/>
                                <w:sz w:val="20"/>
                                <w:lang w:val="id-ID"/>
                              </w:rPr>
                            </w:pPr>
                            <w:r w:rsidRPr="002150D3">
                              <w:rPr>
                                <w:rFonts w:ascii="Trebuchet MS" w:hAnsi="Trebuchet MS"/>
                                <w:color w:val="FFFFFF"/>
                                <w:sz w:val="20"/>
                              </w:rPr>
                              <w:t>Dosen Pembimbing</w:t>
                            </w:r>
                          </w:p>
                          <w:p w14:paraId="167CDFC1" w14:textId="77777777" w:rsidR="00393E18" w:rsidRPr="002150D3" w:rsidRDefault="00393E18" w:rsidP="00700014">
                            <w:pPr>
                              <w:pStyle w:val="NoSpacing"/>
                              <w:spacing w:line="276" w:lineRule="auto"/>
                              <w:ind w:firstLine="360"/>
                              <w:rPr>
                                <w:rFonts w:ascii="Trebuchet MS" w:hAnsi="Trebuchet MS"/>
                                <w:color w:val="FFFFFF"/>
                                <w:sz w:val="20"/>
                                <w:lang w:val="id-ID"/>
                              </w:rPr>
                            </w:pPr>
                            <w:r>
                              <w:rPr>
                                <w:rFonts w:ascii="Trebuchet MS" w:hAnsi="Trebuchet MS"/>
                                <w:color w:val="FFFFFF"/>
                                <w:sz w:val="20"/>
                                <w:lang w:val="id-ID"/>
                              </w:rPr>
                              <w:t>Dr.Eng. Nanik Suciati</w:t>
                            </w:r>
                            <w:r w:rsidRPr="0045471C">
                              <w:rPr>
                                <w:rFonts w:ascii="Trebuchet MS" w:hAnsi="Trebuchet MS"/>
                                <w:color w:val="FFFFFF"/>
                                <w:sz w:val="20"/>
                                <w:lang w:val="id-ID"/>
                              </w:rPr>
                              <w:t>, S.Kom., M.Kom</w:t>
                            </w:r>
                            <w:r w:rsidRPr="002150D3">
                              <w:rPr>
                                <w:rFonts w:ascii="Trebuchet MS" w:hAnsi="Trebuchet MS"/>
                                <w:color w:val="FFFFFF"/>
                                <w:sz w:val="20"/>
                                <w:lang w:val="id-ID"/>
                              </w:rPr>
                              <w:t>.</w:t>
                            </w:r>
                          </w:p>
                          <w:p w14:paraId="4FA09F97" w14:textId="77777777" w:rsidR="00393E18" w:rsidRPr="0045471C" w:rsidRDefault="00393E18" w:rsidP="00700014">
                            <w:pPr>
                              <w:pStyle w:val="NoSpacing"/>
                              <w:spacing w:line="276" w:lineRule="auto"/>
                              <w:ind w:firstLine="360"/>
                              <w:rPr>
                                <w:rFonts w:ascii="Trebuchet MS" w:hAnsi="Trebuchet MS"/>
                                <w:color w:val="FFFFFF"/>
                                <w:sz w:val="20"/>
                              </w:rPr>
                            </w:pPr>
                            <w:r>
                              <w:rPr>
                                <w:rFonts w:ascii="Trebuchet MS" w:hAnsi="Trebuchet MS"/>
                                <w:color w:val="FFFFFF"/>
                                <w:sz w:val="20"/>
                                <w:lang w:val="id-ID"/>
                              </w:rPr>
                              <w:t>Dini Adni Navastara, S.Kom., M.Sc</w:t>
                            </w:r>
                            <w:r>
                              <w:rPr>
                                <w:rFonts w:ascii="Trebuchet MS" w:hAnsi="Trebuchet MS"/>
                                <w:color w:val="FFFFFF"/>
                                <w:sz w:val="20"/>
                              </w:rPr>
                              <w:t>.</w:t>
                            </w:r>
                          </w:p>
                          <w:p w14:paraId="601751B3" w14:textId="77777777" w:rsidR="00393E18" w:rsidRPr="002150D3" w:rsidRDefault="00393E18" w:rsidP="00700014">
                            <w:pPr>
                              <w:pStyle w:val="NoSpacing"/>
                              <w:spacing w:line="276" w:lineRule="auto"/>
                              <w:ind w:firstLine="360"/>
                              <w:rPr>
                                <w:rFonts w:ascii="Trebuchet MS" w:hAnsi="Trebuchet MS"/>
                                <w:color w:val="FFFFFF"/>
                                <w:sz w:val="20"/>
                              </w:rPr>
                            </w:pPr>
                          </w:p>
                          <w:p w14:paraId="79A624CD"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JURUSAN TEKNIK INFORMATIKA</w:t>
                            </w:r>
                          </w:p>
                          <w:p w14:paraId="75DED870"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Fakultas Teknologi Informasi</w:t>
                            </w:r>
                          </w:p>
                          <w:p w14:paraId="01222638"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Institut Teknologi Sepuluh Nopember</w:t>
                            </w:r>
                          </w:p>
                          <w:p w14:paraId="1620EA9E" w14:textId="77777777" w:rsidR="00393E18" w:rsidRPr="00A14748"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Surabaya </w:t>
                            </w:r>
                            <w:r>
                              <w:rPr>
                                <w:rFonts w:ascii="Trebuchet MS" w:hAnsi="Trebuchet MS"/>
                                <w:color w:val="FFFFFF"/>
                                <w:sz w:val="20"/>
                              </w:rPr>
                              <w:t>20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D3B17D" id="Text Box 12" o:spid="_x0000_s1027" type="#_x0000_t202" style="position:absolute;left:0;text-align:left;margin-left:-21.8pt;margin-top:259.6pt;width:242.95pt;height:147.25pt;z-index:251687424;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" stroked="f">
                <v:fill opacity="0"/>
                <v:textbox inset="0,0,0,0">
                  <w:txbxContent>
                    <w:p w14:paraId="1035C386" w14:textId="77777777" w:rsidR="00393E18" w:rsidRPr="0045471C" w:rsidRDefault="00393E18" w:rsidP="00700014">
                      <w:pPr>
                        <w:pStyle w:val="NoSpacing"/>
                        <w:spacing w:line="276" w:lineRule="auto"/>
                        <w:ind w:firstLine="360"/>
                        <w:rPr>
                          <w:rFonts w:ascii="Trebuchet MS" w:hAnsi="Trebuchet MS"/>
                          <w:color w:val="FFFFFF"/>
                          <w:sz w:val="20"/>
                        </w:rPr>
                      </w:pPr>
                      <w:r>
                        <w:rPr>
                          <w:rFonts w:ascii="Trebuchet MS" w:hAnsi="Trebuchet MS"/>
                          <w:color w:val="FFFFFF"/>
                          <w:sz w:val="20"/>
                        </w:rPr>
                        <w:t>Sani Puji Rahayu</w:t>
                      </w:r>
                    </w:p>
                    <w:p w14:paraId="799A9C61" w14:textId="77777777" w:rsidR="00393E18" w:rsidRPr="00D5788F"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NRP </w:t>
                      </w:r>
                      <w:r>
                        <w:rPr>
                          <w:rFonts w:ascii="Trebuchet MS" w:hAnsi="Trebuchet MS"/>
                          <w:color w:val="FFFFFF"/>
                          <w:sz w:val="20"/>
                        </w:rPr>
                        <w:t xml:space="preserve">5113 </w:t>
                      </w:r>
                      <w:r w:rsidRPr="002150D3">
                        <w:rPr>
                          <w:rFonts w:ascii="Trebuchet MS" w:hAnsi="Trebuchet MS"/>
                          <w:color w:val="FFFFFF"/>
                          <w:sz w:val="20"/>
                          <w:lang w:val="id-ID"/>
                        </w:rPr>
                        <w:t>1</w:t>
                      </w:r>
                      <w:r w:rsidRPr="002150D3">
                        <w:rPr>
                          <w:rFonts w:ascii="Trebuchet MS" w:hAnsi="Trebuchet MS"/>
                          <w:color w:val="FFFFFF"/>
                          <w:sz w:val="20"/>
                        </w:rPr>
                        <w:t xml:space="preserve">00 </w:t>
                      </w:r>
                      <w:r>
                        <w:rPr>
                          <w:rFonts w:ascii="Trebuchet MS" w:hAnsi="Trebuchet MS"/>
                          <w:color w:val="FFFFFF"/>
                          <w:sz w:val="20"/>
                        </w:rPr>
                        <w:t>153</w:t>
                      </w:r>
                    </w:p>
                    <w:p w14:paraId="3B6E37FD" w14:textId="77777777" w:rsidR="00393E18" w:rsidRPr="002150D3" w:rsidRDefault="00393E18" w:rsidP="00700014">
                      <w:pPr>
                        <w:pStyle w:val="NoSpacing"/>
                        <w:spacing w:line="276" w:lineRule="auto"/>
                        <w:ind w:firstLine="360"/>
                        <w:rPr>
                          <w:rFonts w:ascii="Trebuchet MS" w:hAnsi="Trebuchet MS"/>
                          <w:color w:val="FFFFFF"/>
                          <w:sz w:val="20"/>
                        </w:rPr>
                      </w:pPr>
                    </w:p>
                    <w:p w14:paraId="0E66BD67" w14:textId="77777777" w:rsidR="00393E18" w:rsidRPr="002150D3" w:rsidRDefault="00393E18" w:rsidP="00700014">
                      <w:pPr>
                        <w:pStyle w:val="NoSpacing"/>
                        <w:spacing w:line="276" w:lineRule="auto"/>
                        <w:ind w:firstLine="360"/>
                        <w:rPr>
                          <w:rFonts w:ascii="Trebuchet MS" w:hAnsi="Trebuchet MS"/>
                          <w:color w:val="FFFFFF"/>
                          <w:sz w:val="20"/>
                          <w:lang w:val="id-ID"/>
                        </w:rPr>
                      </w:pPr>
                      <w:r w:rsidRPr="002150D3">
                        <w:rPr>
                          <w:rFonts w:ascii="Trebuchet MS" w:hAnsi="Trebuchet MS"/>
                          <w:color w:val="FFFFFF"/>
                          <w:sz w:val="20"/>
                        </w:rPr>
                        <w:t>Dosen Pembimbing</w:t>
                      </w:r>
                    </w:p>
                    <w:p w14:paraId="167CDFC1" w14:textId="77777777" w:rsidR="00393E18" w:rsidRPr="002150D3" w:rsidRDefault="00393E18" w:rsidP="00700014">
                      <w:pPr>
                        <w:pStyle w:val="NoSpacing"/>
                        <w:spacing w:line="276" w:lineRule="auto"/>
                        <w:ind w:firstLine="360"/>
                        <w:rPr>
                          <w:rFonts w:ascii="Trebuchet MS" w:hAnsi="Trebuchet MS"/>
                          <w:color w:val="FFFFFF"/>
                          <w:sz w:val="20"/>
                          <w:lang w:val="id-ID"/>
                        </w:rPr>
                      </w:pPr>
                      <w:r>
                        <w:rPr>
                          <w:rFonts w:ascii="Trebuchet MS" w:hAnsi="Trebuchet MS"/>
                          <w:color w:val="FFFFFF"/>
                          <w:sz w:val="20"/>
                          <w:lang w:val="id-ID"/>
                        </w:rPr>
                        <w:t>Dr.Eng. Nanik Suciati</w:t>
                      </w:r>
                      <w:r w:rsidRPr="0045471C">
                        <w:rPr>
                          <w:rFonts w:ascii="Trebuchet MS" w:hAnsi="Trebuchet MS"/>
                          <w:color w:val="FFFFFF"/>
                          <w:sz w:val="20"/>
                          <w:lang w:val="id-ID"/>
                        </w:rPr>
                        <w:t>, S.Kom., M.Kom</w:t>
                      </w:r>
                      <w:r w:rsidRPr="002150D3">
                        <w:rPr>
                          <w:rFonts w:ascii="Trebuchet MS" w:hAnsi="Trebuchet MS"/>
                          <w:color w:val="FFFFFF"/>
                          <w:sz w:val="20"/>
                          <w:lang w:val="id-ID"/>
                        </w:rPr>
                        <w:t>.</w:t>
                      </w:r>
                    </w:p>
                    <w:p w14:paraId="4FA09F97" w14:textId="77777777" w:rsidR="00393E18" w:rsidRPr="0045471C" w:rsidRDefault="00393E18" w:rsidP="00700014">
                      <w:pPr>
                        <w:pStyle w:val="NoSpacing"/>
                        <w:spacing w:line="276" w:lineRule="auto"/>
                        <w:ind w:firstLine="360"/>
                        <w:rPr>
                          <w:rFonts w:ascii="Trebuchet MS" w:hAnsi="Trebuchet MS"/>
                          <w:color w:val="FFFFFF"/>
                          <w:sz w:val="20"/>
                        </w:rPr>
                      </w:pPr>
                      <w:r>
                        <w:rPr>
                          <w:rFonts w:ascii="Trebuchet MS" w:hAnsi="Trebuchet MS"/>
                          <w:color w:val="FFFFFF"/>
                          <w:sz w:val="20"/>
                          <w:lang w:val="id-ID"/>
                        </w:rPr>
                        <w:t>Dini Adni Navastara, S.Kom., M.Sc</w:t>
                      </w:r>
                      <w:r>
                        <w:rPr>
                          <w:rFonts w:ascii="Trebuchet MS" w:hAnsi="Trebuchet MS"/>
                          <w:color w:val="FFFFFF"/>
                          <w:sz w:val="20"/>
                        </w:rPr>
                        <w:t>.</w:t>
                      </w:r>
                    </w:p>
                    <w:p w14:paraId="601751B3" w14:textId="77777777" w:rsidR="00393E18" w:rsidRPr="002150D3" w:rsidRDefault="00393E18" w:rsidP="00700014">
                      <w:pPr>
                        <w:pStyle w:val="NoSpacing"/>
                        <w:spacing w:line="276" w:lineRule="auto"/>
                        <w:ind w:firstLine="360"/>
                        <w:rPr>
                          <w:rFonts w:ascii="Trebuchet MS" w:hAnsi="Trebuchet MS"/>
                          <w:color w:val="FFFFFF"/>
                          <w:sz w:val="20"/>
                        </w:rPr>
                      </w:pPr>
                    </w:p>
                    <w:p w14:paraId="79A624CD"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JURUSAN TEKNIK INFORMATIKA</w:t>
                      </w:r>
                    </w:p>
                    <w:p w14:paraId="75DED870"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Fakultas Teknologi Informasi</w:t>
                      </w:r>
                    </w:p>
                    <w:p w14:paraId="01222638"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Institut Teknologi Sepuluh Nopember</w:t>
                      </w:r>
                    </w:p>
                    <w:p w14:paraId="1620EA9E" w14:textId="77777777" w:rsidR="00393E18" w:rsidRPr="00A14748"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Surabaya </w:t>
                      </w:r>
                      <w:r>
                        <w:rPr>
                          <w:rFonts w:ascii="Trebuchet MS" w:hAnsi="Trebuchet MS"/>
                          <w:color w:val="FFFFFF"/>
                          <w:sz w:val="20"/>
                        </w:rPr>
                        <w:t>2017</w:t>
                      </w:r>
                    </w:p>
                  </w:txbxContent>
                </v:textbox>
              </v:shape>
            </w:pict>
          </mc:Fallback>
        </mc:AlternateContent>
      </w:r>
      <w:r>
        <w:rPr>
          <w:i/>
          <w:noProof/>
          <w:color w:val="365F91"/>
          <w:sz w:val="28"/>
          <w:szCs w:val="28"/>
          <w:lang w:eastAsia="en-US"/>
        </w:rPr>
        <mc:AlternateContent>
          <mc:Choice Requires="wps">
            <w:drawing>
              <wp:anchor distT="0" distB="0" distL="114935" distR="114935" simplePos="0" relativeHeight="251685376" behindDoc="0" locked="0" layoutInCell="1" allowOverlap="1" wp14:anchorId="797CBAD8" wp14:editId="4118EB5A">
                <wp:simplePos x="0" y="0"/>
                <wp:positionH relativeFrom="column">
                  <wp:posOffset>-255905</wp:posOffset>
                </wp:positionH>
                <wp:positionV relativeFrom="paragraph">
                  <wp:posOffset>1544320</wp:posOffset>
                </wp:positionV>
                <wp:extent cx="3085465" cy="225425"/>
                <wp:effectExtent l="0" t="0" r="0" b="0"/>
                <wp:wrapNone/>
                <wp:docPr id="44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22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9D8D43" w14:textId="77777777" w:rsidR="00393E18" w:rsidRPr="002150D3" w:rsidRDefault="00393E18" w:rsidP="00700014">
                            <w:pPr>
                              <w:pStyle w:val="MataKuliahSampulDepan"/>
                              <w:ind w:firstLine="360"/>
                              <w:rPr>
                                <w:lang w:val="id-ID"/>
                              </w:rPr>
                            </w:pPr>
                            <w:r>
                              <w:t>TUGAS AKHIR - KI0913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7CBAD8" id="Text Box 24" o:spid="_x0000_s1028" type="#_x0000_t202" style="position:absolute;left:0;text-align:left;margin-left:-20.15pt;margin-top:121.6pt;width:242.95pt;height:17.75pt;z-index:25168537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" stroked="f">
                <v:fill opacity="0"/>
                <v:textbox inset="0,0,0,0">
                  <w:txbxContent>
                    <w:p w14:paraId="229D8D43" w14:textId="77777777" w:rsidR="00393E18" w:rsidRPr="002150D3" w:rsidRDefault="00393E18" w:rsidP="00700014">
                      <w:pPr>
                        <w:pStyle w:val="MataKuliahSampulDepan"/>
                        <w:ind w:firstLine="360"/>
                        <w:rPr>
                          <w:lang w:val="id-ID"/>
                        </w:rPr>
                      </w:pPr>
                      <w:r>
                        <w:t>TUGAS AKHIR - KI091391</w:t>
                      </w:r>
                    </w:p>
                  </w:txbxContent>
                </v:textbox>
              </v:shape>
            </w:pict>
          </mc:Fallback>
        </mc:AlternateContent>
      </w:r>
      <w:r>
        <w:rPr>
          <w:i/>
          <w:noProof/>
          <w:lang w:eastAsia="en-US"/>
        </w:rPr>
        <mc:AlternateContent>
          <mc:Choice Requires="wps">
            <w:drawing>
              <wp:anchor distT="0" distB="0" distL="114300" distR="114300" simplePos="0" relativeHeight="251683328" behindDoc="1" locked="0" layoutInCell="1" allowOverlap="1" wp14:anchorId="7409B156" wp14:editId="32E521AF">
                <wp:simplePos x="0" y="0"/>
                <wp:positionH relativeFrom="column">
                  <wp:posOffset>-922020</wp:posOffset>
                </wp:positionH>
                <wp:positionV relativeFrom="paragraph">
                  <wp:posOffset>534035</wp:posOffset>
                </wp:positionV>
                <wp:extent cx="5486400" cy="5683250"/>
                <wp:effectExtent l="0" t="0" r="0" b="0"/>
                <wp:wrapNone/>
                <wp:docPr id="13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5683250"/>
                        </a:xfrm>
                        <a:prstGeom prst="rect">
                          <a:avLst/>
                        </a:prstGeom>
                        <a:solidFill>
                          <a:srgbClr val="0067AC"/>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855C2FB" w14:textId="77777777" w:rsidR="00393E18" w:rsidRDefault="00393E18" w:rsidP="00700014">
                            <w:pPr>
                              <w:jc w:val="center"/>
                            </w:pPr>
                          </w:p>
                          <w:p w14:paraId="5D25C18E" w14:textId="77777777" w:rsidR="00393E18" w:rsidRDefault="00393E18" w:rsidP="00700014"/>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409B156" id="Rectangle 1" o:spid="_x0000_s1029" style="position:absolute;left:0;text-align:left;margin-left:-72.6pt;margin-top:42.05pt;width:6in;height:447.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" fillcolor="#0067ac" stroked="f">
                <v:stroke joinstyle="round"/>
                <v:textbox>
                  <w:txbxContent>
                    <w:p w14:paraId="0855C2FB" w14:textId="77777777" w:rsidR="00393E18" w:rsidRDefault="00393E18" w:rsidP="00700014">
                      <w:pPr>
                        <w:jc w:val="center"/>
                      </w:pPr>
                    </w:p>
                    <w:p w14:paraId="5D25C18E" w14:textId="77777777" w:rsidR="00393E18" w:rsidRDefault="00393E18" w:rsidP="00700014"/>
                  </w:txbxContent>
                </v:textbox>
              </v:rect>
            </w:pict>
          </mc:Fallback>
        </mc:AlternateContent>
      </w:r>
      <w:r w:rsidRPr="0069693F">
        <w:rPr>
          <w:i/>
        </w:rPr>
        <w:br w:type="page"/>
      </w:r>
    </w:p>
    <w:p w14:paraId="3D916F96" w14:textId="77777777" w:rsidR="007E0199" w:rsidRDefault="007E0199" w:rsidP="006B682D">
      <w:pPr>
        <w:sectPr w:rsidR="007E0199" w:rsidSect="00FD5D17">
          <w:headerReference w:type="even" r:id="rId9"/>
          <w:headerReference w:type="default" r:id="rId10"/>
          <w:footerReference w:type="even" r:id="rId11"/>
          <w:footerReference w:type="default" r:id="rId12"/>
          <w:headerReference w:type="first" r:id="rId13"/>
          <w:footerReference w:type="first" r:id="rId14"/>
          <w:pgSz w:w="8395" w:h="11909" w:code="11"/>
          <w:pgMar w:top="1418" w:right="1134" w:bottom="1418" w:left="1418" w:header="720" w:footer="720" w:gutter="0"/>
          <w:pgNumType w:fmt="lowerRoman" w:start="1"/>
          <w:cols w:space="720"/>
          <w:titlePg/>
          <w:docGrid w:linePitch="360"/>
        </w:sectPr>
      </w:pPr>
    </w:p>
    <w:p w14:paraId="0F729CD8" w14:textId="77777777" w:rsidR="00700014" w:rsidRDefault="00700014" w:rsidP="006B682D"/>
    <w:p w14:paraId="3AF7CBA8" w14:textId="77777777" w:rsidR="00211AC8" w:rsidRDefault="00154B6D" w:rsidP="00EF1257">
      <w:pPr>
        <w:ind w:firstLine="360"/>
      </w:pPr>
      <w:r>
        <w:rPr>
          <w:noProof/>
          <w:color w:val="365F91"/>
          <w:sz w:val="28"/>
          <w:szCs w:val="28"/>
          <w:lang w:eastAsia="en-US"/>
        </w:rPr>
        <w:drawing>
          <wp:anchor distT="0" distB="0" distL="114935" distR="114935" simplePos="0" relativeHeight="251645440" behindDoc="1" locked="0" layoutInCell="1" allowOverlap="1" wp14:anchorId="16F94A68" wp14:editId="74A84554">
            <wp:simplePos x="0" y="0"/>
            <wp:positionH relativeFrom="column">
              <wp:posOffset>-6985</wp:posOffset>
            </wp:positionH>
            <wp:positionV relativeFrom="paragraph">
              <wp:posOffset>-177165</wp:posOffset>
            </wp:positionV>
            <wp:extent cx="1588770" cy="894080"/>
            <wp:effectExtent l="19050" t="0" r="0" b="0"/>
            <wp:wrapNone/>
            <wp:docPr id="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lum bright="6000" contrast="18000"/>
                    </a:blip>
                    <a:srcRect/>
                    <a:stretch>
                      <a:fillRect/>
                    </a:stretch>
                  </pic:blipFill>
                  <pic:spPr bwMode="auto">
                    <a:xfrm>
                      <a:off x="0" y="0"/>
                      <a:ext cx="1588770" cy="894080"/>
                    </a:xfrm>
                    <a:prstGeom prst="rect">
                      <a:avLst/>
                    </a:prstGeom>
                    <a:solidFill>
                      <a:srgbClr val="FFFFFF"/>
                    </a:solidFill>
                    <a:ln w="9525">
                      <a:noFill/>
                      <a:miter lim="800000"/>
                      <a:headEnd/>
                      <a:tailEnd/>
                    </a:ln>
                  </pic:spPr>
                </pic:pic>
              </a:graphicData>
            </a:graphic>
          </wp:anchor>
        </w:drawing>
      </w:r>
    </w:p>
    <w:p w14:paraId="4F4CC6EB" w14:textId="77777777" w:rsidR="00211AC8" w:rsidRDefault="00F03E84" w:rsidP="00EF1257">
      <w:r>
        <w:rPr>
          <w:noProof/>
          <w:color w:val="365F91"/>
          <w:sz w:val="28"/>
          <w:szCs w:val="28"/>
          <w:lang w:eastAsia="en-US"/>
        </w:rPr>
        <mc:AlternateContent>
          <mc:Choice Requires="wps">
            <w:drawing>
              <wp:anchor distT="0" distB="0" distL="114935" distR="114935" simplePos="0" relativeHeight="251649536" behindDoc="0" locked="0" layoutInCell="1" allowOverlap="1" wp14:anchorId="7678A7A4" wp14:editId="0DC42FCC">
                <wp:simplePos x="0" y="0"/>
                <wp:positionH relativeFrom="column">
                  <wp:posOffset>-251844</wp:posOffset>
                </wp:positionH>
                <wp:positionV relativeFrom="paragraph">
                  <wp:posOffset>3649138</wp:posOffset>
                </wp:positionV>
                <wp:extent cx="3085465" cy="1967024"/>
                <wp:effectExtent l="0" t="0" r="0" b="0"/>
                <wp:wrapNone/>
                <wp:docPr id="1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196702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CB2EE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52D29833"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7425BF48" w14:textId="77777777" w:rsidR="00393E18" w:rsidRPr="00B34C7E" w:rsidRDefault="00393E18" w:rsidP="00B34C7E">
                            <w:pPr>
                              <w:pStyle w:val="NoSpacing"/>
                              <w:spacing w:line="276" w:lineRule="auto"/>
                              <w:ind w:firstLine="360"/>
                              <w:rPr>
                                <w:rFonts w:ascii="Trebuchet MS" w:hAnsi="Trebuchet MS"/>
                                <w:sz w:val="20"/>
                              </w:rPr>
                            </w:pPr>
                          </w:p>
                          <w:p w14:paraId="6728166E"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07F15BBF"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5159636F"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6D488A3D" w14:textId="77777777" w:rsidR="00393E18" w:rsidRPr="00B34C7E" w:rsidRDefault="00393E18" w:rsidP="00B34C7E">
                            <w:pPr>
                              <w:pStyle w:val="NoSpacing"/>
                              <w:spacing w:line="276" w:lineRule="auto"/>
                              <w:ind w:firstLine="360"/>
                              <w:rPr>
                                <w:rFonts w:ascii="Trebuchet MS" w:hAnsi="Trebuchet MS"/>
                                <w:sz w:val="20"/>
                              </w:rPr>
                            </w:pPr>
                          </w:p>
                          <w:p w14:paraId="12EC3C1A"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0BCA615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6E04899D"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3F202B6B"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502E8A8D" w14:textId="77777777" w:rsidR="00393E18" w:rsidRPr="00B34C7E" w:rsidRDefault="00393E18" w:rsidP="00461F1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8A7A4" id="Text Box 15" o:spid="_x0000_s1030" type="#_x0000_t202" style="position:absolute;left:0;text-align:left;margin-left:-19.85pt;margin-top:287.35pt;width:242.95pt;height:154.9pt;z-index:25164953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" stroked="f">
                <v:fill opacity="0"/>
                <v:textbox inset="0,0,0,0">
                  <w:txbxContent>
                    <w:p w14:paraId="09CB2EE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52D29833"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7425BF48" w14:textId="77777777" w:rsidR="00393E18" w:rsidRPr="00B34C7E" w:rsidRDefault="00393E18" w:rsidP="00B34C7E">
                      <w:pPr>
                        <w:pStyle w:val="NoSpacing"/>
                        <w:spacing w:line="276" w:lineRule="auto"/>
                        <w:ind w:firstLine="360"/>
                        <w:rPr>
                          <w:rFonts w:ascii="Trebuchet MS" w:hAnsi="Trebuchet MS"/>
                          <w:sz w:val="20"/>
                        </w:rPr>
                      </w:pPr>
                    </w:p>
                    <w:p w14:paraId="6728166E"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07F15BBF"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5159636F"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6D488A3D" w14:textId="77777777" w:rsidR="00393E18" w:rsidRPr="00B34C7E" w:rsidRDefault="00393E18" w:rsidP="00B34C7E">
                      <w:pPr>
                        <w:pStyle w:val="NoSpacing"/>
                        <w:spacing w:line="276" w:lineRule="auto"/>
                        <w:ind w:firstLine="360"/>
                        <w:rPr>
                          <w:rFonts w:ascii="Trebuchet MS" w:hAnsi="Trebuchet MS"/>
                          <w:sz w:val="20"/>
                        </w:rPr>
                      </w:pPr>
                    </w:p>
                    <w:p w14:paraId="12EC3C1A"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0BCA615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6E04899D"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3F202B6B"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502E8A8D" w14:textId="77777777" w:rsidR="00393E18" w:rsidRPr="00B34C7E" w:rsidRDefault="00393E18" w:rsidP="00461F1C"/>
                  </w:txbxContent>
                </v:textbox>
              </v:shape>
            </w:pict>
          </mc:Fallback>
        </mc:AlternateContent>
      </w:r>
      <w:r>
        <w:rPr>
          <w:noProof/>
          <w:color w:val="365F91"/>
          <w:sz w:val="28"/>
          <w:szCs w:val="28"/>
          <w:lang w:eastAsia="en-US"/>
        </w:rPr>
        <mc:AlternateContent>
          <mc:Choice Requires="wps">
            <w:drawing>
              <wp:anchor distT="0" distB="0" distL="114935" distR="114935" simplePos="0" relativeHeight="251648512" behindDoc="0" locked="0" layoutInCell="1" allowOverlap="1" wp14:anchorId="3A6A6A45" wp14:editId="1F7BA5A5">
                <wp:simplePos x="0" y="0"/>
                <wp:positionH relativeFrom="column">
                  <wp:posOffset>-238125</wp:posOffset>
                </wp:positionH>
                <wp:positionV relativeFrom="paragraph">
                  <wp:posOffset>2559050</wp:posOffset>
                </wp:positionV>
                <wp:extent cx="3857625" cy="952500"/>
                <wp:effectExtent l="0" t="0" r="0" b="0"/>
                <wp:wrapNone/>
                <wp:docPr id="17"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7625" cy="952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5A91DF" w14:textId="77777777" w:rsidR="00393E18" w:rsidRPr="00461F1C" w:rsidRDefault="00393E18" w:rsidP="00461F1C">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329AEC15" w14:textId="77777777" w:rsidR="00393E18" w:rsidRPr="00461F1C" w:rsidRDefault="00393E18" w:rsidP="00461F1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6A6A45" id="Text Box 25" o:spid="_x0000_s1031" type="#_x0000_t202" style="position:absolute;left:0;text-align:left;margin-left:-18.75pt;margin-top:201.5pt;width:303.75pt;height:75pt;z-index:251648512;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" stroked="f">
                <v:fill opacity="0"/>
                <v:textbox inset="0,0,0,0">
                  <w:txbxContent>
                    <w:p w14:paraId="495A91DF" w14:textId="77777777" w:rsidR="00393E18" w:rsidRPr="00461F1C" w:rsidRDefault="00393E18" w:rsidP="00461F1C">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329AEC15" w14:textId="77777777" w:rsidR="00393E18" w:rsidRPr="00461F1C" w:rsidRDefault="00393E18" w:rsidP="00461F1C"/>
                  </w:txbxContent>
                </v:textbox>
              </v:shape>
            </w:pict>
          </mc:Fallback>
        </mc:AlternateContent>
      </w:r>
      <w:r>
        <w:rPr>
          <w:noProof/>
          <w:color w:val="365F91"/>
          <w:sz w:val="28"/>
          <w:szCs w:val="28"/>
          <w:lang w:eastAsia="en-US"/>
        </w:rPr>
        <mc:AlternateContent>
          <mc:Choice Requires="wps">
            <w:drawing>
              <wp:anchor distT="0" distB="0" distL="114935" distR="114935" simplePos="0" relativeHeight="251646464" behindDoc="0" locked="0" layoutInCell="1" allowOverlap="1" wp14:anchorId="658E76D8" wp14:editId="25721662">
                <wp:simplePos x="0" y="0"/>
                <wp:positionH relativeFrom="column">
                  <wp:posOffset>-248920</wp:posOffset>
                </wp:positionH>
                <wp:positionV relativeFrom="paragraph">
                  <wp:posOffset>1814195</wp:posOffset>
                </wp:positionV>
                <wp:extent cx="3085465" cy="225425"/>
                <wp:effectExtent l="0" t="0" r="0" b="0"/>
                <wp:wrapNone/>
                <wp:docPr id="1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22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828974" w14:textId="77777777" w:rsidR="00393E18" w:rsidRPr="00211AC8" w:rsidRDefault="00393E18" w:rsidP="00E51AF8">
                            <w:pPr>
                              <w:pStyle w:val="MataKuliahSampulDepan"/>
                              <w:ind w:firstLine="360"/>
                              <w:rPr>
                                <w:color w:val="000000"/>
                                <w:lang w:val="id-ID"/>
                              </w:rPr>
                            </w:pPr>
                            <w:r w:rsidRPr="00211AC8">
                              <w:rPr>
                                <w:color w:val="000000"/>
                              </w:rPr>
                              <w:t>TUGAS AKHIR - KI0913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8E76D8" id="Text Box 22" o:spid="_x0000_s1032" type="#_x0000_t202" style="position:absolute;left:0;text-align:left;margin-left:-19.6pt;margin-top:142.85pt;width:242.95pt;height:17.75pt;z-index:251646464;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" stroked="f">
                <v:fill opacity="0"/>
                <v:textbox inset="0,0,0,0">
                  <w:txbxContent>
                    <w:p w14:paraId="7E828974" w14:textId="77777777" w:rsidR="00393E18" w:rsidRPr="00211AC8" w:rsidRDefault="00393E18" w:rsidP="00E51AF8">
                      <w:pPr>
                        <w:pStyle w:val="MataKuliahSampulDepan"/>
                        <w:ind w:firstLine="360"/>
                        <w:rPr>
                          <w:color w:val="000000"/>
                          <w:lang w:val="id-ID"/>
                        </w:rPr>
                      </w:pPr>
                      <w:r w:rsidRPr="00211AC8">
                        <w:rPr>
                          <w:color w:val="000000"/>
                        </w:rPr>
                        <w:t>TUGAS AKHIR - KI091391</w:t>
                      </w:r>
                    </w:p>
                  </w:txbxContent>
                </v:textbox>
              </v:shape>
            </w:pict>
          </mc:Fallback>
        </mc:AlternateContent>
      </w:r>
      <w:r w:rsidR="00211AC8">
        <w:br w:type="page"/>
      </w:r>
    </w:p>
    <w:p w14:paraId="4F780BDF" w14:textId="77777777" w:rsidR="00211AC8" w:rsidRPr="000F5C1B" w:rsidRDefault="00211AC8" w:rsidP="00EF1257">
      <w:pPr>
        <w:jc w:val="center"/>
        <w:rPr>
          <w:i/>
        </w:rPr>
      </w:pPr>
      <w:r w:rsidRPr="000F5C1B">
        <w:rPr>
          <w:i/>
        </w:rPr>
        <w:lastRenderedPageBreak/>
        <w:t>[Halaman ini sengaja dikosongkan]</w:t>
      </w:r>
    </w:p>
    <w:p w14:paraId="4B6C566F" w14:textId="77777777" w:rsidR="00211AC8" w:rsidRDefault="00211AC8" w:rsidP="00EF1257">
      <w:pPr>
        <w:rPr>
          <w:i/>
        </w:rPr>
      </w:pPr>
      <w:r>
        <w:rPr>
          <w:i/>
        </w:rPr>
        <w:br w:type="page"/>
      </w:r>
    </w:p>
    <w:p w14:paraId="163CB3CC" w14:textId="77777777" w:rsidR="00211AC8" w:rsidRDefault="00154B6D" w:rsidP="00EF1257">
      <w:r>
        <w:rPr>
          <w:noProof/>
          <w:color w:val="365F91"/>
          <w:sz w:val="28"/>
          <w:szCs w:val="28"/>
          <w:lang w:eastAsia="en-US"/>
        </w:rPr>
        <w:lastRenderedPageBreak/>
        <w:drawing>
          <wp:anchor distT="0" distB="0" distL="114935" distR="114935" simplePos="0" relativeHeight="251651584" behindDoc="1" locked="0" layoutInCell="1" allowOverlap="1" wp14:anchorId="24D1863E" wp14:editId="1517CDCB">
            <wp:simplePos x="0" y="0"/>
            <wp:positionH relativeFrom="column">
              <wp:posOffset>-6985</wp:posOffset>
            </wp:positionH>
            <wp:positionV relativeFrom="paragraph">
              <wp:posOffset>-167005</wp:posOffset>
            </wp:positionV>
            <wp:extent cx="1588770" cy="894080"/>
            <wp:effectExtent l="19050" t="0" r="0" b="0"/>
            <wp:wrapNone/>
            <wp:docPr id="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lum bright="6000" contrast="18000"/>
                    </a:blip>
                    <a:srcRect/>
                    <a:stretch>
                      <a:fillRect/>
                    </a:stretch>
                  </pic:blipFill>
                  <pic:spPr bwMode="auto">
                    <a:xfrm>
                      <a:off x="0" y="0"/>
                      <a:ext cx="1588770" cy="894080"/>
                    </a:xfrm>
                    <a:prstGeom prst="rect">
                      <a:avLst/>
                    </a:prstGeom>
                    <a:solidFill>
                      <a:srgbClr val="FFFFFF"/>
                    </a:solidFill>
                    <a:ln w="9525">
                      <a:noFill/>
                      <a:miter lim="800000"/>
                      <a:headEnd/>
                      <a:tailEnd/>
                    </a:ln>
                  </pic:spPr>
                </pic:pic>
              </a:graphicData>
            </a:graphic>
          </wp:anchor>
        </w:drawing>
      </w:r>
    </w:p>
    <w:p w14:paraId="31CA59EC" w14:textId="77777777" w:rsidR="00DE09B5" w:rsidRDefault="00F03E84" w:rsidP="00EF1257">
      <w:pPr>
        <w:rPr>
          <w:noProof/>
          <w:color w:val="365F91"/>
          <w:sz w:val="28"/>
          <w:szCs w:val="28"/>
        </w:rPr>
      </w:pPr>
      <w:r>
        <w:rPr>
          <w:noProof/>
          <w:color w:val="365F91"/>
          <w:sz w:val="28"/>
          <w:szCs w:val="28"/>
          <w:lang w:eastAsia="en-US"/>
        </w:rPr>
        <mc:AlternateContent>
          <mc:Choice Requires="wps">
            <w:drawing>
              <wp:anchor distT="0" distB="0" distL="114935" distR="114935" simplePos="0" relativeHeight="251655680" behindDoc="0" locked="0" layoutInCell="1" allowOverlap="1" wp14:anchorId="4D3EB358" wp14:editId="7973258F">
                <wp:simplePos x="0" y="0"/>
                <wp:positionH relativeFrom="column">
                  <wp:posOffset>-215900</wp:posOffset>
                </wp:positionH>
                <wp:positionV relativeFrom="paragraph">
                  <wp:posOffset>3750310</wp:posOffset>
                </wp:positionV>
                <wp:extent cx="3085465" cy="1858645"/>
                <wp:effectExtent l="0" t="0" r="0" b="0"/>
                <wp:wrapNone/>
                <wp:docPr id="1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185864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01B056"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75D6B3F9"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48C34467" w14:textId="77777777" w:rsidR="00393E18" w:rsidRPr="00B34C7E" w:rsidRDefault="00393E18" w:rsidP="00B34C7E">
                            <w:pPr>
                              <w:pStyle w:val="NoSpacing"/>
                              <w:spacing w:line="276" w:lineRule="auto"/>
                              <w:ind w:firstLine="360"/>
                              <w:rPr>
                                <w:rFonts w:ascii="Trebuchet MS" w:hAnsi="Trebuchet MS"/>
                                <w:sz w:val="20"/>
                              </w:rPr>
                            </w:pPr>
                          </w:p>
                          <w:p w14:paraId="06240175"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2E589768"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17B54993"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20D4493F" w14:textId="77777777" w:rsidR="00393E18" w:rsidRPr="00B34C7E" w:rsidRDefault="00393E18" w:rsidP="00B34C7E">
                            <w:pPr>
                              <w:pStyle w:val="NoSpacing"/>
                              <w:spacing w:line="276" w:lineRule="auto"/>
                              <w:ind w:firstLine="360"/>
                              <w:rPr>
                                <w:rFonts w:ascii="Trebuchet MS" w:hAnsi="Trebuchet MS"/>
                                <w:sz w:val="20"/>
                              </w:rPr>
                            </w:pPr>
                          </w:p>
                          <w:p w14:paraId="0B0ABC3F"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35E485DE"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1AF06C58"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1479258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06A0FF9D" w14:textId="77777777" w:rsidR="00393E18" w:rsidRPr="00B34C7E" w:rsidRDefault="00393E18" w:rsidP="00B34C7E"/>
                          <w:p w14:paraId="697AE886" w14:textId="77777777" w:rsidR="00393E18" w:rsidRPr="00A14748" w:rsidRDefault="00393E18" w:rsidP="00E51AF8">
                            <w:pPr>
                              <w:pStyle w:val="NoSpacing"/>
                              <w:spacing w:line="276" w:lineRule="auto"/>
                              <w:ind w:firstLine="360"/>
                              <w:rPr>
                                <w:rFonts w:ascii="Trebuchet MS" w:hAnsi="Trebuchet MS"/>
                                <w:color w:val="000000"/>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3EB358" id="Text Box 18" o:spid="_x0000_s1033" type="#_x0000_t202" style="position:absolute;left:0;text-align:left;margin-left:-17pt;margin-top:295.3pt;width:242.95pt;height:146.35pt;z-index:251655680;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" stroked="f">
                <v:fill opacity="0"/>
                <v:textbox inset="0,0,0,0">
                  <w:txbxContent>
                    <w:p w14:paraId="6201B056"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75D6B3F9"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48C34467" w14:textId="77777777" w:rsidR="00393E18" w:rsidRPr="00B34C7E" w:rsidRDefault="00393E18" w:rsidP="00B34C7E">
                      <w:pPr>
                        <w:pStyle w:val="NoSpacing"/>
                        <w:spacing w:line="276" w:lineRule="auto"/>
                        <w:ind w:firstLine="360"/>
                        <w:rPr>
                          <w:rFonts w:ascii="Trebuchet MS" w:hAnsi="Trebuchet MS"/>
                          <w:sz w:val="20"/>
                        </w:rPr>
                      </w:pPr>
                    </w:p>
                    <w:p w14:paraId="06240175"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2E589768"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17B54993"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20D4493F" w14:textId="77777777" w:rsidR="00393E18" w:rsidRPr="00B34C7E" w:rsidRDefault="00393E18" w:rsidP="00B34C7E">
                      <w:pPr>
                        <w:pStyle w:val="NoSpacing"/>
                        <w:spacing w:line="276" w:lineRule="auto"/>
                        <w:ind w:firstLine="360"/>
                        <w:rPr>
                          <w:rFonts w:ascii="Trebuchet MS" w:hAnsi="Trebuchet MS"/>
                          <w:sz w:val="20"/>
                        </w:rPr>
                      </w:pPr>
                    </w:p>
                    <w:p w14:paraId="0B0ABC3F"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35E485DE"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1AF06C58"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1479258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06A0FF9D" w14:textId="77777777" w:rsidR="00393E18" w:rsidRPr="00B34C7E" w:rsidRDefault="00393E18" w:rsidP="00B34C7E"/>
                    <w:p w14:paraId="697AE886" w14:textId="77777777" w:rsidR="00393E18" w:rsidRPr="00A14748" w:rsidRDefault="00393E18" w:rsidP="00E51AF8">
                      <w:pPr>
                        <w:pStyle w:val="NoSpacing"/>
                        <w:spacing w:line="276" w:lineRule="auto"/>
                        <w:ind w:firstLine="360"/>
                        <w:rPr>
                          <w:rFonts w:ascii="Trebuchet MS" w:hAnsi="Trebuchet MS"/>
                          <w:color w:val="000000"/>
                          <w:sz w:val="20"/>
                        </w:rPr>
                      </w:pPr>
                    </w:p>
                  </w:txbxContent>
                </v:textbox>
              </v:shape>
            </w:pict>
          </mc:Fallback>
        </mc:AlternateContent>
      </w:r>
      <w:r>
        <w:rPr>
          <w:noProof/>
          <w:color w:val="365F91"/>
          <w:sz w:val="28"/>
          <w:szCs w:val="28"/>
          <w:lang w:eastAsia="en-US"/>
        </w:rPr>
        <mc:AlternateContent>
          <mc:Choice Requires="wps">
            <w:drawing>
              <wp:anchor distT="0" distB="0" distL="114935" distR="114935" simplePos="0" relativeHeight="251654656" behindDoc="0" locked="0" layoutInCell="1" allowOverlap="1" wp14:anchorId="5174E30C" wp14:editId="0C372631">
                <wp:simplePos x="0" y="0"/>
                <wp:positionH relativeFrom="column">
                  <wp:posOffset>-194310</wp:posOffset>
                </wp:positionH>
                <wp:positionV relativeFrom="paragraph">
                  <wp:posOffset>2488565</wp:posOffset>
                </wp:positionV>
                <wp:extent cx="3895090" cy="952500"/>
                <wp:effectExtent l="0" t="0" r="0" b="0"/>
                <wp:wrapNone/>
                <wp:docPr id="1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090" cy="952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01FDA9" w14:textId="77777777" w:rsidR="00393E18" w:rsidRPr="00461F1C" w:rsidRDefault="00393E18" w:rsidP="00B34C7E">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7E6CF4F6" w14:textId="77777777" w:rsidR="00393E18" w:rsidRPr="00461F1C" w:rsidRDefault="00393E18" w:rsidP="00B34C7E"/>
                          <w:p w14:paraId="34FE86E5" w14:textId="77777777" w:rsidR="00393E18" w:rsidRPr="009273B1" w:rsidRDefault="00393E18" w:rsidP="00E51AF8">
                            <w:pPr>
                              <w:ind w:left="360"/>
                              <w:rPr>
                                <w:rFonts w:ascii="Trebuchet MS" w:hAnsi="Trebuchet MS"/>
                                <w:color w:val="000000"/>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74E30C" id="Text Box 26" o:spid="_x0000_s1034" type="#_x0000_t202" style="position:absolute;left:0;text-align:left;margin-left:-15.3pt;margin-top:195.95pt;width:306.7pt;height:75pt;z-index:25165465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" stroked="f">
                <v:fill opacity="0"/>
                <v:textbox inset="0,0,0,0">
                  <w:txbxContent>
                    <w:p w14:paraId="0301FDA9" w14:textId="77777777" w:rsidR="00393E18" w:rsidRPr="00461F1C" w:rsidRDefault="00393E18" w:rsidP="00B34C7E">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7E6CF4F6" w14:textId="77777777" w:rsidR="00393E18" w:rsidRPr="00461F1C" w:rsidRDefault="00393E18" w:rsidP="00B34C7E"/>
                    <w:p w14:paraId="34FE86E5" w14:textId="77777777" w:rsidR="00393E18" w:rsidRPr="009273B1" w:rsidRDefault="00393E18" w:rsidP="00E51AF8">
                      <w:pPr>
                        <w:ind w:left="360"/>
                        <w:rPr>
                          <w:rFonts w:ascii="Trebuchet MS" w:hAnsi="Trebuchet MS"/>
                          <w:color w:val="000000"/>
                          <w:lang w:val="id-ID"/>
                        </w:rPr>
                      </w:pPr>
                    </w:p>
                  </w:txbxContent>
                </v:textbox>
              </v:shape>
            </w:pict>
          </mc:Fallback>
        </mc:AlternateContent>
      </w:r>
      <w:r>
        <w:rPr>
          <w:noProof/>
          <w:color w:val="365F91"/>
          <w:sz w:val="28"/>
          <w:szCs w:val="28"/>
          <w:lang w:eastAsia="en-US"/>
        </w:rPr>
        <mc:AlternateContent>
          <mc:Choice Requires="wps">
            <w:drawing>
              <wp:anchor distT="0" distB="0" distL="114935" distR="114935" simplePos="0" relativeHeight="251652608" behindDoc="0" locked="0" layoutInCell="1" allowOverlap="1" wp14:anchorId="3AC0EFAE" wp14:editId="16B7C3CD">
                <wp:simplePos x="0" y="0"/>
                <wp:positionH relativeFrom="column">
                  <wp:posOffset>-205105</wp:posOffset>
                </wp:positionH>
                <wp:positionV relativeFrom="paragraph">
                  <wp:posOffset>1754505</wp:posOffset>
                </wp:positionV>
                <wp:extent cx="3085465" cy="225425"/>
                <wp:effectExtent l="0" t="0" r="0" b="0"/>
                <wp:wrapNone/>
                <wp:docPr id="13"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22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3BC8E9" w14:textId="77777777" w:rsidR="00393E18" w:rsidRPr="00211AC8" w:rsidRDefault="00393E18" w:rsidP="00E51AF8">
                            <w:pPr>
                              <w:pStyle w:val="MataKuliahSampulDepan"/>
                              <w:ind w:firstLine="360"/>
                              <w:rPr>
                                <w:color w:val="000000"/>
                                <w:lang w:val="id-ID"/>
                              </w:rPr>
                            </w:pPr>
                            <w:r>
                              <w:rPr>
                                <w:color w:val="000000"/>
                              </w:rPr>
                              <w:t>FINAL PROJECT</w:t>
                            </w:r>
                            <w:r w:rsidRPr="00211AC8">
                              <w:rPr>
                                <w:color w:val="000000"/>
                              </w:rPr>
                              <w:t xml:space="preserve"> - KI0913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C0EFAE" id="Text Box 27" o:spid="_x0000_s1035" type="#_x0000_t202" style="position:absolute;left:0;text-align:left;margin-left:-16.15pt;margin-top:138.15pt;width:242.95pt;height:17.75pt;z-index:251652608;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" stroked="f">
                <v:fill opacity="0"/>
                <v:textbox inset="0,0,0,0">
                  <w:txbxContent>
                    <w:p w14:paraId="763BC8E9" w14:textId="77777777" w:rsidR="00393E18" w:rsidRPr="00211AC8" w:rsidRDefault="00393E18" w:rsidP="00E51AF8">
                      <w:pPr>
                        <w:pStyle w:val="MataKuliahSampulDepan"/>
                        <w:ind w:firstLine="360"/>
                        <w:rPr>
                          <w:color w:val="000000"/>
                          <w:lang w:val="id-ID"/>
                        </w:rPr>
                      </w:pPr>
                      <w:r>
                        <w:rPr>
                          <w:color w:val="000000"/>
                        </w:rPr>
                        <w:t>FINAL PROJECT</w:t>
                      </w:r>
                      <w:r w:rsidRPr="00211AC8">
                        <w:rPr>
                          <w:color w:val="000000"/>
                        </w:rPr>
                        <w:t xml:space="preserve"> - KI091391</w:t>
                      </w:r>
                    </w:p>
                  </w:txbxContent>
                </v:textbox>
              </v:shape>
            </w:pict>
          </mc:Fallback>
        </mc:AlternateContent>
      </w:r>
      <w:r w:rsidR="00211AC8" w:rsidRPr="00211AC8">
        <w:rPr>
          <w:noProof/>
          <w:color w:val="365F91"/>
          <w:sz w:val="28"/>
          <w:szCs w:val="28"/>
        </w:rPr>
        <w:br w:type="page"/>
      </w:r>
    </w:p>
    <w:p w14:paraId="3AE89125" w14:textId="77777777" w:rsidR="00DE09B5" w:rsidRPr="000F5C1B" w:rsidRDefault="00DE09B5" w:rsidP="00EF1257">
      <w:pPr>
        <w:jc w:val="center"/>
        <w:rPr>
          <w:i/>
        </w:rPr>
      </w:pPr>
      <w:r w:rsidRPr="000F5C1B">
        <w:rPr>
          <w:i/>
        </w:rPr>
        <w:lastRenderedPageBreak/>
        <w:t>[Halaman ini sengaja dikosongkan]</w:t>
      </w:r>
    </w:p>
    <w:p w14:paraId="07150D30" w14:textId="77777777" w:rsidR="00DE09B5" w:rsidRDefault="00DE09B5" w:rsidP="00EF1257">
      <w:pPr>
        <w:rPr>
          <w:noProof/>
          <w:color w:val="365F91"/>
          <w:sz w:val="28"/>
          <w:szCs w:val="28"/>
        </w:rPr>
      </w:pPr>
    </w:p>
    <w:p w14:paraId="4DA7AE9F" w14:textId="77777777" w:rsidR="00DE09B5" w:rsidRDefault="00DE09B5" w:rsidP="00EF1257">
      <w:r>
        <w:br w:type="page"/>
      </w:r>
    </w:p>
    <w:p w14:paraId="34E2EED7" w14:textId="77777777" w:rsidR="00DE09B5" w:rsidRPr="00DE09B5" w:rsidRDefault="00DE09B5" w:rsidP="00B2377C">
      <w:pPr>
        <w:pStyle w:val="Heading1"/>
        <w:numPr>
          <w:ilvl w:val="0"/>
          <w:numId w:val="0"/>
        </w:numPr>
      </w:pPr>
      <w:bookmarkStart w:id="0" w:name="_Toc238269798"/>
      <w:bookmarkStart w:id="1" w:name="_Toc253352511"/>
      <w:bookmarkStart w:id="2" w:name="_Toc265144910"/>
      <w:bookmarkStart w:id="3" w:name="_Toc268645417"/>
      <w:bookmarkStart w:id="4" w:name="_Toc360782075"/>
      <w:bookmarkStart w:id="5" w:name="_Toc482354006"/>
      <w:r w:rsidRPr="00DE09B5">
        <w:lastRenderedPageBreak/>
        <w:t>LEMBAR PENGESAHAN</w:t>
      </w:r>
      <w:bookmarkEnd w:id="0"/>
      <w:bookmarkEnd w:id="1"/>
      <w:bookmarkEnd w:id="2"/>
      <w:bookmarkEnd w:id="3"/>
      <w:bookmarkEnd w:id="4"/>
      <w:bookmarkEnd w:id="5"/>
    </w:p>
    <w:p w14:paraId="00F18939" w14:textId="77777777" w:rsidR="00DE09B5" w:rsidRPr="00DE09B5" w:rsidRDefault="00DE09B5" w:rsidP="00EF1257">
      <w:pPr>
        <w:jc w:val="center"/>
      </w:pPr>
    </w:p>
    <w:p w14:paraId="4D29FE63" w14:textId="77777777" w:rsidR="00DE09B5" w:rsidRPr="009273B1" w:rsidRDefault="00B34C7E" w:rsidP="00EF1257">
      <w:pPr>
        <w:jc w:val="center"/>
        <w:rPr>
          <w:b/>
        </w:rPr>
      </w:pPr>
      <w:r>
        <w:rPr>
          <w:b/>
        </w:rPr>
        <w:t>Implementasi Temu Kembali Citra Menggunakan Fitur Warna Berbasis Histogram dan Fitur Tekstur Berbasis Blok</w:t>
      </w:r>
    </w:p>
    <w:p w14:paraId="5F10FC06" w14:textId="77777777" w:rsidR="00E75E13" w:rsidRPr="00DE09B5" w:rsidRDefault="00E75E13" w:rsidP="00EF1257">
      <w:pPr>
        <w:jc w:val="center"/>
        <w:rPr>
          <w:b/>
        </w:rPr>
      </w:pPr>
    </w:p>
    <w:p w14:paraId="29A1523D" w14:textId="77777777" w:rsidR="00DE09B5" w:rsidRPr="00DE09B5" w:rsidRDefault="00DE09B5" w:rsidP="00EF1257">
      <w:pPr>
        <w:jc w:val="center"/>
        <w:rPr>
          <w:b/>
          <w:bCs/>
          <w:sz w:val="28"/>
          <w:szCs w:val="28"/>
        </w:rPr>
      </w:pPr>
      <w:r w:rsidRPr="00DE09B5">
        <w:rPr>
          <w:b/>
          <w:bCs/>
          <w:sz w:val="28"/>
          <w:szCs w:val="28"/>
        </w:rPr>
        <w:t>TUGAS AKHIR</w:t>
      </w:r>
    </w:p>
    <w:p w14:paraId="2CDCC2C1" w14:textId="77777777" w:rsidR="00DE09B5" w:rsidRPr="00DE09B5" w:rsidRDefault="00DE09B5" w:rsidP="00EF1257">
      <w:pPr>
        <w:jc w:val="center"/>
        <w:rPr>
          <w:b/>
          <w:bCs/>
          <w:sz w:val="28"/>
          <w:szCs w:val="28"/>
        </w:rPr>
      </w:pPr>
    </w:p>
    <w:p w14:paraId="2C2842BA" w14:textId="77777777" w:rsidR="00DE09B5" w:rsidRPr="00DE09B5" w:rsidRDefault="00DE09B5" w:rsidP="00EF1257">
      <w:pPr>
        <w:pStyle w:val="NoSpacing"/>
        <w:jc w:val="center"/>
      </w:pPr>
      <w:r w:rsidRPr="00DE09B5">
        <w:t xml:space="preserve">Diajukan Guna Memenuhi </w:t>
      </w:r>
      <w:r w:rsidRPr="00DE09B5">
        <w:rPr>
          <w:lang w:val="es-ES"/>
        </w:rPr>
        <w:t xml:space="preserve">Salah Satu Syarat </w:t>
      </w:r>
      <w:r w:rsidRPr="00DE09B5">
        <w:br/>
        <w:t>Memperoleh Gelar Sarjana Komputer</w:t>
      </w:r>
      <w:r w:rsidRPr="00DE09B5">
        <w:br/>
        <w:t xml:space="preserve">pada </w:t>
      </w:r>
      <w:r w:rsidRPr="00DE09B5">
        <w:br/>
        <w:t>Bidang Studi Rekayasa Perangkat Lunak</w:t>
      </w:r>
      <w:r w:rsidRPr="00DE09B5">
        <w:br/>
        <w:t>Program Studi S-1 Jurusan Teknik Informatika</w:t>
      </w:r>
      <w:r w:rsidRPr="00DE09B5">
        <w:br/>
        <w:t>Fakultas Teknologi Informasi</w:t>
      </w:r>
      <w:r w:rsidRPr="00DE09B5">
        <w:br/>
        <w:t>Institut Teknologi Sepuluh Nopember</w:t>
      </w:r>
    </w:p>
    <w:p w14:paraId="1F94A088" w14:textId="77777777" w:rsidR="00DE09B5" w:rsidRPr="00DE09B5" w:rsidRDefault="00DE09B5" w:rsidP="00EF1257">
      <w:pPr>
        <w:pStyle w:val="NoSpacing"/>
        <w:jc w:val="center"/>
      </w:pPr>
    </w:p>
    <w:p w14:paraId="23DF3569" w14:textId="77777777" w:rsidR="00DE09B5" w:rsidRPr="00610DF4" w:rsidRDefault="00DE09B5" w:rsidP="00EF1257">
      <w:pPr>
        <w:jc w:val="center"/>
        <w:rPr>
          <w:bCs/>
        </w:rPr>
      </w:pPr>
      <w:proofErr w:type="gramStart"/>
      <w:r w:rsidRPr="00DE09B5">
        <w:rPr>
          <w:bCs/>
        </w:rPr>
        <w:t>Oleh :</w:t>
      </w:r>
      <w:proofErr w:type="gramEnd"/>
      <w:r w:rsidRPr="00DE09B5">
        <w:rPr>
          <w:bCs/>
        </w:rPr>
        <w:br/>
      </w:r>
      <w:r w:rsidR="00B34C7E">
        <w:rPr>
          <w:b/>
          <w:bCs/>
        </w:rPr>
        <w:t>SANI PUJI RAHAYU</w:t>
      </w:r>
      <w:r w:rsidRPr="00DE09B5">
        <w:rPr>
          <w:b/>
          <w:bCs/>
        </w:rPr>
        <w:br/>
      </w:r>
      <w:r w:rsidR="00011C6F">
        <w:rPr>
          <w:bCs/>
        </w:rPr>
        <w:t xml:space="preserve">NRP : </w:t>
      </w:r>
      <w:r w:rsidR="00B34C7E">
        <w:rPr>
          <w:bCs/>
        </w:rPr>
        <w:t>5113</w:t>
      </w:r>
      <w:r w:rsidRPr="00DE09B5">
        <w:rPr>
          <w:bCs/>
        </w:rPr>
        <w:t xml:space="preserve"> 100 </w:t>
      </w:r>
      <w:r w:rsidR="00B34C7E">
        <w:rPr>
          <w:bCs/>
        </w:rPr>
        <w:t>153</w:t>
      </w:r>
    </w:p>
    <w:p w14:paraId="4510B2DE" w14:textId="77777777" w:rsidR="00DE09B5" w:rsidRPr="00DE09B5" w:rsidRDefault="00DE09B5" w:rsidP="00EF1257">
      <w:pPr>
        <w:jc w:val="center"/>
        <w:rPr>
          <w:bCs/>
        </w:rPr>
      </w:pPr>
    </w:p>
    <w:p w14:paraId="2CAAD18E" w14:textId="77777777" w:rsidR="00DE09B5" w:rsidRDefault="00DE09B5" w:rsidP="00EF1257">
      <w:pPr>
        <w:jc w:val="center"/>
        <w:rPr>
          <w:bCs/>
        </w:rPr>
      </w:pPr>
      <w:r w:rsidRPr="00DE09B5">
        <w:rPr>
          <w:bCs/>
        </w:rPr>
        <w:t xml:space="preserve">Disetujui oleh Dosen Pembimbing Tugas </w:t>
      </w:r>
      <w:proofErr w:type="gramStart"/>
      <w:r w:rsidRPr="00DE09B5">
        <w:rPr>
          <w:bCs/>
        </w:rPr>
        <w:t>Akhir :</w:t>
      </w:r>
      <w:proofErr w:type="gramEnd"/>
    </w:p>
    <w:p w14:paraId="3036056F" w14:textId="77777777" w:rsidR="00816B80" w:rsidRPr="00DE09B5" w:rsidRDefault="00816B80" w:rsidP="00EF1257">
      <w:pPr>
        <w:jc w:val="center"/>
        <w:rPr>
          <w:bCs/>
        </w:rPr>
      </w:pPr>
    </w:p>
    <w:p w14:paraId="237B4CCA" w14:textId="77777777" w:rsidR="00DE09B5" w:rsidRPr="00DE09B5" w:rsidRDefault="00DE09B5" w:rsidP="00EF1257">
      <w:pPr>
        <w:jc w:val="center"/>
        <w:rPr>
          <w:bCs/>
        </w:rPr>
      </w:pPr>
    </w:p>
    <w:tbl>
      <w:tblPr>
        <w:tblW w:w="6298" w:type="dxa"/>
        <w:tblLayout w:type="fixed"/>
        <w:tblLook w:val="0000" w:firstRow="0" w:lastRow="0" w:firstColumn="0" w:lastColumn="0" w:noHBand="0" w:noVBand="0"/>
      </w:tblPr>
      <w:tblGrid>
        <w:gridCol w:w="4222"/>
        <w:gridCol w:w="2076"/>
      </w:tblGrid>
      <w:tr w:rsidR="008F0F22" w:rsidRPr="002150D3" w14:paraId="5CFEFC68" w14:textId="77777777" w:rsidTr="008F0F22">
        <w:trPr>
          <w:trHeight w:val="523"/>
        </w:trPr>
        <w:tc>
          <w:tcPr>
            <w:tcW w:w="4222" w:type="dxa"/>
          </w:tcPr>
          <w:p w14:paraId="4C3DB693" w14:textId="313A1272" w:rsidR="00DE09B5" w:rsidRPr="00B34C7E" w:rsidRDefault="00B34C7E" w:rsidP="00B34C7E">
            <w:pPr>
              <w:snapToGrid w:val="0"/>
              <w:jc w:val="center"/>
            </w:pPr>
            <w:r>
              <w:t>Dr.Eng. NANIK SUCIATI</w:t>
            </w:r>
            <w:r w:rsidR="00982262">
              <w:t xml:space="preserve">, </w:t>
            </w:r>
            <w:proofErr w:type="gramStart"/>
            <w:r w:rsidR="00982262">
              <w:t>S.Kom</w:t>
            </w:r>
            <w:proofErr w:type="gramEnd"/>
            <w:r w:rsidR="00982262">
              <w:t>., M.Kom</w:t>
            </w:r>
            <w:r w:rsidR="00122E28">
              <w:rPr>
                <w:lang w:val="id-ID"/>
              </w:rPr>
              <w:t>.</w:t>
            </w:r>
            <w:r w:rsidR="00DE09B5" w:rsidRPr="002150D3">
              <w:br/>
              <w:t xml:space="preserve">NIP: </w:t>
            </w:r>
            <w:r w:rsidR="00CE4419" w:rsidRPr="00CE4419">
              <w:t>197104281994122</w:t>
            </w:r>
            <w:r w:rsidR="008F0F22">
              <w:t xml:space="preserve"> </w:t>
            </w:r>
            <w:r w:rsidR="00CE4419" w:rsidRPr="00CE4419">
              <w:t>001</w:t>
            </w:r>
          </w:p>
        </w:tc>
        <w:tc>
          <w:tcPr>
            <w:tcW w:w="2076" w:type="dxa"/>
          </w:tcPr>
          <w:p w14:paraId="76921365" w14:textId="77777777" w:rsidR="00DE09B5" w:rsidRPr="002150D3" w:rsidRDefault="00DE09B5" w:rsidP="00EF1257">
            <w:pPr>
              <w:snapToGrid w:val="0"/>
              <w:jc w:val="center"/>
            </w:pPr>
            <w:r w:rsidRPr="002150D3">
              <w:t>................................</w:t>
            </w:r>
            <w:r w:rsidRPr="002150D3">
              <w:br/>
              <w:t>(pembimbing 1)</w:t>
            </w:r>
          </w:p>
        </w:tc>
      </w:tr>
      <w:tr w:rsidR="008F0F22" w:rsidRPr="002150D3" w14:paraId="67405A77" w14:textId="77777777" w:rsidTr="008F0F22">
        <w:trPr>
          <w:trHeight w:val="118"/>
        </w:trPr>
        <w:tc>
          <w:tcPr>
            <w:tcW w:w="4222" w:type="dxa"/>
          </w:tcPr>
          <w:p w14:paraId="3D25FF38" w14:textId="77777777" w:rsidR="00DE09B5" w:rsidRPr="00122E28" w:rsidRDefault="00DE09B5" w:rsidP="00122E28">
            <w:pPr>
              <w:pStyle w:val="Footer"/>
              <w:snapToGrid w:val="0"/>
              <w:rPr>
                <w:lang w:val="id-ID"/>
              </w:rPr>
            </w:pPr>
          </w:p>
        </w:tc>
        <w:tc>
          <w:tcPr>
            <w:tcW w:w="2076" w:type="dxa"/>
          </w:tcPr>
          <w:p w14:paraId="75BCCE39" w14:textId="77777777" w:rsidR="00DE09B5" w:rsidRPr="002150D3" w:rsidRDefault="00DE09B5" w:rsidP="00EF1257">
            <w:pPr>
              <w:snapToGrid w:val="0"/>
              <w:jc w:val="center"/>
            </w:pPr>
          </w:p>
        </w:tc>
      </w:tr>
      <w:tr w:rsidR="008F0F22" w:rsidRPr="002150D3" w14:paraId="44D3A09B" w14:textId="77777777" w:rsidTr="008F0F22">
        <w:trPr>
          <w:trHeight w:val="118"/>
        </w:trPr>
        <w:tc>
          <w:tcPr>
            <w:tcW w:w="4222" w:type="dxa"/>
          </w:tcPr>
          <w:p w14:paraId="2ADB6784" w14:textId="193420C5" w:rsidR="00122E28" w:rsidRPr="002150D3" w:rsidRDefault="00B34C7E" w:rsidP="008F0F22">
            <w:pPr>
              <w:snapToGrid w:val="0"/>
              <w:jc w:val="center"/>
            </w:pPr>
            <w:r>
              <w:t xml:space="preserve">DINI ADNI NAVASTARA, </w:t>
            </w:r>
            <w:proofErr w:type="gramStart"/>
            <w:r>
              <w:t>S.Kom</w:t>
            </w:r>
            <w:proofErr w:type="gramEnd"/>
            <w:r>
              <w:t>., M.Sc</w:t>
            </w:r>
            <w:r w:rsidR="00982262">
              <w:t>.</w:t>
            </w:r>
            <w:r w:rsidR="00122E28" w:rsidRPr="002150D3">
              <w:br/>
            </w:r>
            <w:r w:rsidR="00122E28" w:rsidRPr="00122E28">
              <w:t xml:space="preserve">NIP: </w:t>
            </w:r>
            <w:r w:rsidR="008F0F22" w:rsidRPr="008F0F22">
              <w:t>198510172015042</w:t>
            </w:r>
            <w:r w:rsidR="008F0F22">
              <w:t xml:space="preserve"> </w:t>
            </w:r>
            <w:r w:rsidR="008F0F22" w:rsidRPr="008F0F22">
              <w:t>001</w:t>
            </w:r>
          </w:p>
        </w:tc>
        <w:tc>
          <w:tcPr>
            <w:tcW w:w="2076" w:type="dxa"/>
          </w:tcPr>
          <w:p w14:paraId="3E1EF617" w14:textId="77777777" w:rsidR="00122E28" w:rsidRPr="002150D3" w:rsidRDefault="00122E28" w:rsidP="009C40D6">
            <w:pPr>
              <w:snapToGrid w:val="0"/>
              <w:jc w:val="center"/>
            </w:pPr>
            <w:r w:rsidRPr="002150D3">
              <w:t>..............</w:t>
            </w:r>
            <w:r>
              <w:t>..................</w:t>
            </w:r>
            <w:r>
              <w:br/>
              <w:t xml:space="preserve">(pembimbing </w:t>
            </w:r>
            <w:r>
              <w:rPr>
                <w:lang w:val="id-ID"/>
              </w:rPr>
              <w:t>2</w:t>
            </w:r>
            <w:r w:rsidRPr="002150D3">
              <w:t>)</w:t>
            </w:r>
          </w:p>
        </w:tc>
      </w:tr>
      <w:tr w:rsidR="008F0F22" w:rsidRPr="002150D3" w14:paraId="3970B04A" w14:textId="77777777" w:rsidTr="008F0F22">
        <w:trPr>
          <w:trHeight w:val="273"/>
        </w:trPr>
        <w:tc>
          <w:tcPr>
            <w:tcW w:w="4222" w:type="dxa"/>
          </w:tcPr>
          <w:p w14:paraId="05C52265" w14:textId="77777777" w:rsidR="00122E28" w:rsidRPr="002150D3" w:rsidRDefault="00122E28" w:rsidP="009C40D6">
            <w:pPr>
              <w:pStyle w:val="Footer"/>
              <w:snapToGrid w:val="0"/>
              <w:jc w:val="center"/>
            </w:pPr>
          </w:p>
          <w:p w14:paraId="76C52620" w14:textId="77777777" w:rsidR="00122E28" w:rsidRPr="002150D3" w:rsidRDefault="00122E28" w:rsidP="009C40D6">
            <w:pPr>
              <w:pStyle w:val="Footer"/>
              <w:snapToGrid w:val="0"/>
              <w:jc w:val="center"/>
            </w:pPr>
          </w:p>
        </w:tc>
        <w:tc>
          <w:tcPr>
            <w:tcW w:w="2076" w:type="dxa"/>
          </w:tcPr>
          <w:p w14:paraId="045484A0" w14:textId="77777777" w:rsidR="00122E28" w:rsidRPr="002150D3" w:rsidRDefault="00122E28" w:rsidP="009C40D6">
            <w:pPr>
              <w:snapToGrid w:val="0"/>
              <w:jc w:val="center"/>
            </w:pPr>
          </w:p>
        </w:tc>
      </w:tr>
    </w:tbl>
    <w:p w14:paraId="3327C945" w14:textId="77777777" w:rsidR="00982262" w:rsidRDefault="00982262" w:rsidP="00B34C7E">
      <w:pPr>
        <w:rPr>
          <w:b/>
          <w:caps/>
        </w:rPr>
      </w:pPr>
    </w:p>
    <w:p w14:paraId="1861335C" w14:textId="77777777" w:rsidR="00DE09B5" w:rsidRPr="00B34C7E" w:rsidRDefault="00DE09B5" w:rsidP="00B34C7E">
      <w:pPr>
        <w:jc w:val="center"/>
        <w:rPr>
          <w:lang w:val="id-ID"/>
        </w:rPr>
      </w:pPr>
      <w:r w:rsidRPr="00DE09B5">
        <w:rPr>
          <w:b/>
          <w:caps/>
        </w:rPr>
        <w:t>Surabaya</w:t>
      </w:r>
      <w:r w:rsidRPr="00DE09B5">
        <w:rPr>
          <w:b/>
          <w:caps/>
        </w:rPr>
        <w:br/>
      </w:r>
      <w:r w:rsidR="00610DF4">
        <w:rPr>
          <w:b/>
          <w:caps/>
        </w:rPr>
        <w:t>mei</w:t>
      </w:r>
      <w:r w:rsidR="00C00217">
        <w:rPr>
          <w:b/>
          <w:caps/>
        </w:rPr>
        <w:t xml:space="preserve"> 201</w:t>
      </w:r>
      <w:r w:rsidR="00B34C7E">
        <w:rPr>
          <w:b/>
          <w:caps/>
        </w:rPr>
        <w:t>7</w:t>
      </w:r>
    </w:p>
    <w:p w14:paraId="63FC1B59" w14:textId="77777777" w:rsidR="00B95B8D" w:rsidRDefault="000F5C1B" w:rsidP="009C254D">
      <w:pPr>
        <w:jc w:val="center"/>
      </w:pPr>
      <w:r>
        <w:br w:type="page"/>
      </w:r>
      <w:bookmarkStart w:id="6" w:name="_Toc265144911"/>
      <w:bookmarkStart w:id="7" w:name="_Toc266191895"/>
      <w:r w:rsidR="00B95B8D" w:rsidRPr="000F5C1B">
        <w:rPr>
          <w:i/>
        </w:rPr>
        <w:lastRenderedPageBreak/>
        <w:t>[Halaman ini sengaja dikosongkan]</w:t>
      </w:r>
    </w:p>
    <w:p w14:paraId="59B217BF" w14:textId="77777777" w:rsidR="00AA26AF" w:rsidRPr="00B37C36" w:rsidRDefault="00B95B8D" w:rsidP="00B37C36">
      <w:pPr>
        <w:spacing w:after="200"/>
        <w:jc w:val="center"/>
        <w:rPr>
          <w:b/>
          <w:sz w:val="28"/>
          <w:szCs w:val="28"/>
          <w:lang w:val="id-ID"/>
        </w:rPr>
      </w:pPr>
      <w:r>
        <w:rPr>
          <w:b/>
          <w:sz w:val="28"/>
          <w:szCs w:val="28"/>
        </w:rPr>
        <w:br w:type="page"/>
      </w:r>
      <w:r w:rsidR="00B34C7E">
        <w:rPr>
          <w:b/>
          <w:i/>
          <w:sz w:val="28"/>
          <w:szCs w:val="28"/>
        </w:rPr>
        <w:lastRenderedPageBreak/>
        <w:t>Implementasi Temu Kembali Citra Menggunakan Fitur Warna Berbasis Histogram dan Fitur Tekstur Berbasis Blok</w:t>
      </w:r>
    </w:p>
    <w:p w14:paraId="2045E23D" w14:textId="77777777" w:rsidR="000F5C1B" w:rsidRPr="00C70476" w:rsidRDefault="000F5C1B" w:rsidP="00B34C7E">
      <w:pPr>
        <w:pStyle w:val="NoSpacing"/>
        <w:tabs>
          <w:tab w:val="left" w:pos="1985"/>
        </w:tabs>
      </w:pPr>
      <w:r w:rsidRPr="00C70476">
        <w:t xml:space="preserve">Nama Mahasiswa </w:t>
      </w:r>
      <w:r w:rsidRPr="00C70476">
        <w:tab/>
        <w:t xml:space="preserve">: </w:t>
      </w:r>
      <w:r w:rsidR="00B34C7E">
        <w:t>Sani Puji Rahayu</w:t>
      </w:r>
    </w:p>
    <w:p w14:paraId="34050E8F" w14:textId="77777777" w:rsidR="000F5C1B" w:rsidRPr="008C2FC7" w:rsidRDefault="00B34C7E" w:rsidP="00B34C7E">
      <w:pPr>
        <w:pStyle w:val="NoSpacing"/>
        <w:tabs>
          <w:tab w:val="left" w:pos="1985"/>
        </w:tabs>
      </w:pPr>
      <w:r>
        <w:t>NRP</w:t>
      </w:r>
      <w:r>
        <w:tab/>
      </w:r>
      <w:r w:rsidR="005C2C87" w:rsidRPr="00C70476">
        <w:t>: 51</w:t>
      </w:r>
      <w:r>
        <w:t>13</w:t>
      </w:r>
      <w:r w:rsidR="005C2C87" w:rsidRPr="00C70476">
        <w:t xml:space="preserve"> 100 </w:t>
      </w:r>
      <w:r>
        <w:t>153</w:t>
      </w:r>
    </w:p>
    <w:p w14:paraId="410C59F8" w14:textId="77777777" w:rsidR="000F5C1B" w:rsidRPr="00C70476" w:rsidRDefault="00B34C7E" w:rsidP="00B34C7E">
      <w:pPr>
        <w:pStyle w:val="NoSpacing"/>
        <w:tabs>
          <w:tab w:val="left" w:pos="1985"/>
        </w:tabs>
      </w:pPr>
      <w:r>
        <w:t>Jurusan</w:t>
      </w:r>
      <w:r>
        <w:tab/>
      </w:r>
      <w:r w:rsidR="000F5C1B" w:rsidRPr="00C70476">
        <w:t>: Teknik Informatika FTIf-ITS</w:t>
      </w:r>
    </w:p>
    <w:p w14:paraId="11E446A7" w14:textId="77777777" w:rsidR="000F5C1B" w:rsidRPr="00C70476" w:rsidRDefault="000F5C1B" w:rsidP="00B34C7E">
      <w:pPr>
        <w:pStyle w:val="NoSpacing"/>
        <w:tabs>
          <w:tab w:val="left" w:pos="1985"/>
        </w:tabs>
        <w:rPr>
          <w:lang w:val="id-ID"/>
        </w:rPr>
      </w:pPr>
      <w:r w:rsidRPr="00C70476">
        <w:t>Dosen Pembimbing</w:t>
      </w:r>
      <w:r w:rsidR="00144E8A" w:rsidRPr="00C70476">
        <w:rPr>
          <w:lang w:val="id-ID"/>
        </w:rPr>
        <w:t xml:space="preserve"> 1</w:t>
      </w:r>
      <w:r w:rsidR="00B34C7E">
        <w:rPr>
          <w:lang w:val="id-ID"/>
        </w:rPr>
        <w:tab/>
      </w:r>
      <w:r w:rsidRPr="00C70476">
        <w:t xml:space="preserve">: </w:t>
      </w:r>
      <w:r w:rsidR="00B34C7E">
        <w:rPr>
          <w:lang w:val="id-ID"/>
        </w:rPr>
        <w:t>Dr.Eng. Nanik Suciati</w:t>
      </w:r>
      <w:r w:rsidR="005825D3" w:rsidRPr="00C70476">
        <w:t xml:space="preserve">, </w:t>
      </w:r>
      <w:proofErr w:type="gramStart"/>
      <w:r w:rsidR="005825D3" w:rsidRPr="00C70476">
        <w:t>S.Kom</w:t>
      </w:r>
      <w:proofErr w:type="gramEnd"/>
      <w:r w:rsidR="000B5303">
        <w:t>.</w:t>
      </w:r>
      <w:r w:rsidR="005825D3" w:rsidRPr="00C70476">
        <w:t>, M.Kom</w:t>
      </w:r>
      <w:r w:rsidR="00122E28" w:rsidRPr="00C70476">
        <w:rPr>
          <w:lang w:val="id-ID"/>
        </w:rPr>
        <w:t>.</w:t>
      </w:r>
    </w:p>
    <w:p w14:paraId="7D773A0C" w14:textId="77777777" w:rsidR="00122E28" w:rsidRPr="00C70476" w:rsidRDefault="00144E8A" w:rsidP="00B34C7E">
      <w:pPr>
        <w:pStyle w:val="NoSpacing"/>
        <w:tabs>
          <w:tab w:val="left" w:pos="1985"/>
        </w:tabs>
      </w:pPr>
      <w:r w:rsidRPr="00C70476">
        <w:t>Dosen Pembimbing</w:t>
      </w:r>
      <w:r w:rsidR="00B34C7E">
        <w:rPr>
          <w:lang w:val="id-ID"/>
        </w:rPr>
        <w:t xml:space="preserve"> 2</w:t>
      </w:r>
      <w:r w:rsidR="00B34C7E">
        <w:rPr>
          <w:lang w:val="id-ID"/>
        </w:rPr>
        <w:tab/>
      </w:r>
      <w:r w:rsidRPr="00C70476">
        <w:rPr>
          <w:lang w:val="id-ID"/>
        </w:rPr>
        <w:t>:</w:t>
      </w:r>
      <w:r w:rsidR="00122E28" w:rsidRPr="00C70476">
        <w:rPr>
          <w:lang w:val="id-ID"/>
        </w:rPr>
        <w:t xml:space="preserve"> </w:t>
      </w:r>
      <w:r w:rsidR="00B34C7E">
        <w:t>Dini Adni Navastara</w:t>
      </w:r>
      <w:r w:rsidR="005825D3" w:rsidRPr="00C70476">
        <w:t xml:space="preserve">, </w:t>
      </w:r>
      <w:proofErr w:type="gramStart"/>
      <w:r w:rsidR="005825D3" w:rsidRPr="00C70476">
        <w:t>S.Kom</w:t>
      </w:r>
      <w:proofErr w:type="gramEnd"/>
      <w:r w:rsidR="000B5303">
        <w:t>.</w:t>
      </w:r>
      <w:r w:rsidR="005825D3" w:rsidRPr="00C70476">
        <w:t>, M.</w:t>
      </w:r>
      <w:r w:rsidR="00B34C7E">
        <w:t>Sc</w:t>
      </w:r>
      <w:r w:rsidR="005825D3" w:rsidRPr="00C70476">
        <w:t>.</w:t>
      </w:r>
    </w:p>
    <w:p w14:paraId="61FAE634" w14:textId="77777777" w:rsidR="00637CC9" w:rsidRDefault="00637CC9" w:rsidP="00EF1257">
      <w:bookmarkStart w:id="8" w:name="_Toc268645418"/>
    </w:p>
    <w:p w14:paraId="715E3EDE" w14:textId="77777777" w:rsidR="000F5C1B" w:rsidRDefault="000F5C1B" w:rsidP="00B2377C">
      <w:pPr>
        <w:pStyle w:val="Heading1"/>
        <w:numPr>
          <w:ilvl w:val="0"/>
          <w:numId w:val="0"/>
        </w:numPr>
        <w:rPr>
          <w:lang w:val="id-ID"/>
        </w:rPr>
      </w:pPr>
      <w:bookmarkStart w:id="9" w:name="_Toc360782076"/>
      <w:bookmarkStart w:id="10" w:name="_Toc482354007"/>
      <w:r w:rsidRPr="000F5C1B">
        <w:t>ABSTRAK</w:t>
      </w:r>
      <w:bookmarkEnd w:id="6"/>
      <w:bookmarkEnd w:id="7"/>
      <w:r w:rsidRPr="000F5C1B">
        <w:t>SI</w:t>
      </w:r>
      <w:bookmarkEnd w:id="8"/>
      <w:bookmarkEnd w:id="9"/>
      <w:bookmarkEnd w:id="10"/>
    </w:p>
    <w:p w14:paraId="034D4026" w14:textId="3C575DDF" w:rsidR="000F5C1B" w:rsidRPr="00F13BB4" w:rsidRDefault="000F5C1B" w:rsidP="00EF1257">
      <w:pPr>
        <w:rPr>
          <w:i/>
        </w:rPr>
      </w:pPr>
    </w:p>
    <w:p w14:paraId="45A296F8" w14:textId="77777777" w:rsidR="000F5C1B" w:rsidRDefault="000F5C1B" w:rsidP="00EF1257">
      <w:r>
        <w:br w:type="page"/>
      </w:r>
    </w:p>
    <w:p w14:paraId="09868589" w14:textId="77777777" w:rsidR="007C3C9C" w:rsidRPr="00D17106" w:rsidRDefault="00B34C7E" w:rsidP="00EF1257">
      <w:pPr>
        <w:jc w:val="center"/>
        <w:rPr>
          <w:b/>
          <w:sz w:val="28"/>
          <w:szCs w:val="28"/>
          <w:lang w:val="id-ID"/>
        </w:rPr>
      </w:pPr>
      <w:r>
        <w:rPr>
          <w:b/>
          <w:i/>
          <w:sz w:val="28"/>
          <w:szCs w:val="28"/>
        </w:rPr>
        <w:lastRenderedPageBreak/>
        <w:t>Implementation of Image Retrieval Using Color Feature Based on Histogram and Texture Feature Based on Block.</w:t>
      </w:r>
    </w:p>
    <w:p w14:paraId="08BD904C" w14:textId="77777777" w:rsidR="00083467" w:rsidRPr="000F5C1B" w:rsidRDefault="00083467" w:rsidP="00EF1257">
      <w:pPr>
        <w:jc w:val="center"/>
        <w:rPr>
          <w:b/>
        </w:rPr>
      </w:pPr>
    </w:p>
    <w:p w14:paraId="6B555793" w14:textId="77777777" w:rsidR="007C3C9C" w:rsidRPr="00C70476" w:rsidRDefault="007C3C9C" w:rsidP="00EF1257">
      <w:pPr>
        <w:pStyle w:val="NoSpacing"/>
      </w:pPr>
      <w:r w:rsidRPr="00C70476">
        <w:t>Stud</w:t>
      </w:r>
      <w:r w:rsidR="005E5AF8" w:rsidRPr="00C70476">
        <w:t xml:space="preserve">ent Name </w:t>
      </w:r>
      <w:r w:rsidR="005E5AF8" w:rsidRPr="00C70476">
        <w:tab/>
        <w:t xml:space="preserve">: </w:t>
      </w:r>
      <w:r w:rsidR="00B34C7E">
        <w:t>Sani Puji Rahayu</w:t>
      </w:r>
    </w:p>
    <w:p w14:paraId="440D836F" w14:textId="77777777" w:rsidR="007C3C9C" w:rsidRPr="00830564" w:rsidRDefault="005E5AF8" w:rsidP="00EF1257">
      <w:pPr>
        <w:pStyle w:val="NoSpacing"/>
      </w:pPr>
      <w:r w:rsidRPr="00C70476">
        <w:t>NRP</w:t>
      </w:r>
      <w:r w:rsidRPr="00C70476">
        <w:tab/>
      </w:r>
      <w:r w:rsidRPr="00C70476">
        <w:tab/>
        <w:t>: 51</w:t>
      </w:r>
      <w:r w:rsidR="00B34C7E">
        <w:t>13</w:t>
      </w:r>
      <w:r w:rsidRPr="00C70476">
        <w:t xml:space="preserve"> 100 </w:t>
      </w:r>
      <w:r w:rsidR="00B34C7E">
        <w:t>153</w:t>
      </w:r>
    </w:p>
    <w:p w14:paraId="55781BDB" w14:textId="77777777" w:rsidR="007C3C9C" w:rsidRPr="00C70476" w:rsidRDefault="007C3C9C" w:rsidP="00EF1257">
      <w:pPr>
        <w:pStyle w:val="NoSpacing"/>
        <w:rPr>
          <w:lang w:val="id-ID"/>
        </w:rPr>
      </w:pPr>
      <w:r w:rsidRPr="00C70476">
        <w:t>Major</w:t>
      </w:r>
      <w:r w:rsidRPr="00C70476">
        <w:tab/>
      </w:r>
      <w:r w:rsidRPr="00C70476">
        <w:tab/>
        <w:t>: Teknik Informatika FTIf-ITS</w:t>
      </w:r>
    </w:p>
    <w:p w14:paraId="7BD174ED" w14:textId="77777777" w:rsidR="005E5AF8" w:rsidRPr="00C70476" w:rsidRDefault="005E5AF8" w:rsidP="005E5AF8">
      <w:pPr>
        <w:pStyle w:val="NoSpacing"/>
        <w:rPr>
          <w:lang w:val="id-ID"/>
        </w:rPr>
      </w:pPr>
      <w:r w:rsidRPr="00C70476">
        <w:rPr>
          <w:lang w:val="id-ID"/>
        </w:rPr>
        <w:t>Advisor 1</w:t>
      </w:r>
      <w:r w:rsidRPr="00C70476">
        <w:tab/>
        <w:t xml:space="preserve">: </w:t>
      </w:r>
      <w:r w:rsidRPr="00C70476">
        <w:rPr>
          <w:lang w:val="id-ID"/>
        </w:rPr>
        <w:t>D</w:t>
      </w:r>
      <w:r w:rsidR="00B34C7E">
        <w:t>r.Eng. Nanik Suciati</w:t>
      </w:r>
      <w:r w:rsidR="00D17106" w:rsidRPr="00C70476">
        <w:t xml:space="preserve">, </w:t>
      </w:r>
      <w:proofErr w:type="gramStart"/>
      <w:r w:rsidR="00D17106" w:rsidRPr="00C70476">
        <w:t>S.Kom</w:t>
      </w:r>
      <w:proofErr w:type="gramEnd"/>
      <w:r w:rsidR="000B5303">
        <w:t>.</w:t>
      </w:r>
      <w:r w:rsidR="00D17106" w:rsidRPr="00C70476">
        <w:t>, M.Kom</w:t>
      </w:r>
      <w:r w:rsidRPr="00C70476">
        <w:rPr>
          <w:lang w:val="id-ID"/>
        </w:rPr>
        <w:t>.</w:t>
      </w:r>
    </w:p>
    <w:p w14:paraId="2D7F962B" w14:textId="77777777" w:rsidR="005E5AF8" w:rsidRPr="00C70476" w:rsidRDefault="005E5AF8" w:rsidP="005E5AF8">
      <w:pPr>
        <w:pStyle w:val="NoSpacing"/>
      </w:pPr>
      <w:r w:rsidRPr="00C70476">
        <w:rPr>
          <w:lang w:val="id-ID"/>
        </w:rPr>
        <w:t>Advisor 2</w:t>
      </w:r>
      <w:r w:rsidRPr="00C70476">
        <w:rPr>
          <w:lang w:val="id-ID"/>
        </w:rPr>
        <w:tab/>
        <w:t xml:space="preserve">: </w:t>
      </w:r>
      <w:r w:rsidR="00B34C7E">
        <w:t>Dini Adni Navastara</w:t>
      </w:r>
      <w:r w:rsidR="00303270" w:rsidRPr="00C70476">
        <w:t>, S.Kom</w:t>
      </w:r>
      <w:r w:rsidR="000B5303">
        <w:t>.</w:t>
      </w:r>
      <w:r w:rsidR="00303270" w:rsidRPr="00C70476">
        <w:t>, M.</w:t>
      </w:r>
      <w:r w:rsidR="00B34C7E">
        <w:t>Sc</w:t>
      </w:r>
      <w:r w:rsidR="00303270" w:rsidRPr="00C70476">
        <w:t>.</w:t>
      </w:r>
    </w:p>
    <w:p w14:paraId="12B0C305" w14:textId="77777777" w:rsidR="00637CC9" w:rsidRDefault="00637CC9" w:rsidP="00EF1257"/>
    <w:p w14:paraId="223650AA" w14:textId="77777777" w:rsidR="007C3C9C" w:rsidRPr="00AD0BD5" w:rsidRDefault="007C3C9C" w:rsidP="00B2377C">
      <w:pPr>
        <w:pStyle w:val="Heading1"/>
        <w:numPr>
          <w:ilvl w:val="0"/>
          <w:numId w:val="0"/>
        </w:numPr>
      </w:pPr>
      <w:bookmarkStart w:id="11" w:name="_Toc360782077"/>
      <w:bookmarkStart w:id="12" w:name="_Toc482354008"/>
      <w:r w:rsidRPr="00AD0BD5">
        <w:t>ABSTRACTION</w:t>
      </w:r>
      <w:bookmarkEnd w:id="11"/>
      <w:bookmarkEnd w:id="12"/>
    </w:p>
    <w:p w14:paraId="7C1C077B" w14:textId="77777777" w:rsidR="007C3C9C" w:rsidRDefault="007C3C9C" w:rsidP="00EF1257"/>
    <w:p w14:paraId="5A5806B3" w14:textId="77777777" w:rsidR="009F6E4E" w:rsidRDefault="007C3C9C" w:rsidP="001429E6">
      <w:pPr>
        <w:jc w:val="center"/>
      </w:pPr>
      <w:r>
        <w:br w:type="page"/>
      </w:r>
    </w:p>
    <w:p w14:paraId="7E05D52B" w14:textId="77777777" w:rsidR="007C3C9C" w:rsidRPr="007C3C9C" w:rsidRDefault="007C3C9C" w:rsidP="00B2377C">
      <w:pPr>
        <w:pStyle w:val="Heading1"/>
        <w:numPr>
          <w:ilvl w:val="0"/>
          <w:numId w:val="0"/>
        </w:numPr>
      </w:pPr>
      <w:bookmarkStart w:id="13" w:name="_Toc265144912"/>
      <w:bookmarkStart w:id="14" w:name="_Toc266191896"/>
      <w:bookmarkStart w:id="15" w:name="_Toc268645420"/>
      <w:bookmarkStart w:id="16" w:name="_Toc360782078"/>
      <w:bookmarkStart w:id="17" w:name="_Toc482354009"/>
      <w:r w:rsidRPr="007C3C9C">
        <w:lastRenderedPageBreak/>
        <w:t>KATA PENGANTAR</w:t>
      </w:r>
      <w:bookmarkEnd w:id="13"/>
      <w:bookmarkEnd w:id="14"/>
      <w:bookmarkEnd w:id="15"/>
      <w:bookmarkEnd w:id="16"/>
      <w:bookmarkEnd w:id="17"/>
    </w:p>
    <w:p w14:paraId="40CFD226" w14:textId="77777777" w:rsidR="007C3C9C" w:rsidRPr="007C3C9C" w:rsidRDefault="007C3C9C" w:rsidP="00EF1257"/>
    <w:p w14:paraId="7FBDDBA2" w14:textId="77777777" w:rsidR="004867A2" w:rsidRDefault="00367387" w:rsidP="00EF1257">
      <w:pPr>
        <w:ind w:firstLine="720"/>
      </w:pPr>
      <w:r>
        <w:t>Puji syukur kepada Allah</w:t>
      </w:r>
      <w:r w:rsidR="007C3C9C" w:rsidRPr="007C3C9C">
        <w:t xml:space="preserve"> Yang Maha Esa atas segala karunia dan rahmat-Nya penulis dapat menyelesaikan </w:t>
      </w:r>
      <w:r w:rsidR="00E3798E">
        <w:t>Tugas Akhir</w:t>
      </w:r>
      <w:r w:rsidR="007C3C9C" w:rsidRPr="007C3C9C">
        <w:t xml:space="preserve"> yang </w:t>
      </w:r>
      <w:proofErr w:type="gramStart"/>
      <w:r w:rsidR="007C3C9C" w:rsidRPr="007C3C9C">
        <w:t>berjudul :</w:t>
      </w:r>
      <w:proofErr w:type="gramEnd"/>
    </w:p>
    <w:p w14:paraId="319FE245" w14:textId="77777777" w:rsidR="00C5297B" w:rsidRDefault="00C5297B" w:rsidP="00EF1257">
      <w:pPr>
        <w:ind w:firstLine="720"/>
        <w:jc w:val="center"/>
      </w:pPr>
    </w:p>
    <w:p w14:paraId="5DB833D3" w14:textId="77777777" w:rsidR="004867A2" w:rsidRPr="00ED4C11" w:rsidRDefault="007C3C9C" w:rsidP="00EF1257">
      <w:pPr>
        <w:jc w:val="center"/>
        <w:rPr>
          <w:b/>
        </w:rPr>
      </w:pPr>
      <w:r w:rsidRPr="00ED4C11">
        <w:rPr>
          <w:b/>
        </w:rPr>
        <w:t xml:space="preserve"> “</w:t>
      </w:r>
      <w:r w:rsidR="00B34C7E">
        <w:rPr>
          <w:b/>
          <w:i/>
        </w:rPr>
        <w:t xml:space="preserve">Implementasi Temu Kembali Citra Menggunakan Fitur Warna Berbasis Histogram dan FItur Tekstur Berbasis </w:t>
      </w:r>
      <w:proofErr w:type="gramStart"/>
      <w:r w:rsidR="00B34C7E">
        <w:rPr>
          <w:b/>
          <w:i/>
        </w:rPr>
        <w:t>Blok</w:t>
      </w:r>
      <w:r w:rsidR="007136D1">
        <w:rPr>
          <w:b/>
          <w:i/>
        </w:rPr>
        <w:t xml:space="preserve"> </w:t>
      </w:r>
      <w:r w:rsidR="004867A2" w:rsidRPr="00ED4C11">
        <w:rPr>
          <w:b/>
        </w:rPr>
        <w:t>”</w:t>
      </w:r>
      <w:proofErr w:type="gramEnd"/>
    </w:p>
    <w:p w14:paraId="7EA91FC8" w14:textId="77777777" w:rsidR="00C5297B" w:rsidRDefault="00C5297B" w:rsidP="00EF1257">
      <w:pPr>
        <w:ind w:firstLine="720"/>
      </w:pPr>
    </w:p>
    <w:p w14:paraId="39353EB5" w14:textId="77777777" w:rsidR="004867A2" w:rsidRDefault="007C3C9C" w:rsidP="00EF1257">
      <w:pPr>
        <w:ind w:firstLine="720"/>
      </w:pPr>
      <w:r w:rsidRPr="007C3C9C">
        <w:t xml:space="preserve">Melalui lembar ini, penulis hanya ingin menyampaikan ucapan terima kasih dan penghormatan yang sebesar-besarnya kepada: </w:t>
      </w:r>
    </w:p>
    <w:p w14:paraId="171B4ED6" w14:textId="77777777" w:rsidR="007C3C9C" w:rsidRPr="00B34C7E" w:rsidRDefault="007C3C9C" w:rsidP="00EF1257">
      <w:pPr>
        <w:rPr>
          <w:highlight w:val="yellow"/>
        </w:rPr>
      </w:pPr>
    </w:p>
    <w:p w14:paraId="0DAC18AC" w14:textId="77777777" w:rsidR="003D57E7" w:rsidRPr="00B34C7E" w:rsidRDefault="003D57E7" w:rsidP="00EF1257">
      <w:pPr>
        <w:rPr>
          <w:highlight w:val="yellow"/>
        </w:rPr>
      </w:pPr>
    </w:p>
    <w:p w14:paraId="1E3B496A" w14:textId="77777777" w:rsidR="007C3C9C" w:rsidRPr="00B34C7E" w:rsidRDefault="007C3C9C" w:rsidP="00EF1257">
      <w:pPr>
        <w:rPr>
          <w:highlight w:val="yellow"/>
        </w:rPr>
      </w:pPr>
    </w:p>
    <w:p w14:paraId="637C338F" w14:textId="77777777" w:rsidR="007C3C9C" w:rsidRPr="00B34C7E" w:rsidRDefault="001E5306" w:rsidP="00EF1257">
      <w:pPr>
        <w:jc w:val="right"/>
      </w:pPr>
      <w:r w:rsidRPr="00B34C7E">
        <w:t xml:space="preserve">Surabaya, </w:t>
      </w:r>
      <w:r w:rsidR="00C47BF1" w:rsidRPr="00B34C7E">
        <w:t>Mei</w:t>
      </w:r>
      <w:r w:rsidR="005C6ADA" w:rsidRPr="00B34C7E">
        <w:rPr>
          <w:lang w:val="id-ID"/>
        </w:rPr>
        <w:t xml:space="preserve"> 201</w:t>
      </w:r>
      <w:r w:rsidR="00B34C7E" w:rsidRPr="00B34C7E">
        <w:t>7</w:t>
      </w:r>
    </w:p>
    <w:p w14:paraId="2ED2DCCD" w14:textId="77777777" w:rsidR="007C3C9C" w:rsidRPr="00B34C7E" w:rsidRDefault="007C3C9C" w:rsidP="00EF1257">
      <w:pPr>
        <w:jc w:val="right"/>
        <w:rPr>
          <w:highlight w:val="yellow"/>
        </w:rPr>
      </w:pPr>
    </w:p>
    <w:p w14:paraId="6A6D74DE" w14:textId="77777777" w:rsidR="004867A2" w:rsidRPr="00B34C7E" w:rsidRDefault="004867A2" w:rsidP="00EF1257">
      <w:pPr>
        <w:jc w:val="right"/>
        <w:rPr>
          <w:b/>
          <w:highlight w:val="yellow"/>
        </w:rPr>
      </w:pPr>
    </w:p>
    <w:p w14:paraId="04296509" w14:textId="77777777" w:rsidR="004867A2" w:rsidRPr="00B34C7E" w:rsidRDefault="004867A2" w:rsidP="00EF1257">
      <w:pPr>
        <w:jc w:val="right"/>
        <w:rPr>
          <w:b/>
          <w:highlight w:val="yellow"/>
        </w:rPr>
      </w:pPr>
    </w:p>
    <w:p w14:paraId="4315AB77" w14:textId="77777777" w:rsidR="007C3C9C" w:rsidRPr="00C47BF1" w:rsidRDefault="00B34C7E" w:rsidP="00EF1257">
      <w:pPr>
        <w:jc w:val="right"/>
      </w:pPr>
      <w:r>
        <w:t>Sani Puji Rahayu</w:t>
      </w:r>
    </w:p>
    <w:p w14:paraId="315FB99E" w14:textId="77777777" w:rsidR="007C3C9C" w:rsidRDefault="007C3C9C" w:rsidP="00EF1257">
      <w:r>
        <w:br w:type="page"/>
      </w:r>
    </w:p>
    <w:p w14:paraId="40609D84" w14:textId="77777777" w:rsidR="007C3C9C" w:rsidRDefault="00AD1285" w:rsidP="00B2377C">
      <w:pPr>
        <w:pStyle w:val="Heading1"/>
        <w:numPr>
          <w:ilvl w:val="0"/>
          <w:numId w:val="0"/>
        </w:numPr>
      </w:pPr>
      <w:bookmarkStart w:id="18" w:name="_Toc360782079"/>
      <w:bookmarkStart w:id="19" w:name="_Toc482354010"/>
      <w:r>
        <w:lastRenderedPageBreak/>
        <w:t>DAFTAR ISI</w:t>
      </w:r>
      <w:bookmarkEnd w:id="18"/>
      <w:bookmarkEnd w:id="19"/>
    </w:p>
    <w:sdt>
      <w:sdtPr>
        <w:rPr>
          <w:b w:val="0"/>
          <w:smallCaps w:val="0"/>
          <w:spacing w:val="0"/>
          <w:sz w:val="22"/>
          <w:szCs w:val="22"/>
          <w:lang w:bidi="ar-SA"/>
        </w:rPr>
        <w:id w:val="50356115"/>
        <w:docPartObj>
          <w:docPartGallery w:val="Table of Contents"/>
          <w:docPartUnique/>
        </w:docPartObj>
      </w:sdtPr>
      <w:sdtEndPr>
        <w:rPr>
          <w:bCs/>
          <w:noProof/>
        </w:rPr>
      </w:sdtEndPr>
      <w:sdtContent>
        <w:p w14:paraId="5587B6DB" w14:textId="77777777" w:rsidR="00AF788B" w:rsidRDefault="00AF788B">
          <w:pPr>
            <w:pStyle w:val="TOCHeading"/>
          </w:pPr>
        </w:p>
        <w:p w14:paraId="28DDB0B3" w14:textId="77777777" w:rsidR="00AD0BD5" w:rsidRDefault="00AF788B">
          <w:pPr>
            <w:pStyle w:val="TOC1"/>
            <w:rPr>
              <w:rFonts w:asciiTheme="minorHAnsi" w:eastAsiaTheme="minorEastAsia" w:hAnsiTheme="minorHAnsi" w:cstheme="minorBidi"/>
              <w:noProof/>
              <w:sz w:val="24"/>
              <w:szCs w:val="24"/>
              <w:lang w:eastAsia="en-US"/>
            </w:rPr>
          </w:pPr>
          <w:r>
            <w:fldChar w:fldCharType="begin"/>
          </w:r>
          <w:r>
            <w:instrText xml:space="preserve"> TOC \o "1-3" \h \z \u </w:instrText>
          </w:r>
          <w:r>
            <w:fldChar w:fldCharType="separate"/>
          </w:r>
          <w:hyperlink w:anchor="_Toc482354006" w:history="1">
            <w:r w:rsidR="00AD0BD5" w:rsidRPr="00E279E6">
              <w:rPr>
                <w:rStyle w:val="Hyperlink"/>
                <w:noProof/>
              </w:rPr>
              <w:t>LEMBAR PENGESAHAN</w:t>
            </w:r>
            <w:r w:rsidR="00AD0BD5">
              <w:rPr>
                <w:noProof/>
                <w:webHidden/>
              </w:rPr>
              <w:tab/>
            </w:r>
            <w:r w:rsidR="00AD0BD5">
              <w:rPr>
                <w:noProof/>
                <w:webHidden/>
              </w:rPr>
              <w:fldChar w:fldCharType="begin"/>
            </w:r>
            <w:r w:rsidR="00AD0BD5">
              <w:rPr>
                <w:noProof/>
                <w:webHidden/>
              </w:rPr>
              <w:instrText xml:space="preserve"> PAGEREF _Toc482354006 \h </w:instrText>
            </w:r>
            <w:r w:rsidR="00AD0BD5">
              <w:rPr>
                <w:noProof/>
                <w:webHidden/>
              </w:rPr>
            </w:r>
            <w:r w:rsidR="00AD0BD5">
              <w:rPr>
                <w:noProof/>
                <w:webHidden/>
              </w:rPr>
              <w:fldChar w:fldCharType="separate"/>
            </w:r>
            <w:r w:rsidR="00490483">
              <w:rPr>
                <w:noProof/>
                <w:webHidden/>
              </w:rPr>
              <w:t>v</w:t>
            </w:r>
            <w:r w:rsidR="00AD0BD5">
              <w:rPr>
                <w:noProof/>
                <w:webHidden/>
              </w:rPr>
              <w:fldChar w:fldCharType="end"/>
            </w:r>
          </w:hyperlink>
        </w:p>
        <w:p w14:paraId="5BD0882F" w14:textId="77777777" w:rsidR="00AD0BD5" w:rsidRDefault="00393E18">
          <w:pPr>
            <w:pStyle w:val="TOC1"/>
            <w:rPr>
              <w:rFonts w:asciiTheme="minorHAnsi" w:eastAsiaTheme="minorEastAsia" w:hAnsiTheme="minorHAnsi" w:cstheme="minorBidi"/>
              <w:noProof/>
              <w:sz w:val="24"/>
              <w:szCs w:val="24"/>
              <w:lang w:eastAsia="en-US"/>
            </w:rPr>
          </w:pPr>
          <w:hyperlink w:anchor="_Toc482354007" w:history="1">
            <w:r w:rsidR="00AD0BD5" w:rsidRPr="00E279E6">
              <w:rPr>
                <w:rStyle w:val="Hyperlink"/>
                <w:noProof/>
              </w:rPr>
              <w:t>ABSTRAKSI</w:t>
            </w:r>
            <w:r w:rsidR="00AD0BD5">
              <w:rPr>
                <w:noProof/>
                <w:webHidden/>
              </w:rPr>
              <w:tab/>
            </w:r>
            <w:r w:rsidR="00AD0BD5">
              <w:rPr>
                <w:noProof/>
                <w:webHidden/>
              </w:rPr>
              <w:fldChar w:fldCharType="begin"/>
            </w:r>
            <w:r w:rsidR="00AD0BD5">
              <w:rPr>
                <w:noProof/>
                <w:webHidden/>
              </w:rPr>
              <w:instrText xml:space="preserve"> PAGEREF _Toc482354007 \h </w:instrText>
            </w:r>
            <w:r w:rsidR="00AD0BD5">
              <w:rPr>
                <w:noProof/>
                <w:webHidden/>
              </w:rPr>
            </w:r>
            <w:r w:rsidR="00AD0BD5">
              <w:rPr>
                <w:noProof/>
                <w:webHidden/>
              </w:rPr>
              <w:fldChar w:fldCharType="separate"/>
            </w:r>
            <w:r w:rsidR="00490483">
              <w:rPr>
                <w:noProof/>
                <w:webHidden/>
              </w:rPr>
              <w:t>vii</w:t>
            </w:r>
            <w:r w:rsidR="00AD0BD5">
              <w:rPr>
                <w:noProof/>
                <w:webHidden/>
              </w:rPr>
              <w:fldChar w:fldCharType="end"/>
            </w:r>
          </w:hyperlink>
        </w:p>
        <w:p w14:paraId="6A056603" w14:textId="77777777" w:rsidR="00AD0BD5" w:rsidRDefault="00393E18">
          <w:pPr>
            <w:pStyle w:val="TOC1"/>
            <w:rPr>
              <w:rFonts w:asciiTheme="minorHAnsi" w:eastAsiaTheme="minorEastAsia" w:hAnsiTheme="minorHAnsi" w:cstheme="minorBidi"/>
              <w:noProof/>
              <w:sz w:val="24"/>
              <w:szCs w:val="24"/>
              <w:lang w:eastAsia="en-US"/>
            </w:rPr>
          </w:pPr>
          <w:hyperlink w:anchor="_Toc482354008" w:history="1">
            <w:r w:rsidR="00AD0BD5" w:rsidRPr="00AD0BD5">
              <w:rPr>
                <w:rStyle w:val="Hyperlink"/>
                <w:noProof/>
              </w:rPr>
              <w:t>ABSTRACTION</w:t>
            </w:r>
            <w:r w:rsidR="00AD0BD5">
              <w:rPr>
                <w:noProof/>
                <w:webHidden/>
              </w:rPr>
              <w:tab/>
            </w:r>
            <w:r w:rsidR="00AD0BD5">
              <w:rPr>
                <w:noProof/>
                <w:webHidden/>
              </w:rPr>
              <w:fldChar w:fldCharType="begin"/>
            </w:r>
            <w:r w:rsidR="00AD0BD5">
              <w:rPr>
                <w:noProof/>
                <w:webHidden/>
              </w:rPr>
              <w:instrText xml:space="preserve"> PAGEREF _Toc482354008 \h </w:instrText>
            </w:r>
            <w:r w:rsidR="00AD0BD5">
              <w:rPr>
                <w:noProof/>
                <w:webHidden/>
              </w:rPr>
            </w:r>
            <w:r w:rsidR="00AD0BD5">
              <w:rPr>
                <w:noProof/>
                <w:webHidden/>
              </w:rPr>
              <w:fldChar w:fldCharType="separate"/>
            </w:r>
            <w:r w:rsidR="00490483">
              <w:rPr>
                <w:noProof/>
                <w:webHidden/>
              </w:rPr>
              <w:t>viii</w:t>
            </w:r>
            <w:r w:rsidR="00AD0BD5">
              <w:rPr>
                <w:noProof/>
                <w:webHidden/>
              </w:rPr>
              <w:fldChar w:fldCharType="end"/>
            </w:r>
          </w:hyperlink>
        </w:p>
        <w:p w14:paraId="6C27735A" w14:textId="77777777" w:rsidR="00AD0BD5" w:rsidRDefault="00393E18">
          <w:pPr>
            <w:pStyle w:val="TOC1"/>
            <w:rPr>
              <w:rFonts w:asciiTheme="minorHAnsi" w:eastAsiaTheme="minorEastAsia" w:hAnsiTheme="minorHAnsi" w:cstheme="minorBidi"/>
              <w:noProof/>
              <w:sz w:val="24"/>
              <w:szCs w:val="24"/>
              <w:lang w:eastAsia="en-US"/>
            </w:rPr>
          </w:pPr>
          <w:hyperlink w:anchor="_Toc482354009" w:history="1">
            <w:r w:rsidR="00AD0BD5" w:rsidRPr="00E279E6">
              <w:rPr>
                <w:rStyle w:val="Hyperlink"/>
                <w:noProof/>
              </w:rPr>
              <w:t>KATA PENGANTAR</w:t>
            </w:r>
            <w:r w:rsidR="00AD0BD5">
              <w:rPr>
                <w:noProof/>
                <w:webHidden/>
              </w:rPr>
              <w:tab/>
            </w:r>
            <w:r w:rsidR="00AD0BD5">
              <w:rPr>
                <w:noProof/>
                <w:webHidden/>
              </w:rPr>
              <w:fldChar w:fldCharType="begin"/>
            </w:r>
            <w:r w:rsidR="00AD0BD5">
              <w:rPr>
                <w:noProof/>
                <w:webHidden/>
              </w:rPr>
              <w:instrText xml:space="preserve"> PAGEREF _Toc482354009 \h </w:instrText>
            </w:r>
            <w:r w:rsidR="00AD0BD5">
              <w:rPr>
                <w:noProof/>
                <w:webHidden/>
              </w:rPr>
            </w:r>
            <w:r w:rsidR="00AD0BD5">
              <w:rPr>
                <w:noProof/>
                <w:webHidden/>
              </w:rPr>
              <w:fldChar w:fldCharType="separate"/>
            </w:r>
            <w:r w:rsidR="00490483">
              <w:rPr>
                <w:noProof/>
                <w:webHidden/>
              </w:rPr>
              <w:t>ix</w:t>
            </w:r>
            <w:r w:rsidR="00AD0BD5">
              <w:rPr>
                <w:noProof/>
                <w:webHidden/>
              </w:rPr>
              <w:fldChar w:fldCharType="end"/>
            </w:r>
          </w:hyperlink>
        </w:p>
        <w:p w14:paraId="408143F9" w14:textId="77777777" w:rsidR="00AD0BD5" w:rsidRDefault="00393E18">
          <w:pPr>
            <w:pStyle w:val="TOC1"/>
            <w:rPr>
              <w:rFonts w:asciiTheme="minorHAnsi" w:eastAsiaTheme="minorEastAsia" w:hAnsiTheme="minorHAnsi" w:cstheme="minorBidi"/>
              <w:noProof/>
              <w:sz w:val="24"/>
              <w:szCs w:val="24"/>
              <w:lang w:eastAsia="en-US"/>
            </w:rPr>
          </w:pPr>
          <w:hyperlink w:anchor="_Toc482354010" w:history="1">
            <w:r w:rsidR="00AD0BD5" w:rsidRPr="00E279E6">
              <w:rPr>
                <w:rStyle w:val="Hyperlink"/>
                <w:noProof/>
              </w:rPr>
              <w:t>DAFTAR ISI</w:t>
            </w:r>
            <w:r w:rsidR="00AD0BD5">
              <w:rPr>
                <w:noProof/>
                <w:webHidden/>
              </w:rPr>
              <w:tab/>
            </w:r>
            <w:r w:rsidR="00AD0BD5">
              <w:rPr>
                <w:noProof/>
                <w:webHidden/>
              </w:rPr>
              <w:fldChar w:fldCharType="begin"/>
            </w:r>
            <w:r w:rsidR="00AD0BD5">
              <w:rPr>
                <w:noProof/>
                <w:webHidden/>
              </w:rPr>
              <w:instrText xml:space="preserve"> PAGEREF _Toc482354010 \h </w:instrText>
            </w:r>
            <w:r w:rsidR="00AD0BD5">
              <w:rPr>
                <w:noProof/>
                <w:webHidden/>
              </w:rPr>
            </w:r>
            <w:r w:rsidR="00AD0BD5">
              <w:rPr>
                <w:noProof/>
                <w:webHidden/>
              </w:rPr>
              <w:fldChar w:fldCharType="separate"/>
            </w:r>
            <w:r w:rsidR="00490483">
              <w:rPr>
                <w:noProof/>
                <w:webHidden/>
              </w:rPr>
              <w:t>x</w:t>
            </w:r>
            <w:r w:rsidR="00AD0BD5">
              <w:rPr>
                <w:noProof/>
                <w:webHidden/>
              </w:rPr>
              <w:fldChar w:fldCharType="end"/>
            </w:r>
          </w:hyperlink>
        </w:p>
        <w:p w14:paraId="3A198019" w14:textId="77777777" w:rsidR="00AD0BD5" w:rsidRDefault="00393E18">
          <w:pPr>
            <w:pStyle w:val="TOC1"/>
            <w:rPr>
              <w:rFonts w:asciiTheme="minorHAnsi" w:eastAsiaTheme="minorEastAsia" w:hAnsiTheme="minorHAnsi" w:cstheme="minorBidi"/>
              <w:noProof/>
              <w:sz w:val="24"/>
              <w:szCs w:val="24"/>
              <w:lang w:eastAsia="en-US"/>
            </w:rPr>
          </w:pPr>
          <w:hyperlink w:anchor="_Toc482354011" w:history="1">
            <w:r w:rsidR="00AD0BD5" w:rsidRPr="00E279E6">
              <w:rPr>
                <w:rStyle w:val="Hyperlink"/>
                <w:noProof/>
              </w:rPr>
              <w:t>DAFTAR GAMBAR</w:t>
            </w:r>
            <w:r w:rsidR="00AD0BD5">
              <w:rPr>
                <w:noProof/>
                <w:webHidden/>
              </w:rPr>
              <w:tab/>
            </w:r>
            <w:r w:rsidR="00AD0BD5">
              <w:rPr>
                <w:noProof/>
                <w:webHidden/>
              </w:rPr>
              <w:fldChar w:fldCharType="begin"/>
            </w:r>
            <w:r w:rsidR="00AD0BD5">
              <w:rPr>
                <w:noProof/>
                <w:webHidden/>
              </w:rPr>
              <w:instrText xml:space="preserve"> PAGEREF _Toc482354011 \h </w:instrText>
            </w:r>
            <w:r w:rsidR="00AD0BD5">
              <w:rPr>
                <w:noProof/>
                <w:webHidden/>
              </w:rPr>
            </w:r>
            <w:r w:rsidR="00AD0BD5">
              <w:rPr>
                <w:noProof/>
                <w:webHidden/>
              </w:rPr>
              <w:fldChar w:fldCharType="separate"/>
            </w:r>
            <w:r w:rsidR="00490483">
              <w:rPr>
                <w:noProof/>
                <w:webHidden/>
              </w:rPr>
              <w:t>xiii</w:t>
            </w:r>
            <w:r w:rsidR="00AD0BD5">
              <w:rPr>
                <w:noProof/>
                <w:webHidden/>
              </w:rPr>
              <w:fldChar w:fldCharType="end"/>
            </w:r>
          </w:hyperlink>
        </w:p>
        <w:p w14:paraId="7F541459" w14:textId="77777777" w:rsidR="00AD0BD5" w:rsidRDefault="00393E18">
          <w:pPr>
            <w:pStyle w:val="TOC1"/>
            <w:rPr>
              <w:rFonts w:asciiTheme="minorHAnsi" w:eastAsiaTheme="minorEastAsia" w:hAnsiTheme="minorHAnsi" w:cstheme="minorBidi"/>
              <w:noProof/>
              <w:sz w:val="24"/>
              <w:szCs w:val="24"/>
              <w:lang w:eastAsia="en-US"/>
            </w:rPr>
          </w:pPr>
          <w:hyperlink w:anchor="_Toc482354012" w:history="1">
            <w:r w:rsidR="00AD0BD5" w:rsidRPr="00E279E6">
              <w:rPr>
                <w:rStyle w:val="Hyperlink"/>
                <w:noProof/>
              </w:rPr>
              <w:t>DAFTAR TABEL</w:t>
            </w:r>
            <w:r w:rsidR="00AD0BD5">
              <w:rPr>
                <w:noProof/>
                <w:webHidden/>
              </w:rPr>
              <w:tab/>
            </w:r>
            <w:r w:rsidR="00AD0BD5">
              <w:rPr>
                <w:noProof/>
                <w:webHidden/>
              </w:rPr>
              <w:fldChar w:fldCharType="begin"/>
            </w:r>
            <w:r w:rsidR="00AD0BD5">
              <w:rPr>
                <w:noProof/>
                <w:webHidden/>
              </w:rPr>
              <w:instrText xml:space="preserve"> PAGEREF _Toc482354012 \h </w:instrText>
            </w:r>
            <w:r w:rsidR="00AD0BD5">
              <w:rPr>
                <w:noProof/>
                <w:webHidden/>
              </w:rPr>
            </w:r>
            <w:r w:rsidR="00AD0BD5">
              <w:rPr>
                <w:noProof/>
                <w:webHidden/>
              </w:rPr>
              <w:fldChar w:fldCharType="separate"/>
            </w:r>
            <w:r w:rsidR="00490483">
              <w:rPr>
                <w:noProof/>
                <w:webHidden/>
              </w:rPr>
              <w:t>xiv</w:t>
            </w:r>
            <w:r w:rsidR="00AD0BD5">
              <w:rPr>
                <w:noProof/>
                <w:webHidden/>
              </w:rPr>
              <w:fldChar w:fldCharType="end"/>
            </w:r>
          </w:hyperlink>
        </w:p>
        <w:p w14:paraId="579D8F4B" w14:textId="77777777" w:rsidR="00AD0BD5" w:rsidRDefault="00393E18">
          <w:pPr>
            <w:pStyle w:val="TOC1"/>
            <w:rPr>
              <w:rFonts w:asciiTheme="minorHAnsi" w:eastAsiaTheme="minorEastAsia" w:hAnsiTheme="minorHAnsi" w:cstheme="minorBidi"/>
              <w:noProof/>
              <w:sz w:val="24"/>
              <w:szCs w:val="24"/>
              <w:lang w:eastAsia="en-US"/>
            </w:rPr>
          </w:pPr>
          <w:hyperlink w:anchor="_Toc482354013" w:history="1">
            <w:r w:rsidR="00AD0BD5" w:rsidRPr="00E279E6">
              <w:rPr>
                <w:rStyle w:val="Hyperlink"/>
                <w:noProof/>
              </w:rPr>
              <w:t>DAFTAR KODE SUMBER</w:t>
            </w:r>
            <w:r w:rsidR="00AD0BD5">
              <w:rPr>
                <w:noProof/>
                <w:webHidden/>
              </w:rPr>
              <w:tab/>
            </w:r>
            <w:r w:rsidR="00AD0BD5">
              <w:rPr>
                <w:noProof/>
                <w:webHidden/>
              </w:rPr>
              <w:fldChar w:fldCharType="begin"/>
            </w:r>
            <w:r w:rsidR="00AD0BD5">
              <w:rPr>
                <w:noProof/>
                <w:webHidden/>
              </w:rPr>
              <w:instrText xml:space="preserve"> PAGEREF _Toc482354013 \h </w:instrText>
            </w:r>
            <w:r w:rsidR="00AD0BD5">
              <w:rPr>
                <w:noProof/>
                <w:webHidden/>
              </w:rPr>
            </w:r>
            <w:r w:rsidR="00AD0BD5">
              <w:rPr>
                <w:noProof/>
                <w:webHidden/>
              </w:rPr>
              <w:fldChar w:fldCharType="separate"/>
            </w:r>
            <w:r w:rsidR="00490483">
              <w:rPr>
                <w:noProof/>
                <w:webHidden/>
              </w:rPr>
              <w:t>xvi</w:t>
            </w:r>
            <w:r w:rsidR="00AD0BD5">
              <w:rPr>
                <w:noProof/>
                <w:webHidden/>
              </w:rPr>
              <w:fldChar w:fldCharType="end"/>
            </w:r>
          </w:hyperlink>
        </w:p>
        <w:p w14:paraId="528F1EEA" w14:textId="77777777" w:rsidR="00AD0BD5" w:rsidRDefault="00393E18">
          <w:pPr>
            <w:pStyle w:val="TOC1"/>
            <w:rPr>
              <w:rFonts w:asciiTheme="minorHAnsi" w:eastAsiaTheme="minorEastAsia" w:hAnsiTheme="minorHAnsi" w:cstheme="minorBidi"/>
              <w:noProof/>
              <w:sz w:val="24"/>
              <w:szCs w:val="24"/>
              <w:lang w:eastAsia="en-US"/>
            </w:rPr>
          </w:pPr>
          <w:hyperlink w:anchor="_Toc482354014" w:history="1">
            <w:r w:rsidR="00AD0BD5" w:rsidRPr="00E279E6">
              <w:rPr>
                <w:rStyle w:val="Hyperlink"/>
                <w:noProof/>
                <w:snapToGrid w:val="0"/>
                <w:w w:val="0"/>
              </w:rPr>
              <w:t>1</w:t>
            </w:r>
            <w:r w:rsidR="00AD0BD5" w:rsidRPr="00E279E6">
              <w:rPr>
                <w:rStyle w:val="Hyperlink"/>
                <w:noProof/>
              </w:rPr>
              <w:t xml:space="preserve"> BAB I PENDAHULUAN</w:t>
            </w:r>
            <w:r w:rsidR="00AD0BD5">
              <w:rPr>
                <w:noProof/>
                <w:webHidden/>
              </w:rPr>
              <w:tab/>
            </w:r>
            <w:r w:rsidR="00AD0BD5">
              <w:rPr>
                <w:noProof/>
                <w:webHidden/>
              </w:rPr>
              <w:fldChar w:fldCharType="begin"/>
            </w:r>
            <w:r w:rsidR="00AD0BD5">
              <w:rPr>
                <w:noProof/>
                <w:webHidden/>
              </w:rPr>
              <w:instrText xml:space="preserve"> PAGEREF _Toc482354014 \h </w:instrText>
            </w:r>
            <w:r w:rsidR="00AD0BD5">
              <w:rPr>
                <w:noProof/>
                <w:webHidden/>
              </w:rPr>
            </w:r>
            <w:r w:rsidR="00AD0BD5">
              <w:rPr>
                <w:noProof/>
                <w:webHidden/>
              </w:rPr>
              <w:fldChar w:fldCharType="separate"/>
            </w:r>
            <w:r w:rsidR="00490483">
              <w:rPr>
                <w:noProof/>
                <w:webHidden/>
              </w:rPr>
              <w:t>1</w:t>
            </w:r>
            <w:r w:rsidR="00AD0BD5">
              <w:rPr>
                <w:noProof/>
                <w:webHidden/>
              </w:rPr>
              <w:fldChar w:fldCharType="end"/>
            </w:r>
          </w:hyperlink>
        </w:p>
        <w:p w14:paraId="57A1DBB6" w14:textId="77777777" w:rsidR="00AD0BD5" w:rsidRDefault="00393E18">
          <w:pPr>
            <w:pStyle w:val="TOC2"/>
            <w:rPr>
              <w:rFonts w:asciiTheme="minorHAnsi" w:eastAsiaTheme="minorEastAsia" w:hAnsiTheme="minorHAnsi" w:cstheme="minorBidi"/>
              <w:noProof/>
              <w:sz w:val="24"/>
              <w:szCs w:val="24"/>
              <w:lang w:eastAsia="en-US"/>
            </w:rPr>
          </w:pPr>
          <w:hyperlink w:anchor="_Toc482354015" w:history="1">
            <w:r w:rsidR="00AD0BD5" w:rsidRPr="00E279E6">
              <w:rPr>
                <w:rStyle w:val="Hyperlink"/>
                <w:noProof/>
              </w:rPr>
              <w:t>1.1.</w:t>
            </w:r>
            <w:r w:rsidR="00AD0BD5">
              <w:rPr>
                <w:rFonts w:asciiTheme="minorHAnsi" w:eastAsiaTheme="minorEastAsia" w:hAnsiTheme="minorHAnsi" w:cstheme="minorBidi"/>
                <w:noProof/>
                <w:sz w:val="24"/>
                <w:szCs w:val="24"/>
                <w:lang w:eastAsia="en-US"/>
              </w:rPr>
              <w:tab/>
            </w:r>
            <w:r w:rsidR="00AD0BD5" w:rsidRPr="00E279E6">
              <w:rPr>
                <w:rStyle w:val="Hyperlink"/>
                <w:noProof/>
              </w:rPr>
              <w:t>Latar Belakang</w:t>
            </w:r>
            <w:r w:rsidR="00AD0BD5">
              <w:rPr>
                <w:noProof/>
                <w:webHidden/>
              </w:rPr>
              <w:tab/>
            </w:r>
            <w:r w:rsidR="00AD0BD5">
              <w:rPr>
                <w:noProof/>
                <w:webHidden/>
              </w:rPr>
              <w:fldChar w:fldCharType="begin"/>
            </w:r>
            <w:r w:rsidR="00AD0BD5">
              <w:rPr>
                <w:noProof/>
                <w:webHidden/>
              </w:rPr>
              <w:instrText xml:space="preserve"> PAGEREF _Toc482354015 \h </w:instrText>
            </w:r>
            <w:r w:rsidR="00AD0BD5">
              <w:rPr>
                <w:noProof/>
                <w:webHidden/>
              </w:rPr>
            </w:r>
            <w:r w:rsidR="00AD0BD5">
              <w:rPr>
                <w:noProof/>
                <w:webHidden/>
              </w:rPr>
              <w:fldChar w:fldCharType="separate"/>
            </w:r>
            <w:r w:rsidR="00490483">
              <w:rPr>
                <w:noProof/>
                <w:webHidden/>
              </w:rPr>
              <w:t>1</w:t>
            </w:r>
            <w:r w:rsidR="00AD0BD5">
              <w:rPr>
                <w:noProof/>
                <w:webHidden/>
              </w:rPr>
              <w:fldChar w:fldCharType="end"/>
            </w:r>
          </w:hyperlink>
        </w:p>
        <w:p w14:paraId="7776B3C0" w14:textId="77777777" w:rsidR="00AD0BD5" w:rsidRDefault="00393E18">
          <w:pPr>
            <w:pStyle w:val="TOC2"/>
            <w:rPr>
              <w:rFonts w:asciiTheme="minorHAnsi" w:eastAsiaTheme="minorEastAsia" w:hAnsiTheme="minorHAnsi" w:cstheme="minorBidi"/>
              <w:noProof/>
              <w:sz w:val="24"/>
              <w:szCs w:val="24"/>
              <w:lang w:eastAsia="en-US"/>
            </w:rPr>
          </w:pPr>
          <w:hyperlink w:anchor="_Toc482354016" w:history="1">
            <w:r w:rsidR="00AD0BD5" w:rsidRPr="00E279E6">
              <w:rPr>
                <w:rStyle w:val="Hyperlink"/>
                <w:noProof/>
              </w:rPr>
              <w:t>1.2.</w:t>
            </w:r>
            <w:r w:rsidR="00AD0BD5">
              <w:rPr>
                <w:rFonts w:asciiTheme="minorHAnsi" w:eastAsiaTheme="minorEastAsia" w:hAnsiTheme="minorHAnsi" w:cstheme="minorBidi"/>
                <w:noProof/>
                <w:sz w:val="24"/>
                <w:szCs w:val="24"/>
                <w:lang w:eastAsia="en-US"/>
              </w:rPr>
              <w:tab/>
            </w:r>
            <w:r w:rsidR="00AD0BD5" w:rsidRPr="00E279E6">
              <w:rPr>
                <w:rStyle w:val="Hyperlink"/>
                <w:noProof/>
              </w:rPr>
              <w:t>Rumusan Permasalahan</w:t>
            </w:r>
            <w:r w:rsidR="00AD0BD5">
              <w:rPr>
                <w:noProof/>
                <w:webHidden/>
              </w:rPr>
              <w:tab/>
            </w:r>
            <w:r w:rsidR="00AD0BD5">
              <w:rPr>
                <w:noProof/>
                <w:webHidden/>
              </w:rPr>
              <w:fldChar w:fldCharType="begin"/>
            </w:r>
            <w:r w:rsidR="00AD0BD5">
              <w:rPr>
                <w:noProof/>
                <w:webHidden/>
              </w:rPr>
              <w:instrText xml:space="preserve"> PAGEREF _Toc482354016 \h </w:instrText>
            </w:r>
            <w:r w:rsidR="00AD0BD5">
              <w:rPr>
                <w:noProof/>
                <w:webHidden/>
              </w:rPr>
            </w:r>
            <w:r w:rsidR="00AD0BD5">
              <w:rPr>
                <w:noProof/>
                <w:webHidden/>
              </w:rPr>
              <w:fldChar w:fldCharType="separate"/>
            </w:r>
            <w:r w:rsidR="00490483">
              <w:rPr>
                <w:noProof/>
                <w:webHidden/>
              </w:rPr>
              <w:t>3</w:t>
            </w:r>
            <w:r w:rsidR="00AD0BD5">
              <w:rPr>
                <w:noProof/>
                <w:webHidden/>
              </w:rPr>
              <w:fldChar w:fldCharType="end"/>
            </w:r>
          </w:hyperlink>
        </w:p>
        <w:p w14:paraId="1FDAB667" w14:textId="77777777" w:rsidR="00AD0BD5" w:rsidRDefault="00393E18">
          <w:pPr>
            <w:pStyle w:val="TOC2"/>
            <w:rPr>
              <w:rFonts w:asciiTheme="minorHAnsi" w:eastAsiaTheme="minorEastAsia" w:hAnsiTheme="minorHAnsi" w:cstheme="minorBidi"/>
              <w:noProof/>
              <w:sz w:val="24"/>
              <w:szCs w:val="24"/>
              <w:lang w:eastAsia="en-US"/>
            </w:rPr>
          </w:pPr>
          <w:hyperlink w:anchor="_Toc482354017" w:history="1">
            <w:r w:rsidR="00AD0BD5" w:rsidRPr="00E279E6">
              <w:rPr>
                <w:rStyle w:val="Hyperlink"/>
                <w:noProof/>
              </w:rPr>
              <w:t>1.3.</w:t>
            </w:r>
            <w:r w:rsidR="00AD0BD5">
              <w:rPr>
                <w:rFonts w:asciiTheme="minorHAnsi" w:eastAsiaTheme="minorEastAsia" w:hAnsiTheme="minorHAnsi" w:cstheme="minorBidi"/>
                <w:noProof/>
                <w:sz w:val="24"/>
                <w:szCs w:val="24"/>
                <w:lang w:eastAsia="en-US"/>
              </w:rPr>
              <w:tab/>
            </w:r>
            <w:r w:rsidR="00AD0BD5" w:rsidRPr="00E279E6">
              <w:rPr>
                <w:rStyle w:val="Hyperlink"/>
                <w:noProof/>
              </w:rPr>
              <w:t>Batasan Permasalahan</w:t>
            </w:r>
            <w:r w:rsidR="00AD0BD5">
              <w:rPr>
                <w:noProof/>
                <w:webHidden/>
              </w:rPr>
              <w:tab/>
            </w:r>
            <w:r w:rsidR="00AD0BD5">
              <w:rPr>
                <w:noProof/>
                <w:webHidden/>
              </w:rPr>
              <w:fldChar w:fldCharType="begin"/>
            </w:r>
            <w:r w:rsidR="00AD0BD5">
              <w:rPr>
                <w:noProof/>
                <w:webHidden/>
              </w:rPr>
              <w:instrText xml:space="preserve"> PAGEREF _Toc482354017 \h </w:instrText>
            </w:r>
            <w:r w:rsidR="00AD0BD5">
              <w:rPr>
                <w:noProof/>
                <w:webHidden/>
              </w:rPr>
            </w:r>
            <w:r w:rsidR="00AD0BD5">
              <w:rPr>
                <w:noProof/>
                <w:webHidden/>
              </w:rPr>
              <w:fldChar w:fldCharType="separate"/>
            </w:r>
            <w:r w:rsidR="00490483">
              <w:rPr>
                <w:noProof/>
                <w:webHidden/>
              </w:rPr>
              <w:t>3</w:t>
            </w:r>
            <w:r w:rsidR="00AD0BD5">
              <w:rPr>
                <w:noProof/>
                <w:webHidden/>
              </w:rPr>
              <w:fldChar w:fldCharType="end"/>
            </w:r>
          </w:hyperlink>
        </w:p>
        <w:p w14:paraId="24944564" w14:textId="77777777" w:rsidR="00AD0BD5" w:rsidRDefault="00393E18">
          <w:pPr>
            <w:pStyle w:val="TOC2"/>
            <w:rPr>
              <w:rFonts w:asciiTheme="minorHAnsi" w:eastAsiaTheme="minorEastAsia" w:hAnsiTheme="minorHAnsi" w:cstheme="minorBidi"/>
              <w:noProof/>
              <w:sz w:val="24"/>
              <w:szCs w:val="24"/>
              <w:lang w:eastAsia="en-US"/>
            </w:rPr>
          </w:pPr>
          <w:hyperlink w:anchor="_Toc482354018" w:history="1">
            <w:r w:rsidR="00AD0BD5" w:rsidRPr="00E279E6">
              <w:rPr>
                <w:rStyle w:val="Hyperlink"/>
                <w:noProof/>
              </w:rPr>
              <w:t>1.4.</w:t>
            </w:r>
            <w:r w:rsidR="00AD0BD5">
              <w:rPr>
                <w:rFonts w:asciiTheme="minorHAnsi" w:eastAsiaTheme="minorEastAsia" w:hAnsiTheme="minorHAnsi" w:cstheme="minorBidi"/>
                <w:noProof/>
                <w:sz w:val="24"/>
                <w:szCs w:val="24"/>
                <w:lang w:eastAsia="en-US"/>
              </w:rPr>
              <w:tab/>
            </w:r>
            <w:r w:rsidR="00AD0BD5" w:rsidRPr="00E279E6">
              <w:rPr>
                <w:rStyle w:val="Hyperlink"/>
                <w:noProof/>
              </w:rPr>
              <w:t>Tujuan Tugas Akhir</w:t>
            </w:r>
            <w:r w:rsidR="00AD0BD5">
              <w:rPr>
                <w:noProof/>
                <w:webHidden/>
              </w:rPr>
              <w:tab/>
            </w:r>
            <w:r w:rsidR="00AD0BD5">
              <w:rPr>
                <w:noProof/>
                <w:webHidden/>
              </w:rPr>
              <w:fldChar w:fldCharType="begin"/>
            </w:r>
            <w:r w:rsidR="00AD0BD5">
              <w:rPr>
                <w:noProof/>
                <w:webHidden/>
              </w:rPr>
              <w:instrText xml:space="preserve"> PAGEREF _Toc482354018 \h </w:instrText>
            </w:r>
            <w:r w:rsidR="00AD0BD5">
              <w:rPr>
                <w:noProof/>
                <w:webHidden/>
              </w:rPr>
            </w:r>
            <w:r w:rsidR="00AD0BD5">
              <w:rPr>
                <w:noProof/>
                <w:webHidden/>
              </w:rPr>
              <w:fldChar w:fldCharType="separate"/>
            </w:r>
            <w:r w:rsidR="00490483">
              <w:rPr>
                <w:noProof/>
                <w:webHidden/>
              </w:rPr>
              <w:t>3</w:t>
            </w:r>
            <w:r w:rsidR="00AD0BD5">
              <w:rPr>
                <w:noProof/>
                <w:webHidden/>
              </w:rPr>
              <w:fldChar w:fldCharType="end"/>
            </w:r>
          </w:hyperlink>
        </w:p>
        <w:p w14:paraId="6736DB1A" w14:textId="77777777" w:rsidR="00AD0BD5" w:rsidRDefault="00393E18">
          <w:pPr>
            <w:pStyle w:val="TOC2"/>
            <w:rPr>
              <w:rFonts w:asciiTheme="minorHAnsi" w:eastAsiaTheme="minorEastAsia" w:hAnsiTheme="minorHAnsi" w:cstheme="minorBidi"/>
              <w:noProof/>
              <w:sz w:val="24"/>
              <w:szCs w:val="24"/>
              <w:lang w:eastAsia="en-US"/>
            </w:rPr>
          </w:pPr>
          <w:hyperlink w:anchor="_Toc482354019" w:history="1">
            <w:r w:rsidR="00AD0BD5" w:rsidRPr="00E279E6">
              <w:rPr>
                <w:rStyle w:val="Hyperlink"/>
                <w:noProof/>
              </w:rPr>
              <w:t>1.5.</w:t>
            </w:r>
            <w:r w:rsidR="00AD0BD5">
              <w:rPr>
                <w:rFonts w:asciiTheme="minorHAnsi" w:eastAsiaTheme="minorEastAsia" w:hAnsiTheme="minorHAnsi" w:cstheme="minorBidi"/>
                <w:noProof/>
                <w:sz w:val="24"/>
                <w:szCs w:val="24"/>
                <w:lang w:eastAsia="en-US"/>
              </w:rPr>
              <w:tab/>
            </w:r>
            <w:r w:rsidR="00AD0BD5" w:rsidRPr="00E279E6">
              <w:rPr>
                <w:rStyle w:val="Hyperlink"/>
                <w:noProof/>
              </w:rPr>
              <w:t>Metodologi</w:t>
            </w:r>
            <w:r w:rsidR="00AD0BD5">
              <w:rPr>
                <w:noProof/>
                <w:webHidden/>
              </w:rPr>
              <w:tab/>
            </w:r>
            <w:r w:rsidR="00AD0BD5">
              <w:rPr>
                <w:noProof/>
                <w:webHidden/>
              </w:rPr>
              <w:fldChar w:fldCharType="begin"/>
            </w:r>
            <w:r w:rsidR="00AD0BD5">
              <w:rPr>
                <w:noProof/>
                <w:webHidden/>
              </w:rPr>
              <w:instrText xml:space="preserve"> PAGEREF _Toc482354019 \h </w:instrText>
            </w:r>
            <w:r w:rsidR="00AD0BD5">
              <w:rPr>
                <w:noProof/>
                <w:webHidden/>
              </w:rPr>
            </w:r>
            <w:r w:rsidR="00AD0BD5">
              <w:rPr>
                <w:noProof/>
                <w:webHidden/>
              </w:rPr>
              <w:fldChar w:fldCharType="separate"/>
            </w:r>
            <w:r w:rsidR="00490483">
              <w:rPr>
                <w:noProof/>
                <w:webHidden/>
              </w:rPr>
              <w:t>3</w:t>
            </w:r>
            <w:r w:rsidR="00AD0BD5">
              <w:rPr>
                <w:noProof/>
                <w:webHidden/>
              </w:rPr>
              <w:fldChar w:fldCharType="end"/>
            </w:r>
          </w:hyperlink>
        </w:p>
        <w:p w14:paraId="3E80631D" w14:textId="77777777" w:rsidR="00AD0BD5" w:rsidRDefault="00393E18">
          <w:pPr>
            <w:pStyle w:val="TOC2"/>
            <w:rPr>
              <w:rFonts w:asciiTheme="minorHAnsi" w:eastAsiaTheme="minorEastAsia" w:hAnsiTheme="minorHAnsi" w:cstheme="minorBidi"/>
              <w:noProof/>
              <w:sz w:val="24"/>
              <w:szCs w:val="24"/>
              <w:lang w:eastAsia="en-US"/>
            </w:rPr>
          </w:pPr>
          <w:hyperlink w:anchor="_Toc482354020" w:history="1">
            <w:r w:rsidR="00AD0BD5" w:rsidRPr="00E279E6">
              <w:rPr>
                <w:rStyle w:val="Hyperlink"/>
                <w:noProof/>
              </w:rPr>
              <w:t>1.6.</w:t>
            </w:r>
            <w:r w:rsidR="00AD0BD5">
              <w:rPr>
                <w:rFonts w:asciiTheme="minorHAnsi" w:eastAsiaTheme="minorEastAsia" w:hAnsiTheme="minorHAnsi" w:cstheme="minorBidi"/>
                <w:noProof/>
                <w:sz w:val="24"/>
                <w:szCs w:val="24"/>
                <w:lang w:eastAsia="en-US"/>
              </w:rPr>
              <w:tab/>
            </w:r>
            <w:r w:rsidR="00AD0BD5" w:rsidRPr="00E279E6">
              <w:rPr>
                <w:rStyle w:val="Hyperlink"/>
                <w:noProof/>
              </w:rPr>
              <w:t>Sistematika Penulisan</w:t>
            </w:r>
            <w:r w:rsidR="00AD0BD5">
              <w:rPr>
                <w:noProof/>
                <w:webHidden/>
              </w:rPr>
              <w:tab/>
            </w:r>
            <w:r w:rsidR="00AD0BD5">
              <w:rPr>
                <w:noProof/>
                <w:webHidden/>
              </w:rPr>
              <w:fldChar w:fldCharType="begin"/>
            </w:r>
            <w:r w:rsidR="00AD0BD5">
              <w:rPr>
                <w:noProof/>
                <w:webHidden/>
              </w:rPr>
              <w:instrText xml:space="preserve"> PAGEREF _Toc482354020 \h </w:instrText>
            </w:r>
            <w:r w:rsidR="00AD0BD5">
              <w:rPr>
                <w:noProof/>
                <w:webHidden/>
              </w:rPr>
            </w:r>
            <w:r w:rsidR="00AD0BD5">
              <w:rPr>
                <w:noProof/>
                <w:webHidden/>
              </w:rPr>
              <w:fldChar w:fldCharType="separate"/>
            </w:r>
            <w:r w:rsidR="00490483">
              <w:rPr>
                <w:noProof/>
                <w:webHidden/>
              </w:rPr>
              <w:t>5</w:t>
            </w:r>
            <w:r w:rsidR="00AD0BD5">
              <w:rPr>
                <w:noProof/>
                <w:webHidden/>
              </w:rPr>
              <w:fldChar w:fldCharType="end"/>
            </w:r>
          </w:hyperlink>
        </w:p>
        <w:p w14:paraId="2CA4F027" w14:textId="77777777" w:rsidR="00AF788B" w:rsidRDefault="00AF788B">
          <w:r>
            <w:rPr>
              <w:b/>
              <w:bCs/>
              <w:noProof/>
            </w:rPr>
            <w:fldChar w:fldCharType="end"/>
          </w:r>
        </w:p>
      </w:sdtContent>
    </w:sdt>
    <w:p w14:paraId="4E9DC469" w14:textId="77777777" w:rsidR="000705C1" w:rsidRDefault="000705C1" w:rsidP="00EF1257"/>
    <w:p w14:paraId="1584CB7C" w14:textId="77777777" w:rsidR="00070C84" w:rsidRDefault="00070C84" w:rsidP="00EF1257"/>
    <w:p w14:paraId="227F17A2" w14:textId="77777777" w:rsidR="00070C84" w:rsidRDefault="00070C84" w:rsidP="00EF1257"/>
    <w:p w14:paraId="00BA758D" w14:textId="77777777" w:rsidR="00070C84" w:rsidRDefault="00070C84" w:rsidP="00EF1257"/>
    <w:p w14:paraId="0C3C5195" w14:textId="77777777" w:rsidR="00070C84" w:rsidRDefault="00070C84" w:rsidP="00EF1257"/>
    <w:p w14:paraId="01126CD1" w14:textId="77777777" w:rsidR="00070C84" w:rsidRDefault="00070C84" w:rsidP="00EF1257"/>
    <w:p w14:paraId="3AE548EF" w14:textId="77777777" w:rsidR="00070C84" w:rsidRDefault="00070C84" w:rsidP="00EF1257"/>
    <w:p w14:paraId="092BC119" w14:textId="77777777" w:rsidR="00070C84" w:rsidRDefault="00070C84" w:rsidP="00EF1257"/>
    <w:p w14:paraId="6E9B8F41" w14:textId="77777777" w:rsidR="00070C84" w:rsidRDefault="00070C84" w:rsidP="00EF1257"/>
    <w:p w14:paraId="60D3B323" w14:textId="77777777" w:rsidR="00070C84" w:rsidRDefault="00070C84" w:rsidP="00EF1257"/>
    <w:p w14:paraId="348C2FBD" w14:textId="77777777" w:rsidR="00070C84" w:rsidRDefault="00070C84" w:rsidP="00EF1257"/>
    <w:p w14:paraId="01104054" w14:textId="77777777" w:rsidR="00070C84" w:rsidRDefault="00070C84" w:rsidP="00EF1257"/>
    <w:p w14:paraId="678081BF" w14:textId="77777777" w:rsidR="00070C84" w:rsidRDefault="00070C84" w:rsidP="00EF1257"/>
    <w:p w14:paraId="47FE752C" w14:textId="77777777" w:rsidR="00070C84" w:rsidRDefault="00070C84" w:rsidP="00EF1257"/>
    <w:p w14:paraId="07E1F6CC" w14:textId="77777777" w:rsidR="00812E94" w:rsidRDefault="00812E94" w:rsidP="00EF1257"/>
    <w:p w14:paraId="02C5B379" w14:textId="77777777" w:rsidR="00812E94" w:rsidRDefault="00812E94" w:rsidP="00EF1257"/>
    <w:p w14:paraId="7582E7BE" w14:textId="77777777" w:rsidR="00812E94" w:rsidRDefault="00812E94" w:rsidP="00EF1257"/>
    <w:p w14:paraId="3A016C79" w14:textId="77777777" w:rsidR="00812E94" w:rsidRDefault="00812E94" w:rsidP="00812E94">
      <w:pPr>
        <w:jc w:val="center"/>
        <w:rPr>
          <w:i/>
        </w:rPr>
      </w:pPr>
      <w:r>
        <w:br w:type="page"/>
      </w:r>
      <w:r w:rsidRPr="000F5C1B">
        <w:rPr>
          <w:i/>
        </w:rPr>
        <w:lastRenderedPageBreak/>
        <w:t>[Halaman ini sengaja dikosongkan]</w:t>
      </w:r>
    </w:p>
    <w:p w14:paraId="63AB1F84" w14:textId="77777777" w:rsidR="00812E94" w:rsidRDefault="00812E94" w:rsidP="00812E94">
      <w:r>
        <w:br w:type="page"/>
      </w:r>
    </w:p>
    <w:p w14:paraId="36E508AF" w14:textId="77777777" w:rsidR="00AD1285" w:rsidRDefault="00AD1285" w:rsidP="00B2377C">
      <w:pPr>
        <w:pStyle w:val="Heading1"/>
        <w:numPr>
          <w:ilvl w:val="0"/>
          <w:numId w:val="0"/>
        </w:numPr>
      </w:pPr>
      <w:bookmarkStart w:id="20" w:name="_Toc360782080"/>
      <w:bookmarkStart w:id="21" w:name="_Toc482354011"/>
      <w:r>
        <w:lastRenderedPageBreak/>
        <w:t>DAFTAR GAMBAR</w:t>
      </w:r>
      <w:bookmarkEnd w:id="20"/>
      <w:bookmarkEnd w:id="21"/>
    </w:p>
    <w:p w14:paraId="0B8AF379" w14:textId="77777777" w:rsidR="002B567B" w:rsidRDefault="002B567B" w:rsidP="00EF1257"/>
    <w:p w14:paraId="3D460977" w14:textId="77777777" w:rsidR="00AD1285" w:rsidRDefault="00AC3053" w:rsidP="00EF1257">
      <w:pPr>
        <w:pStyle w:val="TableofFigures"/>
        <w:tabs>
          <w:tab w:val="right" w:leader="dot" w:pos="6225"/>
        </w:tabs>
      </w:pPr>
      <w:r w:rsidRPr="0076331B">
        <w:rPr>
          <w:sz w:val="20"/>
          <w:szCs w:val="20"/>
        </w:rPr>
        <w:fldChar w:fldCharType="begin"/>
      </w:r>
      <w:r w:rsidR="002B567B" w:rsidRPr="0076331B">
        <w:rPr>
          <w:sz w:val="20"/>
          <w:szCs w:val="20"/>
        </w:rPr>
        <w:instrText xml:space="preserve"> TOC \h \z \c "Gambar" </w:instrText>
      </w:r>
      <w:r w:rsidRPr="0076331B">
        <w:rPr>
          <w:sz w:val="20"/>
          <w:szCs w:val="20"/>
        </w:rPr>
        <w:fldChar w:fldCharType="separate"/>
      </w:r>
      <w:r w:rsidR="00AD0BD5">
        <w:rPr>
          <w:b/>
          <w:bCs/>
          <w:noProof/>
          <w:sz w:val="20"/>
          <w:szCs w:val="20"/>
        </w:rPr>
        <w:t>No table of figures entries found.</w:t>
      </w:r>
      <w:r w:rsidR="00AD0BD5">
        <w:rPr>
          <w:bCs/>
          <w:noProof/>
          <w:sz w:val="20"/>
          <w:szCs w:val="20"/>
        </w:rPr>
        <w:br/>
        <w:t xml:space="preserve">This is an automatic table of contents. To use it, apply heading styles (on the Home tab) to the text that goes in your table of contents, and then update this table. </w:t>
      </w:r>
      <w:r w:rsidR="00AD0BD5">
        <w:rPr>
          <w:bCs/>
          <w:noProof/>
          <w:sz w:val="20"/>
          <w:szCs w:val="20"/>
        </w:rPr>
        <w:cr/>
        <w:t xml:space="preserve"> </w:t>
      </w:r>
      <w:r w:rsidR="00AD0BD5">
        <w:rPr>
          <w:bCs/>
          <w:noProof/>
          <w:sz w:val="20"/>
          <w:szCs w:val="20"/>
        </w:rPr>
        <w:cr/>
        <w:t>If you want to type your own entries, use a manual table of contents (in the same menu as the automatic one).</w:t>
      </w:r>
      <w:r w:rsidRPr="0076331B">
        <w:rPr>
          <w:sz w:val="20"/>
          <w:szCs w:val="20"/>
        </w:rPr>
        <w:fldChar w:fldCharType="end"/>
      </w:r>
    </w:p>
    <w:p w14:paraId="42E5E0BD" w14:textId="77777777" w:rsidR="00781450" w:rsidRDefault="00781450" w:rsidP="00EF1257">
      <w:pPr>
        <w:tabs>
          <w:tab w:val="left" w:pos="2431"/>
        </w:tabs>
        <w:jc w:val="center"/>
      </w:pPr>
    </w:p>
    <w:p w14:paraId="07EB8995" w14:textId="77777777" w:rsidR="00781450" w:rsidRDefault="00781450" w:rsidP="00EF1257">
      <w:pPr>
        <w:spacing w:after="200"/>
        <w:jc w:val="left"/>
      </w:pPr>
      <w:r>
        <w:br w:type="page"/>
      </w:r>
    </w:p>
    <w:p w14:paraId="7209C136" w14:textId="77777777" w:rsidR="007F509B" w:rsidRDefault="002B567B" w:rsidP="00B2377C">
      <w:pPr>
        <w:pStyle w:val="Heading1"/>
        <w:numPr>
          <w:ilvl w:val="0"/>
          <w:numId w:val="0"/>
        </w:numPr>
      </w:pPr>
      <w:bookmarkStart w:id="22" w:name="_Toc360782081"/>
      <w:bookmarkStart w:id="23" w:name="_Toc482354012"/>
      <w:r>
        <w:lastRenderedPageBreak/>
        <w:t>DAFTAR TABEL</w:t>
      </w:r>
      <w:bookmarkEnd w:id="22"/>
      <w:bookmarkEnd w:id="23"/>
    </w:p>
    <w:p w14:paraId="7B463BA2" w14:textId="77777777" w:rsidR="00FD18B7" w:rsidRPr="00FD18B7" w:rsidRDefault="00FD18B7" w:rsidP="00FD18B7"/>
    <w:p w14:paraId="258990B7" w14:textId="77777777" w:rsidR="00781450" w:rsidRDefault="00AC3053" w:rsidP="003D22D6">
      <w:pPr>
        <w:tabs>
          <w:tab w:val="left" w:pos="2431"/>
          <w:tab w:val="right" w:leader="dot" w:pos="5940"/>
        </w:tabs>
        <w:jc w:val="center"/>
      </w:pPr>
      <w:r w:rsidRPr="003D22D6">
        <w:fldChar w:fldCharType="begin"/>
      </w:r>
      <w:r w:rsidR="007F509B" w:rsidRPr="003D22D6">
        <w:instrText xml:space="preserve"> TOC \h \z \c "Tabel" </w:instrText>
      </w:r>
      <w:r w:rsidRPr="003D22D6">
        <w:fldChar w:fldCharType="separate"/>
      </w:r>
      <w:r w:rsidR="00AD0BD5">
        <w:rPr>
          <w:b/>
          <w:bCs/>
          <w:noProof/>
        </w:rPr>
        <w:t>No table of figures entries found.</w:t>
      </w:r>
      <w:r w:rsidR="00AD0BD5">
        <w:rPr>
          <w:bCs/>
          <w:noProof/>
        </w:rPr>
        <w:br/>
        <w:t xml:space="preserve">This is an automatic table of contents. To use it, apply heading styles (on the Home tab) to the text that goes in your table of contents, and then update this table. </w:t>
      </w:r>
      <w:r w:rsidR="00AD0BD5">
        <w:rPr>
          <w:bCs/>
          <w:noProof/>
        </w:rPr>
        <w:cr/>
        <w:t xml:space="preserve"> </w:t>
      </w:r>
      <w:r w:rsidR="00AD0BD5">
        <w:rPr>
          <w:bCs/>
          <w:noProof/>
        </w:rPr>
        <w:cr/>
        <w:t>If you want to type your own entries, use a manual table of contents (in the same menu as the automatic one).</w:t>
      </w:r>
      <w:r w:rsidRPr="003D22D6">
        <w:fldChar w:fldCharType="end"/>
      </w:r>
    </w:p>
    <w:p w14:paraId="29817966" w14:textId="77777777" w:rsidR="00812E94" w:rsidRDefault="00812E94">
      <w:pPr>
        <w:jc w:val="left"/>
      </w:pPr>
      <w:bookmarkStart w:id="24" w:name="_Toc360782082"/>
    </w:p>
    <w:p w14:paraId="671B0B61" w14:textId="77777777" w:rsidR="000C1F75" w:rsidRDefault="005232DF" w:rsidP="000C1F75">
      <w:pPr>
        <w:jc w:val="center"/>
        <w:rPr>
          <w:i/>
        </w:rPr>
      </w:pPr>
      <w:r>
        <w:br w:type="page"/>
      </w:r>
      <w:r w:rsidR="000C1F75" w:rsidRPr="000F5C1B">
        <w:rPr>
          <w:i/>
        </w:rPr>
        <w:lastRenderedPageBreak/>
        <w:t>[Halaman ini sengaja dikosongkan]</w:t>
      </w:r>
    </w:p>
    <w:p w14:paraId="13907377" w14:textId="77777777" w:rsidR="000C1F75" w:rsidRDefault="000C1F75">
      <w:pPr>
        <w:jc w:val="left"/>
        <w:rPr>
          <w:i/>
        </w:rPr>
      </w:pPr>
      <w:r>
        <w:rPr>
          <w:i/>
        </w:rPr>
        <w:br w:type="page"/>
      </w:r>
    </w:p>
    <w:p w14:paraId="27AA4CF0" w14:textId="77777777" w:rsidR="002B567B" w:rsidRDefault="002B567B" w:rsidP="00B2377C">
      <w:pPr>
        <w:pStyle w:val="Heading1"/>
        <w:numPr>
          <w:ilvl w:val="0"/>
          <w:numId w:val="0"/>
        </w:numPr>
      </w:pPr>
      <w:bookmarkStart w:id="25" w:name="_Toc482354013"/>
      <w:r>
        <w:lastRenderedPageBreak/>
        <w:t xml:space="preserve">DAFTAR </w:t>
      </w:r>
      <w:r w:rsidR="00CF600B">
        <w:t>KODE SUMBER</w:t>
      </w:r>
      <w:bookmarkEnd w:id="24"/>
      <w:bookmarkEnd w:id="25"/>
    </w:p>
    <w:p w14:paraId="4B564936" w14:textId="77777777" w:rsidR="00FD18B7" w:rsidRPr="00FD18B7" w:rsidRDefault="00FD18B7" w:rsidP="00FD18B7"/>
    <w:p w14:paraId="2025B7F6" w14:textId="77777777" w:rsidR="00E53A52" w:rsidRDefault="00E53A52" w:rsidP="00E53A52">
      <w:r>
        <w:fldChar w:fldCharType="begin"/>
      </w:r>
      <w:r>
        <w:instrText xml:space="preserve"> TOC \h \z \c "Kode Sumber" </w:instrText>
      </w:r>
      <w:r>
        <w:fldChar w:fldCharType="separate"/>
      </w:r>
      <w:r w:rsidR="00AD0BD5">
        <w:rPr>
          <w:b/>
          <w:bCs/>
          <w:noProof/>
        </w:rPr>
        <w:t>No table of figures entries found.</w:t>
      </w:r>
      <w:r w:rsidR="00AD0BD5">
        <w:rPr>
          <w:bCs/>
          <w:noProof/>
        </w:rPr>
        <w:br/>
        <w:t xml:space="preserve">This is an automatic table of contents. To use it, apply heading styles (on the Home tab) to the text that goes in your table of contents, and then update this table. </w:t>
      </w:r>
      <w:r w:rsidR="00AD0BD5">
        <w:rPr>
          <w:bCs/>
          <w:noProof/>
        </w:rPr>
        <w:cr/>
        <w:t xml:space="preserve"> </w:t>
      </w:r>
      <w:r w:rsidR="00AD0BD5">
        <w:rPr>
          <w:bCs/>
          <w:noProof/>
        </w:rPr>
        <w:cr/>
        <w:t>If you want to type your own entries, use a manual table of contents (in the same menu as the automatic one).</w:t>
      </w:r>
      <w:r>
        <w:fldChar w:fldCharType="end"/>
      </w:r>
    </w:p>
    <w:p w14:paraId="620F1D86" w14:textId="77777777" w:rsidR="002B567B" w:rsidRDefault="002B567B" w:rsidP="00EF1257"/>
    <w:p w14:paraId="78EC909E" w14:textId="77777777" w:rsidR="00FD18B7" w:rsidRDefault="00FD18B7" w:rsidP="00EF1257"/>
    <w:p w14:paraId="2674EFAA" w14:textId="77777777" w:rsidR="005232DF" w:rsidRDefault="005232DF">
      <w:pPr>
        <w:jc w:val="left"/>
      </w:pPr>
      <w:r>
        <w:br w:type="page"/>
      </w:r>
    </w:p>
    <w:p w14:paraId="6F1B26BF" w14:textId="77777777" w:rsidR="00E425A5" w:rsidRDefault="00E425A5" w:rsidP="00E425A5">
      <w:pPr>
        <w:jc w:val="center"/>
      </w:pPr>
      <w:r w:rsidRPr="000F5C1B">
        <w:rPr>
          <w:i/>
        </w:rPr>
        <w:lastRenderedPageBreak/>
        <w:t>[Halaman ini sengaja dikosongkan]</w:t>
      </w:r>
    </w:p>
    <w:p w14:paraId="7FAA4CFE" w14:textId="77777777" w:rsidR="00E425A5" w:rsidRPr="00FD18B7" w:rsidRDefault="00E425A5" w:rsidP="00E425A5">
      <w:pPr>
        <w:sectPr w:rsidR="00E425A5" w:rsidRPr="00FD18B7" w:rsidSect="003F396E">
          <w:pgSz w:w="8400" w:h="11900" w:code="11"/>
          <w:pgMar w:top="1418" w:right="1134" w:bottom="1418" w:left="1418" w:header="720" w:footer="720" w:gutter="0"/>
          <w:pgNumType w:fmt="lowerRoman" w:start="1"/>
          <w:cols w:space="720"/>
          <w:titlePg/>
          <w:docGrid w:linePitch="360"/>
        </w:sectPr>
      </w:pPr>
      <w:r>
        <w:rPr>
          <w:b/>
          <w:sz w:val="28"/>
          <w:szCs w:val="28"/>
        </w:rPr>
        <w:br w:type="page"/>
      </w:r>
    </w:p>
    <w:p w14:paraId="4358A3C9" w14:textId="77777777" w:rsidR="00552CB7" w:rsidRPr="009937BB" w:rsidRDefault="00B2377C" w:rsidP="009937BB">
      <w:pPr>
        <w:pStyle w:val="Heading1"/>
        <w:numPr>
          <w:ilvl w:val="0"/>
          <w:numId w:val="33"/>
        </w:numPr>
        <w:ind w:left="0"/>
        <w:rPr>
          <w:color w:val="FFFFFF" w:themeColor="background1"/>
        </w:rPr>
      </w:pPr>
      <w:bookmarkStart w:id="26" w:name="_Toc360782083"/>
      <w:bookmarkStart w:id="27" w:name="_Toc482354014"/>
      <w:proofErr w:type="gramStart"/>
      <w:r w:rsidRPr="009937BB">
        <w:lastRenderedPageBreak/>
        <w:t>BAB</w:t>
      </w:r>
      <w:proofErr w:type="gramEnd"/>
      <w:r>
        <w:t xml:space="preserve"> I</w:t>
      </w:r>
      <w:r>
        <w:br/>
      </w:r>
      <w:r w:rsidR="00A01AA3" w:rsidRPr="00677B90">
        <w:t>PENDAHULUAN</w:t>
      </w:r>
      <w:bookmarkEnd w:id="26"/>
      <w:bookmarkEnd w:id="27"/>
    </w:p>
    <w:p w14:paraId="3A902512" w14:textId="77777777" w:rsidR="00084923" w:rsidRDefault="00084923" w:rsidP="00140460">
      <w:pPr>
        <w:pStyle w:val="TextIsi"/>
        <w:spacing w:before="0"/>
        <w:ind w:firstLine="720"/>
        <w:rPr>
          <w:lang w:val="en-US"/>
        </w:rPr>
      </w:pPr>
      <w:r w:rsidRPr="00415E70">
        <w:rPr>
          <w:lang w:val="en-US"/>
        </w:rPr>
        <w:t xml:space="preserve">Pada bab ini akan </w:t>
      </w:r>
      <w:r w:rsidR="00EB3A5C">
        <w:rPr>
          <w:lang w:val="en-US"/>
        </w:rPr>
        <w:t>dijabarkan</w:t>
      </w:r>
      <w:r w:rsidRPr="00415E70">
        <w:rPr>
          <w:lang w:val="en-US"/>
        </w:rPr>
        <w:t xml:space="preserve"> mengenai garis b</w:t>
      </w:r>
      <w:r w:rsidR="003C4766">
        <w:rPr>
          <w:lang w:val="en-US"/>
        </w:rPr>
        <w:t xml:space="preserve">esar </w:t>
      </w:r>
      <w:r w:rsidR="00E3798E">
        <w:t>Tugas Akhir</w:t>
      </w:r>
      <w:r>
        <w:rPr>
          <w:lang w:val="en-US"/>
        </w:rPr>
        <w:t xml:space="preserve"> yang meliputi l</w:t>
      </w:r>
      <w:r w:rsidRPr="00415E70">
        <w:rPr>
          <w:lang w:val="en-US"/>
        </w:rPr>
        <w:t xml:space="preserve">atar </w:t>
      </w:r>
      <w:r>
        <w:rPr>
          <w:lang w:val="en-US"/>
        </w:rPr>
        <w:t>b</w:t>
      </w:r>
      <w:r w:rsidRPr="00415E70">
        <w:rPr>
          <w:lang w:val="en-US"/>
        </w:rPr>
        <w:t xml:space="preserve">elakang, </w:t>
      </w:r>
      <w:r w:rsidR="00796418">
        <w:rPr>
          <w:lang w:val="en-US"/>
        </w:rPr>
        <w:t xml:space="preserve">rumusan, </w:t>
      </w:r>
      <w:r>
        <w:rPr>
          <w:lang w:val="en-US"/>
        </w:rPr>
        <w:t>b</w:t>
      </w:r>
      <w:r w:rsidRPr="00415E70">
        <w:rPr>
          <w:lang w:val="en-US"/>
        </w:rPr>
        <w:t>ata</w:t>
      </w:r>
      <w:r>
        <w:rPr>
          <w:lang w:val="en-US"/>
        </w:rPr>
        <w:t>san perm</w:t>
      </w:r>
      <w:r w:rsidR="007A3076">
        <w:rPr>
          <w:lang w:val="en-US"/>
        </w:rPr>
        <w:t>asalahan</w:t>
      </w:r>
      <w:r w:rsidR="00796418">
        <w:rPr>
          <w:lang w:val="en-US"/>
        </w:rPr>
        <w:t>,</w:t>
      </w:r>
      <w:r w:rsidR="00796418" w:rsidRPr="00796418">
        <w:rPr>
          <w:lang w:val="en-US"/>
        </w:rPr>
        <w:t xml:space="preserve"> </w:t>
      </w:r>
      <w:r w:rsidR="00796418">
        <w:rPr>
          <w:lang w:val="en-US"/>
        </w:rPr>
        <w:t>t</w:t>
      </w:r>
      <w:r w:rsidR="00796418" w:rsidRPr="00415E70">
        <w:rPr>
          <w:lang w:val="en-US"/>
        </w:rPr>
        <w:t>ujuan</w:t>
      </w:r>
      <w:r w:rsidR="007A3076">
        <w:rPr>
          <w:lang w:val="en-US"/>
        </w:rPr>
        <w:t xml:space="preserve">, metodologi pembuatan </w:t>
      </w:r>
      <w:r w:rsidR="00E3798E">
        <w:t>Tugas Akhir</w:t>
      </w:r>
      <w:r>
        <w:rPr>
          <w:lang w:val="en-US"/>
        </w:rPr>
        <w:t>, dan sistematika p</w:t>
      </w:r>
      <w:r w:rsidRPr="00415E70">
        <w:rPr>
          <w:lang w:val="en-US"/>
        </w:rPr>
        <w:t>enulisan.</w:t>
      </w:r>
    </w:p>
    <w:p w14:paraId="46EAEF37" w14:textId="77777777" w:rsidR="00FA7B8D" w:rsidRDefault="00FA7B8D" w:rsidP="00140460">
      <w:pPr>
        <w:pStyle w:val="TextIsi"/>
        <w:spacing w:before="0"/>
        <w:ind w:firstLine="720"/>
      </w:pPr>
    </w:p>
    <w:p w14:paraId="3DE7FC5A" w14:textId="77777777" w:rsidR="00A01AA3" w:rsidRPr="001D0CD0" w:rsidRDefault="00507507" w:rsidP="00812E94">
      <w:pPr>
        <w:pStyle w:val="Heading2"/>
      </w:pPr>
      <w:bookmarkStart w:id="28" w:name="_Toc360782084"/>
      <w:bookmarkStart w:id="29" w:name="_Toc482354015"/>
      <w:r w:rsidRPr="00812E94">
        <w:t>Latar</w:t>
      </w:r>
      <w:r w:rsidRPr="001D0CD0">
        <w:t xml:space="preserve"> Belakang</w:t>
      </w:r>
      <w:bookmarkEnd w:id="28"/>
      <w:bookmarkEnd w:id="29"/>
    </w:p>
    <w:p w14:paraId="07C8EDB4" w14:textId="77777777" w:rsidR="00EA4A4D" w:rsidRPr="005E2992" w:rsidRDefault="00EA4A4D" w:rsidP="00EA4A4D">
      <w:pPr>
        <w:pStyle w:val="ListParagraph"/>
        <w:ind w:left="0" w:firstLine="709"/>
        <w:rPr>
          <w:color w:val="000000"/>
          <w:lang w:val="id-ID" w:eastAsia="id-ID"/>
        </w:rPr>
      </w:pPr>
      <w:r w:rsidRPr="005E2992">
        <w:rPr>
          <w:color w:val="000000"/>
          <w:lang w:val="id-ID" w:eastAsia="id-ID"/>
        </w:rPr>
        <w:t xml:space="preserve">Seiring dengan perkembangan teknologi dan tren, citra digital menjadi suatu barang yang lumrah dalam masyarakat. Citra digital biasa digunakan masyarakat dalam berbagai bidang seperti pemerintahan, pendidikan, kesehatan, perdagangan, dan hiburan. Kemajuan teknologi telepon genggam berkamera juga membuat masyarakat dapat dengan mudah membuat/menciptakan citra digital. Hal ini menyebabkan meningkatnya citra digital yang dihasilkan setiap harinya. Citra digital yang dihasilkan kemudian disimpan dalam suatu tempat penyimpanan seperti </w:t>
      </w:r>
      <w:r w:rsidRPr="005E2992">
        <w:rPr>
          <w:i/>
          <w:iCs/>
          <w:color w:val="000000"/>
          <w:lang w:val="id-ID" w:eastAsia="id-ID"/>
        </w:rPr>
        <w:t>database</w:t>
      </w:r>
      <w:r w:rsidRPr="005E2992">
        <w:rPr>
          <w:color w:val="000000"/>
          <w:lang w:val="id-ID" w:eastAsia="id-ID"/>
        </w:rPr>
        <w:t xml:space="preserve">. Banyaknya citra digital yang disimpan dalam </w:t>
      </w:r>
      <w:r w:rsidRPr="005E2992">
        <w:rPr>
          <w:i/>
          <w:iCs/>
          <w:color w:val="000000"/>
          <w:lang w:val="id-ID" w:eastAsia="id-ID"/>
        </w:rPr>
        <w:t>database</w:t>
      </w:r>
      <w:r w:rsidRPr="005E2992">
        <w:rPr>
          <w:color w:val="000000"/>
          <w:lang w:val="id-ID" w:eastAsia="id-ID"/>
        </w:rPr>
        <w:t xml:space="preserve"> menyebabkan sulitnya pengelolaan file-file citra terutama dalam menemukan konten citra yang diinginkan. Oleh karena itu dibutuhkan suatu cara yang cepat dan akurat dalam menemukan citra yang diinginkan.</w:t>
      </w:r>
    </w:p>
    <w:p w14:paraId="76FED8B6" w14:textId="2A07616A" w:rsidR="007520A1" w:rsidRDefault="00EA4A4D" w:rsidP="005E2992">
      <w:pPr>
        <w:pStyle w:val="p1"/>
        <w:ind w:firstLine="709"/>
        <w:jc w:val="both"/>
        <w:rPr>
          <w:rFonts w:ascii="Times New Roman" w:hAnsi="Times New Roman" w:cs="Times New Roman"/>
          <w:color w:val="000000"/>
          <w:sz w:val="22"/>
          <w:szCs w:val="22"/>
          <w:lang w:val="id-ID" w:eastAsia="id-ID"/>
        </w:rPr>
      </w:pPr>
      <w:r w:rsidRPr="005E2992">
        <w:rPr>
          <w:rFonts w:ascii="Times New Roman" w:hAnsi="Times New Roman" w:cs="Times New Roman"/>
          <w:color w:val="000000"/>
          <w:sz w:val="22"/>
          <w:szCs w:val="22"/>
          <w:lang w:val="id-ID" w:eastAsia="id-ID"/>
        </w:rPr>
        <w:t xml:space="preserve">Dalam menemukan citra dapat menggunakan nama file dari citra yang dicari sebagai </w:t>
      </w:r>
      <w:r w:rsidRPr="005E2992">
        <w:rPr>
          <w:rFonts w:ascii="Times New Roman" w:hAnsi="Times New Roman" w:cs="Times New Roman"/>
          <w:i/>
          <w:iCs/>
          <w:color w:val="000000"/>
          <w:sz w:val="22"/>
          <w:szCs w:val="22"/>
          <w:lang w:val="id-ID" w:eastAsia="id-ID"/>
        </w:rPr>
        <w:t>keyword</w:t>
      </w:r>
      <w:r w:rsidRPr="005E2992">
        <w:rPr>
          <w:rFonts w:ascii="Times New Roman" w:hAnsi="Times New Roman" w:cs="Times New Roman"/>
          <w:color w:val="000000"/>
          <w:sz w:val="22"/>
          <w:szCs w:val="22"/>
          <w:lang w:val="id-ID" w:eastAsia="id-ID"/>
        </w:rPr>
        <w:t xml:space="preserve">. Namun cara tersebut seringkali kurang efektif ketika nama file yang digunakan tidak tepat. Selain menggunakan nama file sebagai </w:t>
      </w:r>
      <w:r w:rsidR="00393E18">
        <w:rPr>
          <w:rFonts w:ascii="Times New Roman" w:hAnsi="Times New Roman" w:cs="Times New Roman"/>
          <w:color w:val="000000"/>
          <w:sz w:val="22"/>
          <w:szCs w:val="22"/>
          <w:lang w:val="id-ID" w:eastAsia="id-ID"/>
        </w:rPr>
        <w:t>masukan</w:t>
      </w:r>
      <w:r w:rsidRPr="005E2992">
        <w:rPr>
          <w:rFonts w:ascii="Times New Roman" w:hAnsi="Times New Roman" w:cs="Times New Roman"/>
          <w:color w:val="000000"/>
          <w:sz w:val="22"/>
          <w:szCs w:val="22"/>
          <w:lang w:val="id-ID" w:eastAsia="id-ID"/>
        </w:rPr>
        <w:t xml:space="preserve">, </w:t>
      </w:r>
      <w:r w:rsidR="009958C7">
        <w:rPr>
          <w:rFonts w:ascii="Times New Roman" w:hAnsi="Times New Roman" w:cs="Times New Roman"/>
          <w:color w:val="000000"/>
          <w:sz w:val="22"/>
          <w:szCs w:val="22"/>
          <w:lang w:val="id-ID" w:eastAsia="id-ID"/>
        </w:rPr>
        <w:t>pencarian gambar/citra dapat menggunakan isi dari citra atau</w:t>
      </w:r>
      <w:r w:rsidRPr="005E2992">
        <w:rPr>
          <w:rFonts w:ascii="Times New Roman" w:hAnsi="Times New Roman" w:cs="Times New Roman"/>
          <w:color w:val="000000"/>
          <w:sz w:val="22"/>
          <w:szCs w:val="22"/>
          <w:lang w:val="id-ID" w:eastAsia="id-ID"/>
        </w:rPr>
        <w:t xml:space="preserve"> </w:t>
      </w:r>
      <w:r w:rsidR="00E02E81" w:rsidRPr="005E2992">
        <w:rPr>
          <w:rFonts w:ascii="Times New Roman" w:hAnsi="Times New Roman" w:cs="Times New Roman"/>
          <w:i/>
          <w:iCs/>
          <w:color w:val="000000"/>
          <w:sz w:val="22"/>
          <w:szCs w:val="22"/>
          <w:lang w:val="id-ID" w:eastAsia="id-ID"/>
        </w:rPr>
        <w:t>content</w:t>
      </w:r>
      <w:r w:rsidRPr="005E2992">
        <w:rPr>
          <w:rFonts w:ascii="Times New Roman" w:hAnsi="Times New Roman" w:cs="Times New Roman"/>
          <w:i/>
          <w:iCs/>
          <w:color w:val="000000"/>
          <w:sz w:val="22"/>
          <w:szCs w:val="22"/>
          <w:lang w:val="id-ID" w:eastAsia="id-ID"/>
        </w:rPr>
        <w:t xml:space="preserve"> </w:t>
      </w:r>
      <w:r w:rsidR="009958C7">
        <w:rPr>
          <w:rFonts w:ascii="Times New Roman" w:hAnsi="Times New Roman" w:cs="Times New Roman"/>
          <w:i/>
          <w:iCs/>
          <w:color w:val="000000"/>
          <w:sz w:val="22"/>
          <w:szCs w:val="22"/>
          <w:lang w:val="id-ID" w:eastAsia="id-ID"/>
        </w:rPr>
        <w:t>b</w:t>
      </w:r>
      <w:r w:rsidR="00E02E81" w:rsidRPr="005E2992">
        <w:rPr>
          <w:rFonts w:ascii="Times New Roman" w:hAnsi="Times New Roman" w:cs="Times New Roman"/>
          <w:i/>
          <w:iCs/>
          <w:color w:val="000000"/>
          <w:sz w:val="22"/>
          <w:szCs w:val="22"/>
          <w:lang w:val="id-ID" w:eastAsia="id-ID"/>
        </w:rPr>
        <w:t>ased</w:t>
      </w:r>
      <w:r w:rsidRPr="005E2992">
        <w:rPr>
          <w:rFonts w:ascii="Times New Roman" w:hAnsi="Times New Roman" w:cs="Times New Roman"/>
          <w:i/>
          <w:iCs/>
          <w:color w:val="000000"/>
          <w:sz w:val="22"/>
          <w:szCs w:val="22"/>
          <w:lang w:val="id-ID" w:eastAsia="id-ID"/>
        </w:rPr>
        <w:t xml:space="preserve"> </w:t>
      </w:r>
      <w:r w:rsidR="00E02E81" w:rsidRPr="005E2992">
        <w:rPr>
          <w:rFonts w:ascii="Times New Roman" w:hAnsi="Times New Roman" w:cs="Times New Roman"/>
          <w:i/>
          <w:iCs/>
          <w:color w:val="000000"/>
          <w:sz w:val="22"/>
          <w:szCs w:val="22"/>
          <w:lang w:val="id-ID" w:eastAsia="id-ID"/>
        </w:rPr>
        <w:t>image</w:t>
      </w:r>
      <w:r w:rsidRPr="005E2992">
        <w:rPr>
          <w:rFonts w:ascii="Times New Roman" w:hAnsi="Times New Roman" w:cs="Times New Roman"/>
          <w:i/>
          <w:iCs/>
          <w:color w:val="000000"/>
          <w:sz w:val="22"/>
          <w:szCs w:val="22"/>
          <w:lang w:val="id-ID" w:eastAsia="id-ID"/>
        </w:rPr>
        <w:t xml:space="preserve"> </w:t>
      </w:r>
      <w:r w:rsidR="00E02E81" w:rsidRPr="005E2992">
        <w:rPr>
          <w:rFonts w:ascii="Times New Roman" w:hAnsi="Times New Roman" w:cs="Times New Roman"/>
          <w:i/>
          <w:iCs/>
          <w:color w:val="000000"/>
          <w:sz w:val="22"/>
          <w:szCs w:val="22"/>
          <w:lang w:val="id-ID" w:eastAsia="id-ID"/>
        </w:rPr>
        <w:t>retrieval</w:t>
      </w:r>
      <w:r w:rsidRPr="005E2992">
        <w:rPr>
          <w:rFonts w:ascii="Times New Roman" w:hAnsi="Times New Roman" w:cs="Times New Roman"/>
          <w:color w:val="000000"/>
          <w:sz w:val="22"/>
          <w:szCs w:val="22"/>
          <w:lang w:val="id-ID" w:eastAsia="id-ID"/>
        </w:rPr>
        <w:t xml:space="preserve"> (CBIR). CBIR merupakan sebuah metode pencarian citra dengan melakukan perbandingan antara citra </w:t>
      </w:r>
      <w:r w:rsidRPr="005E2992">
        <w:rPr>
          <w:rFonts w:ascii="Times New Roman" w:hAnsi="Times New Roman" w:cs="Times New Roman"/>
          <w:i/>
          <w:iCs/>
          <w:color w:val="000000"/>
          <w:sz w:val="22"/>
          <w:szCs w:val="22"/>
          <w:lang w:val="id-ID" w:eastAsia="id-ID"/>
        </w:rPr>
        <w:t>query</w:t>
      </w:r>
      <w:r w:rsidRPr="005E2992">
        <w:rPr>
          <w:rFonts w:ascii="Times New Roman" w:hAnsi="Times New Roman" w:cs="Times New Roman"/>
          <w:color w:val="000000"/>
          <w:sz w:val="22"/>
          <w:szCs w:val="22"/>
          <w:lang w:val="id-ID" w:eastAsia="id-ID"/>
        </w:rPr>
        <w:t xml:space="preserve"> dengan citra yang ada di </w:t>
      </w:r>
      <w:r w:rsidRPr="005E2992">
        <w:rPr>
          <w:rFonts w:ascii="Times New Roman" w:hAnsi="Times New Roman" w:cs="Times New Roman"/>
          <w:i/>
          <w:iCs/>
          <w:color w:val="000000"/>
          <w:sz w:val="22"/>
          <w:szCs w:val="22"/>
          <w:lang w:val="id-ID" w:eastAsia="id-ID"/>
        </w:rPr>
        <w:t xml:space="preserve">database </w:t>
      </w:r>
      <w:r w:rsidRPr="005E2992">
        <w:rPr>
          <w:rFonts w:ascii="Times New Roman" w:hAnsi="Times New Roman" w:cs="Times New Roman"/>
          <w:color w:val="000000"/>
          <w:sz w:val="22"/>
          <w:szCs w:val="22"/>
          <w:lang w:val="id-ID" w:eastAsia="id-ID"/>
        </w:rPr>
        <w:t>berdasarkan informasi yang ada pada citra tersebut (</w:t>
      </w:r>
      <w:r w:rsidRPr="005E2992">
        <w:rPr>
          <w:rFonts w:ascii="Times New Roman" w:hAnsi="Times New Roman" w:cs="Times New Roman"/>
          <w:i/>
          <w:iCs/>
          <w:color w:val="000000"/>
          <w:sz w:val="22"/>
          <w:szCs w:val="22"/>
          <w:lang w:val="id-ID" w:eastAsia="id-ID"/>
        </w:rPr>
        <w:t>Query by Example</w:t>
      </w:r>
      <w:r w:rsidRPr="005E2992">
        <w:rPr>
          <w:rFonts w:ascii="Times New Roman" w:hAnsi="Times New Roman" w:cs="Times New Roman"/>
          <w:color w:val="000000"/>
          <w:sz w:val="22"/>
          <w:szCs w:val="22"/>
          <w:lang w:val="id-ID" w:eastAsia="id-ID"/>
        </w:rPr>
        <w:t>)</w:t>
      </w:r>
      <w:r w:rsidRPr="005E2992">
        <w:rPr>
          <w:rFonts w:ascii="Times New Roman" w:hAnsi="Times New Roman" w:cs="Times New Roman"/>
          <w:color w:val="000000"/>
          <w:sz w:val="22"/>
          <w:szCs w:val="22"/>
          <w:lang w:val="id-ID" w:eastAsia="id-ID"/>
        </w:rPr>
        <w:fldChar w:fldCharType="begin"/>
      </w:r>
      <w:r w:rsidRPr="005E2992">
        <w:rPr>
          <w:rFonts w:ascii="Times New Roman" w:hAnsi="Times New Roman" w:cs="Times New Roman"/>
          <w:color w:val="000000"/>
          <w:sz w:val="22"/>
          <w:szCs w:val="22"/>
          <w:lang w:val="id-ID" w:eastAsia="id-ID"/>
        </w:rPr>
        <w:instrText xml:space="preserve"> ADDIN ZOTERO_ITEM CSL_CITATION {"citationID":"1mn6jpanuk","properties":{"formattedCitation":"[1]","plainCitation":"[1]"},"citationItems":[{"id":5,"uris":["http://zotero.org/users/3608590/items/2NRWBPJH"],"uri":["http://zotero.org/users/3608590/items/2NRWBPJH"],"itemData":{"id":5,"type":"post-weblog","title":"Content Based Image Retrieval (CBIR)","container-title":"MARKIJAR.Com","abstract":"Suatu gambar memiliki ciri yang berbeda satu dan yang lainnya bergantung pada kharakteristik yang menonjol pada gambar tersebut.. Sebagai...","URL":"http://www.markijar.com/2015/05/content-based-image-retrieval-cbir.html","author":[{"family":"I","given":"Admin"}],"accessed":{"date-parts":[["2016",12,13]]}}}],"schema":"https://github.com/citation-style-language/schema/raw/master/csl-citation.json"} </w:instrText>
      </w:r>
      <w:r w:rsidRPr="005E2992">
        <w:rPr>
          <w:rFonts w:ascii="Times New Roman" w:hAnsi="Times New Roman" w:cs="Times New Roman"/>
          <w:color w:val="000000"/>
          <w:sz w:val="22"/>
          <w:szCs w:val="22"/>
          <w:lang w:val="id-ID" w:eastAsia="id-ID"/>
        </w:rPr>
        <w:fldChar w:fldCharType="separate"/>
      </w:r>
      <w:r w:rsidRPr="005E2992">
        <w:rPr>
          <w:rFonts w:ascii="Times New Roman" w:hAnsi="Times New Roman" w:cs="Times New Roman"/>
          <w:sz w:val="22"/>
          <w:szCs w:val="22"/>
        </w:rPr>
        <w:t>[1]</w:t>
      </w:r>
      <w:r w:rsidRPr="005E2992">
        <w:rPr>
          <w:rFonts w:ascii="Times New Roman" w:hAnsi="Times New Roman" w:cs="Times New Roman"/>
          <w:color w:val="000000"/>
          <w:sz w:val="22"/>
          <w:szCs w:val="22"/>
          <w:lang w:val="id-ID" w:eastAsia="id-ID"/>
        </w:rPr>
        <w:fldChar w:fldCharType="end"/>
      </w:r>
      <w:r w:rsidRPr="005E2992">
        <w:rPr>
          <w:rFonts w:ascii="Times New Roman" w:hAnsi="Times New Roman" w:cs="Times New Roman"/>
          <w:color w:val="000000"/>
          <w:sz w:val="22"/>
          <w:szCs w:val="22"/>
          <w:lang w:val="id-ID" w:eastAsia="id-ID"/>
        </w:rPr>
        <w:t xml:space="preserve">. Untuk dapat menemukan citra yang sesuai, citra </w:t>
      </w:r>
      <w:r w:rsidRPr="005E2992">
        <w:rPr>
          <w:rFonts w:ascii="Times New Roman" w:hAnsi="Times New Roman" w:cs="Times New Roman"/>
          <w:i/>
          <w:iCs/>
          <w:color w:val="000000"/>
          <w:sz w:val="22"/>
          <w:szCs w:val="22"/>
          <w:lang w:val="id-ID" w:eastAsia="id-ID"/>
        </w:rPr>
        <w:t>query</w:t>
      </w:r>
      <w:r w:rsidRPr="005E2992">
        <w:rPr>
          <w:rFonts w:ascii="Times New Roman" w:hAnsi="Times New Roman" w:cs="Times New Roman"/>
          <w:color w:val="000000"/>
          <w:sz w:val="22"/>
          <w:szCs w:val="22"/>
          <w:lang w:val="id-ID" w:eastAsia="id-ID"/>
        </w:rPr>
        <w:t xml:space="preserve"> diekstraksi dengan menggunakan metode tertentu. </w:t>
      </w:r>
      <w:r w:rsidR="009958C7">
        <w:rPr>
          <w:rFonts w:ascii="Times New Roman" w:hAnsi="Times New Roman" w:cs="Times New Roman"/>
          <w:color w:val="000000"/>
          <w:sz w:val="22"/>
          <w:szCs w:val="22"/>
          <w:lang w:val="id-ID" w:eastAsia="id-ID"/>
        </w:rPr>
        <w:t>E</w:t>
      </w:r>
      <w:r w:rsidRPr="005E2992">
        <w:rPr>
          <w:rFonts w:ascii="Times New Roman" w:hAnsi="Times New Roman" w:cs="Times New Roman"/>
          <w:color w:val="000000"/>
          <w:sz w:val="22"/>
          <w:szCs w:val="22"/>
          <w:lang w:val="id-ID" w:eastAsia="id-ID"/>
        </w:rPr>
        <w:t xml:space="preserve">kstraksi citra </w:t>
      </w:r>
      <w:r w:rsidRPr="005E2992">
        <w:rPr>
          <w:rFonts w:ascii="Times New Roman" w:hAnsi="Times New Roman" w:cs="Times New Roman"/>
          <w:i/>
          <w:iCs/>
          <w:color w:val="000000"/>
          <w:sz w:val="22"/>
          <w:szCs w:val="22"/>
          <w:lang w:val="id-ID" w:eastAsia="id-ID"/>
        </w:rPr>
        <w:t>query</w:t>
      </w:r>
      <w:r w:rsidR="009958C7">
        <w:rPr>
          <w:rFonts w:ascii="Times New Roman" w:hAnsi="Times New Roman" w:cs="Times New Roman"/>
          <w:i/>
          <w:iCs/>
          <w:color w:val="000000"/>
          <w:sz w:val="22"/>
          <w:szCs w:val="22"/>
          <w:lang w:val="id-ID" w:eastAsia="id-ID"/>
        </w:rPr>
        <w:t xml:space="preserve"> </w:t>
      </w:r>
      <w:r w:rsidR="009958C7">
        <w:rPr>
          <w:rFonts w:ascii="Times New Roman" w:hAnsi="Times New Roman" w:cs="Times New Roman"/>
          <w:iCs/>
          <w:color w:val="000000"/>
          <w:sz w:val="22"/>
          <w:szCs w:val="22"/>
          <w:lang w:val="id-ID" w:eastAsia="id-ID"/>
        </w:rPr>
        <w:t>akan</w:t>
      </w:r>
      <w:r w:rsidRPr="005E2992">
        <w:rPr>
          <w:rFonts w:ascii="Times New Roman" w:hAnsi="Times New Roman" w:cs="Times New Roman"/>
          <w:color w:val="000000"/>
          <w:sz w:val="22"/>
          <w:szCs w:val="22"/>
          <w:lang w:val="id-ID" w:eastAsia="id-ID"/>
        </w:rPr>
        <w:t xml:space="preserve"> </w:t>
      </w:r>
      <w:r w:rsidRPr="005E2992">
        <w:rPr>
          <w:rFonts w:ascii="Times New Roman" w:hAnsi="Times New Roman" w:cs="Times New Roman"/>
          <w:color w:val="000000"/>
          <w:sz w:val="22"/>
          <w:szCs w:val="22"/>
          <w:lang w:val="id-ID" w:eastAsia="id-ID"/>
        </w:rPr>
        <w:lastRenderedPageBreak/>
        <w:t xml:space="preserve">menghasilkan </w:t>
      </w:r>
      <w:r w:rsidR="005838A9" w:rsidRPr="005E2992">
        <w:rPr>
          <w:rFonts w:ascii="Times New Roman" w:hAnsi="Times New Roman" w:cs="Times New Roman"/>
          <w:color w:val="000000"/>
          <w:sz w:val="22"/>
          <w:szCs w:val="22"/>
          <w:lang w:val="id-ID" w:eastAsia="id-ID"/>
        </w:rPr>
        <w:t>karakteristik</w:t>
      </w:r>
      <w:r w:rsidRPr="005E2992">
        <w:rPr>
          <w:rFonts w:ascii="Times New Roman" w:hAnsi="Times New Roman" w:cs="Times New Roman"/>
          <w:color w:val="000000"/>
          <w:sz w:val="22"/>
          <w:szCs w:val="22"/>
          <w:lang w:val="id-ID" w:eastAsia="id-ID"/>
        </w:rPr>
        <w:t xml:space="preserve"> dari citra seperti </w:t>
      </w:r>
      <w:r w:rsidR="00821A2C">
        <w:rPr>
          <w:rFonts w:ascii="Times New Roman" w:hAnsi="Times New Roman" w:cs="Times New Roman"/>
          <w:color w:val="000000"/>
          <w:sz w:val="22"/>
          <w:szCs w:val="22"/>
          <w:lang w:val="id-ID" w:eastAsia="id-ID"/>
        </w:rPr>
        <w:t xml:space="preserve">fitur </w:t>
      </w:r>
      <w:r w:rsidRPr="005E2992">
        <w:rPr>
          <w:rFonts w:ascii="Times New Roman" w:hAnsi="Times New Roman" w:cs="Times New Roman"/>
          <w:color w:val="000000"/>
          <w:sz w:val="22"/>
          <w:szCs w:val="22"/>
          <w:lang w:val="id-ID" w:eastAsia="id-ID"/>
        </w:rPr>
        <w:t>warna</w:t>
      </w:r>
      <w:r w:rsidR="00E54248" w:rsidRPr="005E2992">
        <w:rPr>
          <w:rFonts w:ascii="Times New Roman" w:hAnsi="Times New Roman" w:cs="Times New Roman"/>
          <w:color w:val="000000"/>
          <w:sz w:val="22"/>
          <w:szCs w:val="22"/>
          <w:lang w:val="id-ID" w:eastAsia="id-ID"/>
        </w:rPr>
        <w:t xml:space="preserve">, </w:t>
      </w:r>
      <w:r w:rsidR="00821A2C">
        <w:rPr>
          <w:rFonts w:ascii="Times New Roman" w:hAnsi="Times New Roman" w:cs="Times New Roman"/>
          <w:color w:val="000000"/>
          <w:sz w:val="22"/>
          <w:szCs w:val="22"/>
          <w:lang w:val="id-ID" w:eastAsia="id-ID"/>
        </w:rPr>
        <w:t xml:space="preserve">fitur </w:t>
      </w:r>
      <w:r w:rsidR="00E54248" w:rsidRPr="005E2992">
        <w:rPr>
          <w:rFonts w:ascii="Times New Roman" w:hAnsi="Times New Roman" w:cs="Times New Roman"/>
          <w:color w:val="000000"/>
          <w:sz w:val="22"/>
          <w:szCs w:val="22"/>
          <w:lang w:val="id-ID" w:eastAsia="id-ID"/>
        </w:rPr>
        <w:t>tekstur</w:t>
      </w:r>
      <w:r w:rsidRPr="005E2992">
        <w:rPr>
          <w:rFonts w:ascii="Times New Roman" w:hAnsi="Times New Roman" w:cs="Times New Roman"/>
          <w:color w:val="000000"/>
          <w:sz w:val="22"/>
          <w:szCs w:val="22"/>
          <w:lang w:val="id-ID" w:eastAsia="id-ID"/>
        </w:rPr>
        <w:t xml:space="preserve"> ataupun</w:t>
      </w:r>
      <w:r w:rsidR="00E54248" w:rsidRPr="005E2992">
        <w:rPr>
          <w:rFonts w:ascii="Times New Roman" w:hAnsi="Times New Roman" w:cs="Times New Roman"/>
          <w:color w:val="000000"/>
          <w:sz w:val="22"/>
          <w:szCs w:val="22"/>
          <w:lang w:val="id-ID" w:eastAsia="id-ID"/>
        </w:rPr>
        <w:t xml:space="preserve"> </w:t>
      </w:r>
      <w:r w:rsidR="00821A2C">
        <w:rPr>
          <w:rFonts w:ascii="Times New Roman" w:hAnsi="Times New Roman" w:cs="Times New Roman"/>
          <w:color w:val="000000"/>
          <w:sz w:val="22"/>
          <w:szCs w:val="22"/>
          <w:lang w:val="id-ID" w:eastAsia="id-ID"/>
        </w:rPr>
        <w:t xml:space="preserve">fitur </w:t>
      </w:r>
      <w:r w:rsidR="00E54248" w:rsidRPr="005E2992">
        <w:rPr>
          <w:rFonts w:ascii="Times New Roman" w:hAnsi="Times New Roman" w:cs="Times New Roman"/>
          <w:color w:val="000000"/>
          <w:sz w:val="22"/>
          <w:szCs w:val="22"/>
          <w:lang w:val="id-ID" w:eastAsia="id-ID"/>
        </w:rPr>
        <w:t>bentuk</w:t>
      </w:r>
      <w:r w:rsidRPr="005E2992">
        <w:rPr>
          <w:rFonts w:ascii="Times New Roman" w:hAnsi="Times New Roman" w:cs="Times New Roman"/>
          <w:color w:val="000000"/>
          <w:sz w:val="22"/>
          <w:szCs w:val="22"/>
          <w:lang w:val="id-ID" w:eastAsia="id-ID"/>
        </w:rPr>
        <w:t>.</w:t>
      </w:r>
    </w:p>
    <w:p w14:paraId="6BC1AD97" w14:textId="7067394A" w:rsidR="00D80F51" w:rsidRDefault="002E272B" w:rsidP="009617F9">
      <w:pPr>
        <w:pStyle w:val="p1"/>
        <w:ind w:firstLine="709"/>
        <w:jc w:val="both"/>
        <w:rPr>
          <w:rFonts w:ascii="Times New Roman" w:hAnsi="Times New Roman" w:cs="Times New Roman"/>
          <w:color w:val="000000"/>
          <w:sz w:val="22"/>
          <w:szCs w:val="22"/>
          <w:lang w:val="id-ID" w:eastAsia="id-ID"/>
        </w:rPr>
      </w:pPr>
      <w:r>
        <w:rPr>
          <w:rFonts w:ascii="Times New Roman" w:hAnsi="Times New Roman" w:cs="Times New Roman"/>
          <w:color w:val="000000"/>
          <w:sz w:val="22"/>
          <w:szCs w:val="22"/>
          <w:lang w:val="id-ID" w:eastAsia="id-ID"/>
        </w:rPr>
        <w:t>T</w:t>
      </w:r>
      <w:r w:rsidR="00D80F51">
        <w:rPr>
          <w:rFonts w:ascii="Times New Roman" w:hAnsi="Times New Roman" w:cs="Times New Roman"/>
          <w:color w:val="000000"/>
          <w:sz w:val="22"/>
          <w:szCs w:val="22"/>
          <w:lang w:val="id-ID" w:eastAsia="id-ID"/>
        </w:rPr>
        <w:t xml:space="preserve">emu kembali citra </w:t>
      </w:r>
      <w:r>
        <w:rPr>
          <w:rFonts w:ascii="Times New Roman" w:hAnsi="Times New Roman" w:cs="Times New Roman"/>
          <w:color w:val="000000"/>
          <w:sz w:val="22"/>
          <w:szCs w:val="22"/>
          <w:lang w:val="id-ID" w:eastAsia="id-ID"/>
        </w:rPr>
        <w:t>terbagi ke dalam</w:t>
      </w:r>
      <w:r w:rsidR="00D80F51">
        <w:rPr>
          <w:rFonts w:ascii="Times New Roman" w:hAnsi="Times New Roman" w:cs="Times New Roman"/>
          <w:color w:val="000000"/>
          <w:sz w:val="22"/>
          <w:szCs w:val="22"/>
          <w:lang w:val="id-ID" w:eastAsia="id-ID"/>
        </w:rPr>
        <w:t xml:space="preserve"> dua metode secara umum, yaitu metode secara global dan metode secara lokal. Metode global adalah melakukan ekstraksi fitur dari keseluruhan citra yang merepresentasikan keseluruhan karakteristik citra. Secara komputasi, metode global dinilai efisien dan kuat terhadap </w:t>
      </w:r>
      <w:r w:rsidR="00D80F51" w:rsidRPr="009958C7">
        <w:rPr>
          <w:rFonts w:ascii="Times New Roman" w:hAnsi="Times New Roman" w:cs="Times New Roman"/>
          <w:i/>
          <w:color w:val="000000"/>
          <w:sz w:val="22"/>
          <w:szCs w:val="22"/>
          <w:lang w:val="id-ID" w:eastAsia="id-ID"/>
        </w:rPr>
        <w:t>noise</w:t>
      </w:r>
      <w:r w:rsidR="00D80F51">
        <w:rPr>
          <w:rFonts w:ascii="Times New Roman" w:hAnsi="Times New Roman" w:cs="Times New Roman"/>
          <w:color w:val="000000"/>
          <w:sz w:val="22"/>
          <w:szCs w:val="22"/>
          <w:lang w:val="id-ID" w:eastAsia="id-ID"/>
        </w:rPr>
        <w:t xml:space="preserve"> citra. Pada umumnya, metode global bersifat tidak fleksibel terhadap ukuran dan orientasi gambar. Biasanya, metode ini menghasilkan hasil fitur dengan dimensi yang rendah sehingga meningkatkan efisiensi temu kembali citra. </w:t>
      </w:r>
      <w:r w:rsidR="006052D7">
        <w:rPr>
          <w:rFonts w:ascii="Times New Roman" w:hAnsi="Times New Roman" w:cs="Times New Roman"/>
          <w:color w:val="000000"/>
          <w:sz w:val="22"/>
          <w:szCs w:val="22"/>
          <w:lang w:val="id-ID" w:eastAsia="id-ID"/>
        </w:rPr>
        <w:t xml:space="preserve">Namun kekurangan metode global ini tidak dapat mengatasi </w:t>
      </w:r>
      <w:r w:rsidR="009617F9">
        <w:rPr>
          <w:rFonts w:ascii="Times New Roman" w:hAnsi="Times New Roman" w:cs="Times New Roman"/>
          <w:color w:val="000000"/>
          <w:sz w:val="22"/>
          <w:szCs w:val="22"/>
          <w:lang w:val="id-ID" w:eastAsia="id-ID"/>
        </w:rPr>
        <w:t xml:space="preserve">keadaan citra yang berkaitan dengan perubahan sudut pandang, perubahan gelap terang, dan karakteristik bentuk gambar lokal. Citra dengan keadaan seperti ini dapat diatasi dengan menggunakan </w:t>
      </w:r>
      <w:r w:rsidR="00D80F51">
        <w:rPr>
          <w:rFonts w:ascii="Times New Roman" w:hAnsi="Times New Roman" w:cs="Times New Roman"/>
          <w:color w:val="000000"/>
          <w:sz w:val="22"/>
          <w:szCs w:val="22"/>
          <w:lang w:val="id-ID" w:eastAsia="id-ID"/>
        </w:rPr>
        <w:t xml:space="preserve">metode lokal </w:t>
      </w:r>
      <w:r w:rsidR="009958C7">
        <w:rPr>
          <w:rFonts w:ascii="Times New Roman" w:hAnsi="Times New Roman" w:cs="Times New Roman"/>
          <w:color w:val="000000"/>
          <w:sz w:val="22"/>
          <w:szCs w:val="22"/>
          <w:lang w:val="id-ID" w:eastAsia="id-ID"/>
        </w:rPr>
        <w:t xml:space="preserve">yang </w:t>
      </w:r>
      <w:r w:rsidR="009617F9">
        <w:rPr>
          <w:rFonts w:ascii="Times New Roman" w:hAnsi="Times New Roman" w:cs="Times New Roman"/>
          <w:color w:val="000000"/>
          <w:sz w:val="22"/>
          <w:szCs w:val="22"/>
          <w:lang w:val="id-ID" w:eastAsia="id-ID"/>
        </w:rPr>
        <w:t>lebih efektif daripada fitur global.</w:t>
      </w:r>
    </w:p>
    <w:p w14:paraId="7CC7B6B8" w14:textId="6B1EAF33" w:rsidR="00B22EBA" w:rsidRDefault="00B22EBA" w:rsidP="00B22EBA">
      <w:pPr>
        <w:pStyle w:val="p1"/>
        <w:ind w:firstLine="709"/>
        <w:jc w:val="both"/>
        <w:rPr>
          <w:rFonts w:ascii="Times New Roman" w:hAnsi="Times New Roman" w:cs="Times New Roman"/>
          <w:color w:val="000000"/>
          <w:sz w:val="22"/>
          <w:szCs w:val="22"/>
          <w:lang w:val="id-ID" w:eastAsia="id-ID"/>
        </w:rPr>
      </w:pPr>
      <w:r>
        <w:rPr>
          <w:rFonts w:ascii="Times New Roman" w:hAnsi="Times New Roman" w:cs="Times New Roman"/>
          <w:color w:val="000000"/>
          <w:sz w:val="22"/>
          <w:szCs w:val="22"/>
          <w:lang w:val="id-ID" w:eastAsia="id-ID"/>
        </w:rPr>
        <w:t xml:space="preserve">Pada penelitian yang dilakukan oleh Chandan Singh dan Kanwal Preet Kaur [4], telah mengumpulkan informasi tentang berbagai algoritma ekstraksi fitur yang pernah dilakukan. Fitur warna menjadi salah satu fitur visual yang paling dominan dan banyak diimplementasikan dalam pencarian citra. </w:t>
      </w:r>
      <w:r w:rsidR="00EC31B1">
        <w:rPr>
          <w:rFonts w:ascii="Times New Roman" w:hAnsi="Times New Roman" w:cs="Times New Roman"/>
          <w:color w:val="000000"/>
          <w:sz w:val="22"/>
          <w:szCs w:val="22"/>
          <w:lang w:val="id-ID" w:eastAsia="id-ID"/>
        </w:rPr>
        <w:t xml:space="preserve">Adapun fitur tekstur dan fitur bentuk yang biasa digunakan dalam temu kembali citra. </w:t>
      </w:r>
      <w:r>
        <w:rPr>
          <w:rFonts w:ascii="Times New Roman" w:hAnsi="Times New Roman" w:cs="Times New Roman"/>
          <w:color w:val="000000"/>
          <w:sz w:val="22"/>
          <w:szCs w:val="22"/>
          <w:lang w:val="id-ID" w:eastAsia="id-ID"/>
        </w:rPr>
        <w:t xml:space="preserve">Fitur tekstur adalah deskriptor berbasis wilayah yang sangat baik untuk temu kembali citra.  Kebanyakan citra dapat dibedakan berdasarkan teksturnya, fitur tekstur dapat mengukur karakteristik citra seperti kehalusan dan kekasaran citra </w:t>
      </w:r>
      <w:r w:rsidR="00EC31B1">
        <w:rPr>
          <w:rFonts w:ascii="Times New Roman" w:hAnsi="Times New Roman" w:cs="Times New Roman"/>
          <w:color w:val="000000"/>
          <w:sz w:val="22"/>
          <w:szCs w:val="22"/>
          <w:lang w:val="id-ID" w:eastAsia="id-ID"/>
        </w:rPr>
        <w:t>serta</w:t>
      </w:r>
      <w:r>
        <w:rPr>
          <w:rFonts w:ascii="Times New Roman" w:hAnsi="Times New Roman" w:cs="Times New Roman"/>
          <w:color w:val="000000"/>
          <w:sz w:val="22"/>
          <w:szCs w:val="22"/>
          <w:lang w:val="id-ID" w:eastAsia="id-ID"/>
        </w:rPr>
        <w:t xml:space="preserve"> keteraturan</w:t>
      </w:r>
      <w:r w:rsidR="00EC31B1">
        <w:rPr>
          <w:rFonts w:ascii="Times New Roman" w:hAnsi="Times New Roman" w:cs="Times New Roman"/>
          <w:color w:val="000000"/>
          <w:sz w:val="22"/>
          <w:szCs w:val="22"/>
          <w:lang w:val="id-ID" w:eastAsia="id-ID"/>
        </w:rPr>
        <w:t xml:space="preserve"> citra</w:t>
      </w:r>
      <w:r>
        <w:rPr>
          <w:rFonts w:ascii="Times New Roman" w:hAnsi="Times New Roman" w:cs="Times New Roman"/>
          <w:color w:val="000000"/>
          <w:sz w:val="22"/>
          <w:szCs w:val="22"/>
          <w:lang w:val="id-ID" w:eastAsia="id-ID"/>
        </w:rPr>
        <w:t xml:space="preserve">. Fitur bentuk juga memberikan informasi karakteristik citra dengan baik. Fitur bentuk direpresentasikan ke dalam dua cara, representasi tepi bentuk pada citra dan representasi wilayah bentuk pada citra. Namun fitur ini memiliki kelemahan ketika mengekstraksi citra berwarna terutama citra natural yang karakteristik citranya kebanyakan tidak berbentuk dan memiliki banyak tekstur. </w:t>
      </w:r>
    </w:p>
    <w:p w14:paraId="7BA5B891" w14:textId="2FFC47FB" w:rsidR="00B22EBA" w:rsidRPr="00EC31B1" w:rsidRDefault="00EC31B1" w:rsidP="00EC31B1">
      <w:pPr>
        <w:pStyle w:val="ListParagraph"/>
        <w:ind w:left="0" w:firstLine="709"/>
        <w:rPr>
          <w:color w:val="000000"/>
          <w:szCs w:val="24"/>
          <w:lang w:val="id-ID" w:eastAsia="id-ID"/>
        </w:rPr>
      </w:pPr>
      <w:r>
        <w:rPr>
          <w:color w:val="000000"/>
          <w:szCs w:val="24"/>
          <w:lang w:val="id-ID" w:eastAsia="id-ID"/>
        </w:rPr>
        <w:t>T</w:t>
      </w:r>
      <w:r w:rsidRPr="00461241">
        <w:rPr>
          <w:color w:val="000000"/>
          <w:szCs w:val="24"/>
          <w:lang w:val="id-ID" w:eastAsia="id-ID"/>
        </w:rPr>
        <w:t xml:space="preserve">ugas akhir ini, </w:t>
      </w:r>
      <w:r>
        <w:rPr>
          <w:color w:val="000000"/>
          <w:szCs w:val="24"/>
          <w:lang w:val="id-ID" w:eastAsia="id-ID"/>
        </w:rPr>
        <w:t>mengimplementasikan</w:t>
      </w:r>
      <w:r w:rsidRPr="00461241">
        <w:rPr>
          <w:color w:val="000000"/>
          <w:szCs w:val="24"/>
          <w:lang w:eastAsia="id-ID"/>
        </w:rPr>
        <w:t xml:space="preserve"> sebuah </w:t>
      </w:r>
      <w:r>
        <w:rPr>
          <w:color w:val="000000"/>
          <w:szCs w:val="24"/>
          <w:lang w:eastAsia="id-ID"/>
        </w:rPr>
        <w:t xml:space="preserve">aplikasi </w:t>
      </w:r>
      <w:r w:rsidRPr="00461241">
        <w:rPr>
          <w:color w:val="000000"/>
          <w:szCs w:val="24"/>
          <w:lang w:eastAsia="id-ID"/>
        </w:rPr>
        <w:t xml:space="preserve">temu kembali citra </w:t>
      </w:r>
      <w:r w:rsidRPr="00461241">
        <w:rPr>
          <w:color w:val="000000"/>
          <w:szCs w:val="24"/>
          <w:lang w:val="id-ID" w:eastAsia="id-ID"/>
        </w:rPr>
        <w:t xml:space="preserve">menggunakan </w:t>
      </w:r>
      <w:r w:rsidRPr="00461241">
        <w:rPr>
          <w:color w:val="000000"/>
          <w:szCs w:val="24"/>
        </w:rPr>
        <w:t xml:space="preserve">fitur warna berbasis histogram </w:t>
      </w:r>
      <w:r w:rsidRPr="00461241">
        <w:rPr>
          <w:color w:val="000000"/>
          <w:szCs w:val="24"/>
        </w:rPr>
        <w:lastRenderedPageBreak/>
        <w:t>dan fitur tekstur berbasis blok</w:t>
      </w:r>
      <w:r>
        <w:rPr>
          <w:color w:val="000000"/>
          <w:szCs w:val="24"/>
        </w:rPr>
        <w:t xml:space="preserve"> untuk menemukan kembali citra natural</w:t>
      </w:r>
      <w:r w:rsidRPr="00461241">
        <w:rPr>
          <w:color w:val="000000"/>
          <w:szCs w:val="24"/>
          <w:lang w:val="id-ID" w:eastAsia="id-ID"/>
        </w:rPr>
        <w:t xml:space="preserve">. Untuk mengekstraksi warna citra, digunakan metode </w:t>
      </w:r>
      <w:r>
        <w:rPr>
          <w:color w:val="000000"/>
          <w:szCs w:val="24"/>
          <w:lang w:val="id-ID" w:eastAsia="id-ID"/>
        </w:rPr>
        <w:t xml:space="preserve">global yaitu </w:t>
      </w:r>
      <w:r w:rsidRPr="00461241">
        <w:rPr>
          <w:color w:val="000000"/>
          <w:szCs w:val="24"/>
          <w:lang w:val="id-ID" w:eastAsia="id-ID"/>
        </w:rPr>
        <w:t xml:space="preserve">histogram warna sedangkan untuk ekstraksi tekstur menggunakan  </w:t>
      </w:r>
      <w:r>
        <w:rPr>
          <w:color w:val="000000"/>
          <w:szCs w:val="24"/>
          <w:lang w:val="id-ID" w:eastAsia="id-ID"/>
        </w:rPr>
        <w:t xml:space="preserve">metode local </w:t>
      </w:r>
      <w:r w:rsidRPr="00461241">
        <w:rPr>
          <w:color w:val="000000"/>
          <w:szCs w:val="24"/>
          <w:lang w:val="id-ID" w:eastAsia="id-ID"/>
        </w:rPr>
        <w:t xml:space="preserve">yaitu </w:t>
      </w:r>
      <w:r>
        <w:rPr>
          <w:color w:val="000000"/>
          <w:szCs w:val="24"/>
          <w:lang w:val="id-ID" w:eastAsia="id-ID"/>
        </w:rPr>
        <w:t xml:space="preserve">gabungan dari </w:t>
      </w:r>
      <w:r w:rsidRPr="00461241">
        <w:rPr>
          <w:i/>
          <w:color w:val="000000"/>
          <w:szCs w:val="24"/>
          <w:lang w:val="id-ID" w:eastAsia="id-ID"/>
        </w:rPr>
        <w:t>Block Difference of Inverse Probabilities</w:t>
      </w:r>
      <w:r w:rsidRPr="00461241">
        <w:rPr>
          <w:color w:val="000000"/>
          <w:szCs w:val="24"/>
          <w:lang w:val="id-ID" w:eastAsia="id-ID"/>
        </w:rPr>
        <w:t xml:space="preserve"> (BDIP) </w:t>
      </w:r>
      <w:r w:rsidRPr="00461241">
        <w:rPr>
          <w:i/>
          <w:color w:val="000000"/>
          <w:szCs w:val="24"/>
          <w:lang w:val="id-ID" w:eastAsia="id-ID"/>
        </w:rPr>
        <w:t>dan Block Variation of Local correlation Coefficients</w:t>
      </w:r>
      <w:r w:rsidRPr="00461241">
        <w:rPr>
          <w:color w:val="000000"/>
          <w:szCs w:val="24"/>
          <w:lang w:val="id-ID" w:eastAsia="id-ID"/>
        </w:rPr>
        <w:t xml:space="preserve"> (BVLC). </w:t>
      </w:r>
    </w:p>
    <w:p w14:paraId="77A2AEEB" w14:textId="52B8D421" w:rsidR="00EC31B1" w:rsidRPr="00231AF2" w:rsidRDefault="00EC31B1" w:rsidP="00231AF2">
      <w:pPr>
        <w:pStyle w:val="p1"/>
        <w:ind w:firstLine="709"/>
        <w:jc w:val="both"/>
        <w:rPr>
          <w:rFonts w:ascii="Times New Roman" w:hAnsi="Times New Roman" w:cs="Times New Roman"/>
          <w:color w:val="000000"/>
          <w:sz w:val="22"/>
          <w:szCs w:val="22"/>
          <w:lang w:val="id-ID" w:eastAsia="id-ID"/>
        </w:rPr>
      </w:pPr>
      <w:r w:rsidRPr="00E57317">
        <w:rPr>
          <w:rFonts w:ascii="Times New Roman" w:hAnsi="Times New Roman" w:cs="Times New Roman"/>
          <w:color w:val="000000"/>
          <w:sz w:val="22"/>
          <w:szCs w:val="22"/>
          <w:lang w:val="id-ID" w:eastAsia="id-ID"/>
        </w:rPr>
        <w:t xml:space="preserve">Histogram warna </w:t>
      </w:r>
      <w:r>
        <w:rPr>
          <w:rFonts w:ascii="Times New Roman" w:hAnsi="Times New Roman" w:cs="Times New Roman"/>
          <w:color w:val="000000"/>
          <w:sz w:val="22"/>
          <w:szCs w:val="22"/>
          <w:lang w:val="id-ID" w:eastAsia="id-ID"/>
        </w:rPr>
        <w:t xml:space="preserve">merupakan salah satu ekstraksi fitur warna yang sering digunakan. </w:t>
      </w:r>
      <w:r w:rsidRPr="005E2992">
        <w:rPr>
          <w:rStyle w:val="s1"/>
          <w:rFonts w:ascii="Times New Roman" w:hAnsi="Times New Roman" w:cs="Times New Roman"/>
          <w:sz w:val="22"/>
          <w:szCs w:val="22"/>
        </w:rPr>
        <w:t>Histogram warna adalah representasi fitur warna yang menggambarkan distribusi wa</w:t>
      </w:r>
      <w:r>
        <w:rPr>
          <w:rStyle w:val="s1"/>
          <w:rFonts w:ascii="Times New Roman" w:hAnsi="Times New Roman" w:cs="Times New Roman"/>
          <w:sz w:val="22"/>
          <w:szCs w:val="22"/>
        </w:rPr>
        <w:t>rna global dari sebuah gambar. Histogram warna i</w:t>
      </w:r>
      <w:r w:rsidRPr="005E2992">
        <w:rPr>
          <w:rStyle w:val="s1"/>
          <w:rFonts w:ascii="Times New Roman" w:hAnsi="Times New Roman" w:cs="Times New Roman"/>
          <w:sz w:val="22"/>
          <w:szCs w:val="22"/>
        </w:rPr>
        <w:t>ni menentukan probabilitas gabungan intensitas saluran warna</w:t>
      </w:r>
      <w:r w:rsidRPr="005E2992">
        <w:rPr>
          <w:rFonts w:ascii="Times New Roman" w:hAnsi="Times New Roman" w:cs="Times New Roman"/>
          <w:color w:val="000000"/>
          <w:sz w:val="22"/>
          <w:szCs w:val="22"/>
          <w:lang w:val="id-ID" w:eastAsia="id-ID"/>
        </w:rPr>
        <w:t>.</w:t>
      </w:r>
      <w:r w:rsidR="008C728C">
        <w:rPr>
          <w:rFonts w:ascii="Times New Roman" w:hAnsi="Times New Roman" w:cs="Times New Roman"/>
          <w:color w:val="000000"/>
          <w:sz w:val="22"/>
          <w:szCs w:val="22"/>
          <w:lang w:val="id-ID" w:eastAsia="id-ID"/>
        </w:rPr>
        <w:t xml:space="preserve"> Untuk ekstraksi fitur tekstur, p</w:t>
      </w:r>
      <w:r w:rsidR="008C728C" w:rsidRPr="00B22EBA">
        <w:rPr>
          <w:rFonts w:ascii="Times New Roman" w:hAnsi="Times New Roman" w:cs="Times New Roman"/>
          <w:color w:val="000000"/>
          <w:sz w:val="22"/>
          <w:szCs w:val="22"/>
          <w:lang w:val="id-ID" w:eastAsia="id-ID"/>
        </w:rPr>
        <w:t xml:space="preserve">ada penelitian sebelumnya telah digunakan ekstraksi fitur tekstur dengan metode </w:t>
      </w:r>
      <w:r w:rsidR="002E272B" w:rsidRPr="002E272B">
        <w:rPr>
          <w:rFonts w:ascii="Times New Roman" w:hAnsi="Times New Roman" w:cs="Times New Roman"/>
          <w:i/>
          <w:color w:val="000000"/>
          <w:sz w:val="22"/>
          <w:szCs w:val="22"/>
          <w:lang w:val="id-ID" w:eastAsia="id-ID"/>
        </w:rPr>
        <w:t>local</w:t>
      </w:r>
      <w:r w:rsidR="008C728C" w:rsidRPr="002E272B">
        <w:rPr>
          <w:rFonts w:ascii="Times New Roman" w:hAnsi="Times New Roman" w:cs="Times New Roman"/>
          <w:i/>
          <w:color w:val="000000"/>
          <w:sz w:val="22"/>
          <w:szCs w:val="22"/>
          <w:lang w:val="id-ID" w:eastAsia="id-ID"/>
        </w:rPr>
        <w:t xml:space="preserve"> </w:t>
      </w:r>
      <w:r w:rsidR="002E272B" w:rsidRPr="002E272B">
        <w:rPr>
          <w:rFonts w:ascii="Times New Roman" w:hAnsi="Times New Roman" w:cs="Times New Roman"/>
          <w:i/>
          <w:color w:val="000000"/>
          <w:sz w:val="22"/>
          <w:szCs w:val="22"/>
          <w:lang w:val="id-ID" w:eastAsia="id-ID"/>
        </w:rPr>
        <w:t>binary</w:t>
      </w:r>
      <w:r w:rsidR="008C728C" w:rsidRPr="002E272B">
        <w:rPr>
          <w:rFonts w:ascii="Times New Roman" w:hAnsi="Times New Roman" w:cs="Times New Roman"/>
          <w:i/>
          <w:color w:val="000000"/>
          <w:sz w:val="22"/>
          <w:szCs w:val="22"/>
          <w:lang w:val="id-ID" w:eastAsia="id-ID"/>
        </w:rPr>
        <w:t xml:space="preserve"> pattern</w:t>
      </w:r>
      <w:r w:rsidR="008C728C" w:rsidRPr="00B22EBA">
        <w:rPr>
          <w:rFonts w:ascii="Times New Roman" w:hAnsi="Times New Roman" w:cs="Times New Roman"/>
          <w:color w:val="000000"/>
          <w:sz w:val="22"/>
          <w:szCs w:val="22"/>
          <w:lang w:val="id-ID" w:eastAsia="id-ID"/>
        </w:rPr>
        <w:t xml:space="preserve"> (LBP) </w:t>
      </w:r>
      <w:r w:rsidR="008C728C" w:rsidRPr="00B22EBA">
        <w:rPr>
          <w:rFonts w:ascii="Times New Roman" w:hAnsi="Times New Roman" w:cs="Times New Roman"/>
          <w:color w:val="000000"/>
          <w:sz w:val="22"/>
          <w:szCs w:val="22"/>
          <w:lang w:val="id-ID" w:eastAsia="id-ID"/>
        </w:rPr>
        <w:fldChar w:fldCharType="begin"/>
      </w:r>
      <w:r w:rsidR="008C728C" w:rsidRPr="00B22EBA">
        <w:rPr>
          <w:rFonts w:ascii="Times New Roman" w:hAnsi="Times New Roman" w:cs="Times New Roman"/>
          <w:color w:val="000000"/>
          <w:sz w:val="22"/>
          <w:szCs w:val="22"/>
          <w:lang w:val="id-ID" w:eastAsia="id-ID"/>
        </w:rPr>
        <w:instrText xml:space="preserve"> ADDIN ZOTERO_ITEM CSL_CITATION {"citationID":"1oopdbb8qj","properties":{"formattedCitation":"[2]","plainCitation":"[2]"},"citationItems":[{"id":29,"uris":["http://zotero.org/users/3608590/items/GV243RA9"],"uri":["http://zotero.org/users/3608590/items/GV243RA9"],"itemData":{"id":29,"type":"article-journal","title":"A comparative study of texture measures with classification based on featured distributions","container-title":"Pattern Recognition","page":"51-59","volume":"29","issue":"1","source":"ScienceDirect","abstract":"This paper evaluates the performance both of some texture measures which have been successfully used in various applications and of some new promising approaches proposed recently. For classification a method based on Kullback discrimination of sample and prototype distributions is used. The classification results for single features with one-dimensional feature value distributions and for pairs of complementary features with two-dimensional distributions are presented","DOI":"10.1016/0031-3203(95)00067-4","ISSN":"0031-3203","journalAbbreviation":"Pattern Recognition","author":[{"family":"Ojala","given":"Timo"},{"family":"Pietikäinen","given":"Matti"},{"family":"Harwood","given":"David"}],"issued":{"date-parts":[["1996",1]]}}}],"schema":"https://github.com/citation-style-language/schema/raw/master/csl-citation.json"} </w:instrText>
      </w:r>
      <w:r w:rsidR="008C728C" w:rsidRPr="00B22EBA">
        <w:rPr>
          <w:rFonts w:ascii="Times New Roman" w:hAnsi="Times New Roman" w:cs="Times New Roman"/>
          <w:color w:val="000000"/>
          <w:sz w:val="22"/>
          <w:szCs w:val="22"/>
          <w:lang w:val="id-ID" w:eastAsia="id-ID"/>
        </w:rPr>
        <w:fldChar w:fldCharType="separate"/>
      </w:r>
      <w:r w:rsidR="008C728C" w:rsidRPr="00B22EBA">
        <w:rPr>
          <w:rFonts w:ascii="Times New Roman" w:hAnsi="Times New Roman" w:cs="Times New Roman"/>
          <w:sz w:val="22"/>
          <w:szCs w:val="22"/>
        </w:rPr>
        <w:t>[2]</w:t>
      </w:r>
      <w:r w:rsidR="008C728C" w:rsidRPr="00B22EBA">
        <w:rPr>
          <w:rFonts w:ascii="Times New Roman" w:hAnsi="Times New Roman" w:cs="Times New Roman"/>
          <w:color w:val="000000"/>
          <w:sz w:val="22"/>
          <w:szCs w:val="22"/>
          <w:lang w:val="id-ID" w:eastAsia="id-ID"/>
        </w:rPr>
        <w:fldChar w:fldCharType="end"/>
      </w:r>
      <w:r w:rsidR="008C728C" w:rsidRPr="00B22EBA">
        <w:rPr>
          <w:rFonts w:ascii="Times New Roman" w:hAnsi="Times New Roman" w:cs="Times New Roman"/>
          <w:color w:val="000000"/>
          <w:sz w:val="22"/>
          <w:szCs w:val="22"/>
          <w:lang w:val="id-ID" w:eastAsia="id-ID"/>
        </w:rPr>
        <w:t>.</w:t>
      </w:r>
      <w:r w:rsidR="008C728C">
        <w:rPr>
          <w:rFonts w:ascii="Times New Roman" w:hAnsi="Times New Roman" w:cs="Times New Roman"/>
          <w:color w:val="000000"/>
          <w:sz w:val="22"/>
          <w:szCs w:val="22"/>
          <w:lang w:val="id-ID" w:eastAsia="id-ID"/>
        </w:rPr>
        <w:t xml:space="preserve"> LBP merupakan metode ekstraksi lokal yang dinilai sangat baik dalam mengekstraksi fitur tekstur. Namun hasil ekstraksi metode LBP memiliki dimensi yang besar sehingga akan mempersulit dalam perbandingan fitur.</w:t>
      </w:r>
      <w:r w:rsidR="00E57317" w:rsidRPr="00E57317">
        <w:rPr>
          <w:rFonts w:ascii="Times New Roman" w:hAnsi="Times New Roman" w:cs="Times New Roman"/>
          <w:color w:val="000000"/>
          <w:sz w:val="22"/>
          <w:szCs w:val="22"/>
          <w:lang w:val="id-ID" w:eastAsia="id-ID"/>
        </w:rPr>
        <w:t xml:space="preserve"> </w:t>
      </w:r>
      <w:r w:rsidR="00567062">
        <w:rPr>
          <w:rFonts w:ascii="Times New Roman" w:hAnsi="Times New Roman" w:cs="Times New Roman"/>
          <w:color w:val="000000"/>
          <w:sz w:val="22"/>
          <w:szCs w:val="22"/>
          <w:lang w:val="id-ID" w:eastAsia="id-ID"/>
        </w:rPr>
        <w:t xml:space="preserve">Metode BDIP dan BVLC dinilai </w:t>
      </w:r>
      <w:r w:rsidR="002E272B">
        <w:rPr>
          <w:rFonts w:ascii="Times New Roman" w:hAnsi="Times New Roman" w:cs="Times New Roman"/>
          <w:color w:val="000000"/>
          <w:sz w:val="22"/>
          <w:szCs w:val="22"/>
          <w:lang w:val="id-ID" w:eastAsia="id-ID"/>
        </w:rPr>
        <w:t>lebih</w:t>
      </w:r>
      <w:r w:rsidR="00567062">
        <w:rPr>
          <w:rFonts w:ascii="Times New Roman" w:hAnsi="Times New Roman" w:cs="Times New Roman"/>
          <w:color w:val="000000"/>
          <w:sz w:val="22"/>
          <w:szCs w:val="22"/>
          <w:lang w:val="id-ID" w:eastAsia="id-ID"/>
        </w:rPr>
        <w:t xml:space="preserve"> efektif </w:t>
      </w:r>
      <w:r w:rsidR="002E272B">
        <w:rPr>
          <w:rFonts w:ascii="Times New Roman" w:hAnsi="Times New Roman" w:cs="Times New Roman"/>
          <w:color w:val="000000"/>
          <w:sz w:val="22"/>
          <w:szCs w:val="22"/>
          <w:lang w:val="id-ID" w:eastAsia="id-ID"/>
        </w:rPr>
        <w:t xml:space="preserve">dari metode LBP </w:t>
      </w:r>
      <w:r w:rsidR="00567062">
        <w:rPr>
          <w:rFonts w:ascii="Times New Roman" w:hAnsi="Times New Roman" w:cs="Times New Roman"/>
          <w:color w:val="000000"/>
          <w:sz w:val="22"/>
          <w:szCs w:val="22"/>
          <w:lang w:val="id-ID" w:eastAsia="id-ID"/>
        </w:rPr>
        <w:t>dalam</w:t>
      </w:r>
      <w:r w:rsidR="007871AF">
        <w:rPr>
          <w:rFonts w:ascii="Times New Roman" w:hAnsi="Times New Roman" w:cs="Times New Roman"/>
          <w:color w:val="000000"/>
          <w:sz w:val="22"/>
          <w:szCs w:val="22"/>
          <w:lang w:val="id-ID" w:eastAsia="id-ID"/>
        </w:rPr>
        <w:t xml:space="preserve"> ekstraksi tekstur </w:t>
      </w:r>
      <w:r w:rsidR="00231AF2">
        <w:rPr>
          <w:rFonts w:ascii="Times New Roman" w:hAnsi="Times New Roman" w:cs="Times New Roman"/>
          <w:color w:val="000000"/>
          <w:sz w:val="22"/>
          <w:szCs w:val="22"/>
          <w:lang w:val="id-ID" w:eastAsia="id-ID"/>
        </w:rPr>
        <w:t>saat dipadukan dengan fitur warna</w:t>
      </w:r>
      <w:r w:rsidR="00567062">
        <w:rPr>
          <w:rFonts w:ascii="Times New Roman" w:hAnsi="Times New Roman" w:cs="Times New Roman"/>
          <w:color w:val="000000"/>
          <w:sz w:val="22"/>
          <w:szCs w:val="22"/>
          <w:lang w:val="id-ID" w:eastAsia="id-ID"/>
        </w:rPr>
        <w:t xml:space="preserve"> </w:t>
      </w:r>
      <w:r w:rsidR="002E272B">
        <w:rPr>
          <w:rFonts w:ascii="Times New Roman" w:hAnsi="Times New Roman" w:cs="Times New Roman"/>
          <w:color w:val="000000"/>
          <w:sz w:val="22"/>
          <w:szCs w:val="22"/>
          <w:lang w:val="id-ID" w:eastAsia="id-ID"/>
        </w:rPr>
        <w:t>[4]</w:t>
      </w:r>
      <w:r w:rsidR="00567062">
        <w:rPr>
          <w:rFonts w:ascii="Times New Roman" w:hAnsi="Times New Roman" w:cs="Times New Roman"/>
          <w:color w:val="000000"/>
          <w:sz w:val="22"/>
          <w:szCs w:val="22"/>
          <w:lang w:val="id-ID" w:eastAsia="id-ID"/>
        </w:rPr>
        <w:t xml:space="preserve">. </w:t>
      </w:r>
      <w:r w:rsidR="00E57317" w:rsidRPr="00E57317">
        <w:rPr>
          <w:rFonts w:ascii="Times New Roman" w:hAnsi="Times New Roman" w:cs="Times New Roman"/>
          <w:color w:val="000000"/>
          <w:sz w:val="22"/>
          <w:szCs w:val="22"/>
          <w:lang w:val="id-ID" w:eastAsia="id-ID"/>
        </w:rPr>
        <w:t>Metode BDIP atau perbedaan blok dari probabilitas invers, bertujuan untuk mengukur variasi kecerahan lokal pada citra. Metode BVLC atau variasi blok dari koefisien korelasi lokal, metode ini bertujuan untuk mengukur variasi kehalusan tekstur lokal pada citra dengan</w:t>
      </w:r>
      <w:r w:rsidR="009515AF">
        <w:rPr>
          <w:rFonts w:ascii="Times New Roman" w:hAnsi="Times New Roman" w:cs="Times New Roman"/>
          <w:color w:val="000000"/>
          <w:sz w:val="22"/>
          <w:szCs w:val="22"/>
          <w:lang w:val="id-ID" w:eastAsia="id-ID"/>
        </w:rPr>
        <w:t xml:space="preserve"> </w:t>
      </w:r>
      <w:r w:rsidR="007871AF">
        <w:rPr>
          <w:rFonts w:ascii="Times New Roman" w:hAnsi="Times New Roman" w:cs="Times New Roman"/>
          <w:color w:val="000000"/>
          <w:sz w:val="22"/>
          <w:szCs w:val="22"/>
          <w:lang w:val="id-ID" w:eastAsia="id-ID"/>
        </w:rPr>
        <w:t>melakukan pergeseran blok ke 4 arah horizontal dan vertikal</w:t>
      </w:r>
      <w:r w:rsidR="00E57317" w:rsidRPr="00E57317">
        <w:rPr>
          <w:rFonts w:ascii="Times New Roman" w:hAnsi="Times New Roman" w:cs="Times New Roman"/>
          <w:color w:val="000000"/>
          <w:sz w:val="22"/>
          <w:szCs w:val="22"/>
          <w:lang w:val="id-ID" w:eastAsia="id-ID"/>
        </w:rPr>
        <w:t>. Kedua metode ini memproses citra dengan membagi citra ke dalam blok-blok berukuran 2x2 pixel.</w:t>
      </w:r>
      <w:r w:rsidR="00E12A96">
        <w:rPr>
          <w:rFonts w:ascii="Times New Roman" w:hAnsi="Times New Roman" w:cs="Times New Roman"/>
          <w:color w:val="000000"/>
          <w:sz w:val="22"/>
          <w:szCs w:val="22"/>
          <w:lang w:val="id-ID" w:eastAsia="id-ID"/>
        </w:rPr>
        <w:t xml:space="preserve"> Perpaduan kedua metode BDIP dan BVLC dalam ekstraksi fitur tekstur akan menghasilkan nilai karakteristik kecerahan dan kehalusan citra dengan pendekatan fitur lokal</w:t>
      </w:r>
      <w:r w:rsidR="009515AF">
        <w:rPr>
          <w:rFonts w:ascii="Times New Roman" w:hAnsi="Times New Roman" w:cs="Times New Roman"/>
          <w:color w:val="000000"/>
          <w:sz w:val="22"/>
          <w:szCs w:val="22"/>
          <w:lang w:val="id-ID" w:eastAsia="id-ID"/>
        </w:rPr>
        <w:t xml:space="preserve"> yang </w:t>
      </w:r>
      <w:r w:rsidR="00E12A96">
        <w:rPr>
          <w:rFonts w:ascii="Times New Roman" w:hAnsi="Times New Roman" w:cs="Times New Roman"/>
          <w:color w:val="000000"/>
          <w:sz w:val="22"/>
          <w:szCs w:val="22"/>
          <w:lang w:val="id-ID" w:eastAsia="id-ID"/>
        </w:rPr>
        <w:t xml:space="preserve">dinilai lebih efektif dalam temu kembali citra. </w:t>
      </w:r>
      <w:r w:rsidR="00E57317" w:rsidRPr="00E57317">
        <w:rPr>
          <w:rFonts w:ascii="Times New Roman" w:hAnsi="Times New Roman" w:cs="Times New Roman"/>
          <w:color w:val="000000"/>
          <w:sz w:val="22"/>
          <w:szCs w:val="22"/>
          <w:lang w:val="id-ID" w:eastAsia="id-ID"/>
        </w:rPr>
        <w:t>Kombinasi dari metode-metode ini</w:t>
      </w:r>
      <w:r w:rsidR="00CD0F0A">
        <w:rPr>
          <w:rFonts w:ascii="Times New Roman" w:hAnsi="Times New Roman" w:cs="Times New Roman"/>
          <w:color w:val="000000"/>
          <w:sz w:val="22"/>
          <w:szCs w:val="22"/>
          <w:lang w:val="id-ID" w:eastAsia="id-ID"/>
        </w:rPr>
        <w:t xml:space="preserve"> kemudian menghasilkan </w:t>
      </w:r>
      <w:r w:rsidR="009958C7">
        <w:rPr>
          <w:rFonts w:ascii="Times New Roman" w:hAnsi="Times New Roman" w:cs="Times New Roman"/>
          <w:color w:val="000000"/>
          <w:sz w:val="22"/>
          <w:szCs w:val="22"/>
          <w:lang w:val="id-ID" w:eastAsia="id-ID"/>
        </w:rPr>
        <w:t>nilai-</w:t>
      </w:r>
      <w:r w:rsidR="00CD0F0A">
        <w:rPr>
          <w:rFonts w:ascii="Times New Roman" w:hAnsi="Times New Roman" w:cs="Times New Roman"/>
          <w:color w:val="000000"/>
          <w:sz w:val="22"/>
          <w:szCs w:val="22"/>
          <w:lang w:val="id-ID" w:eastAsia="id-ID"/>
        </w:rPr>
        <w:t>nilai karakteristik citra yang akan dibandingkan dengan citra lain dalam database</w:t>
      </w:r>
      <w:r w:rsidR="00E57317" w:rsidRPr="00E57317">
        <w:rPr>
          <w:rFonts w:ascii="Times New Roman" w:hAnsi="Times New Roman" w:cs="Times New Roman"/>
          <w:color w:val="000000"/>
          <w:sz w:val="22"/>
          <w:szCs w:val="22"/>
          <w:lang w:val="id-ID" w:eastAsia="id-ID"/>
        </w:rPr>
        <w:t>.</w:t>
      </w:r>
      <w:r w:rsidR="00CD0F0A">
        <w:rPr>
          <w:rFonts w:ascii="Times New Roman" w:hAnsi="Times New Roman" w:cs="Times New Roman"/>
          <w:color w:val="000000"/>
          <w:sz w:val="22"/>
          <w:szCs w:val="22"/>
          <w:lang w:val="id-ID" w:eastAsia="id-ID"/>
        </w:rPr>
        <w:t xml:space="preserve"> </w:t>
      </w:r>
      <w:r w:rsidR="00CD0F0A" w:rsidRPr="00E57317">
        <w:rPr>
          <w:rFonts w:ascii="Times New Roman" w:hAnsi="Times New Roman" w:cs="Times New Roman"/>
          <w:color w:val="000000"/>
          <w:sz w:val="22"/>
          <w:szCs w:val="22"/>
          <w:lang w:val="id-ID" w:eastAsia="id-ID"/>
        </w:rPr>
        <w:t xml:space="preserve">Metode </w:t>
      </w:r>
      <w:r w:rsidR="00CD0F0A" w:rsidRPr="00E57317">
        <w:rPr>
          <w:rFonts w:ascii="Times New Roman" w:hAnsi="Times New Roman" w:cs="Times New Roman"/>
          <w:i/>
          <w:color w:val="000000"/>
          <w:sz w:val="22"/>
          <w:szCs w:val="22"/>
          <w:lang w:val="id-ID" w:eastAsia="id-ID"/>
        </w:rPr>
        <w:t>Square-Chord Distance</w:t>
      </w:r>
      <w:r w:rsidR="00CD0F0A" w:rsidRPr="00E57317">
        <w:rPr>
          <w:rFonts w:ascii="Times New Roman" w:hAnsi="Times New Roman" w:cs="Times New Roman"/>
          <w:color w:val="000000"/>
          <w:sz w:val="22"/>
          <w:szCs w:val="22"/>
          <w:lang w:val="id-ID" w:eastAsia="id-ID"/>
        </w:rPr>
        <w:t xml:space="preserve"> digunakan untuk </w:t>
      </w:r>
      <w:r w:rsidR="00CD0F0A">
        <w:rPr>
          <w:rFonts w:ascii="Times New Roman" w:hAnsi="Times New Roman" w:cs="Times New Roman"/>
          <w:color w:val="000000"/>
          <w:sz w:val="22"/>
          <w:szCs w:val="22"/>
          <w:lang w:val="id-ID" w:eastAsia="id-ID"/>
        </w:rPr>
        <w:t xml:space="preserve">membandingkan citra atau </w:t>
      </w:r>
      <w:r w:rsidR="00CD0F0A" w:rsidRPr="00E57317">
        <w:rPr>
          <w:rFonts w:ascii="Times New Roman" w:hAnsi="Times New Roman" w:cs="Times New Roman"/>
          <w:color w:val="000000"/>
          <w:sz w:val="22"/>
          <w:szCs w:val="22"/>
          <w:lang w:val="id-ID" w:eastAsia="id-ID"/>
        </w:rPr>
        <w:t xml:space="preserve">mengukur jarak citra </w:t>
      </w:r>
      <w:r w:rsidR="00CD0F0A" w:rsidRPr="00E57317">
        <w:rPr>
          <w:rFonts w:ascii="Times New Roman" w:hAnsi="Times New Roman" w:cs="Times New Roman"/>
          <w:i/>
          <w:color w:val="000000"/>
          <w:sz w:val="22"/>
          <w:szCs w:val="22"/>
          <w:lang w:val="id-ID" w:eastAsia="id-ID"/>
        </w:rPr>
        <w:t>query</w:t>
      </w:r>
      <w:r w:rsidR="00CD0F0A" w:rsidRPr="00E57317">
        <w:rPr>
          <w:rFonts w:ascii="Times New Roman" w:hAnsi="Times New Roman" w:cs="Times New Roman"/>
          <w:color w:val="000000"/>
          <w:sz w:val="22"/>
          <w:szCs w:val="22"/>
          <w:lang w:val="id-ID" w:eastAsia="id-ID"/>
        </w:rPr>
        <w:t xml:space="preserve"> dengan citra dalam </w:t>
      </w:r>
      <w:r w:rsidR="00CD0F0A" w:rsidRPr="00E57317">
        <w:rPr>
          <w:rFonts w:ascii="Times New Roman" w:hAnsi="Times New Roman" w:cs="Times New Roman"/>
          <w:i/>
          <w:color w:val="000000"/>
          <w:sz w:val="22"/>
          <w:szCs w:val="22"/>
          <w:lang w:val="id-ID" w:eastAsia="id-ID"/>
        </w:rPr>
        <w:t>database</w:t>
      </w:r>
      <w:r w:rsidR="00CD0F0A" w:rsidRPr="00E57317">
        <w:rPr>
          <w:rFonts w:ascii="Times New Roman" w:hAnsi="Times New Roman" w:cs="Times New Roman"/>
          <w:color w:val="000000"/>
          <w:sz w:val="22"/>
          <w:szCs w:val="22"/>
          <w:lang w:val="id-ID" w:eastAsia="id-ID"/>
        </w:rPr>
        <w:t>.</w:t>
      </w:r>
      <w:r w:rsidR="00CD0F0A">
        <w:rPr>
          <w:rFonts w:ascii="Times New Roman" w:hAnsi="Times New Roman" w:cs="Times New Roman"/>
          <w:color w:val="000000"/>
          <w:sz w:val="22"/>
          <w:szCs w:val="22"/>
          <w:lang w:val="id-ID" w:eastAsia="id-ID"/>
        </w:rPr>
        <w:t xml:space="preserve"> Kemudian </w:t>
      </w:r>
      <w:r w:rsidR="00231AF2">
        <w:rPr>
          <w:rFonts w:ascii="Times New Roman" w:hAnsi="Times New Roman" w:cs="Times New Roman"/>
          <w:color w:val="000000"/>
          <w:sz w:val="22"/>
          <w:szCs w:val="22"/>
          <w:lang w:val="id-ID" w:eastAsia="id-ID"/>
        </w:rPr>
        <w:t xml:space="preserve">dari </w:t>
      </w:r>
      <w:r w:rsidR="00CD0F0A">
        <w:rPr>
          <w:rFonts w:ascii="Times New Roman" w:hAnsi="Times New Roman" w:cs="Times New Roman"/>
          <w:color w:val="000000"/>
          <w:sz w:val="22"/>
          <w:szCs w:val="22"/>
          <w:lang w:val="id-ID" w:eastAsia="id-ID"/>
        </w:rPr>
        <w:t xml:space="preserve">hasil perbandingan citra ini </w:t>
      </w:r>
      <w:r w:rsidR="00CD0F0A">
        <w:rPr>
          <w:rFonts w:ascii="Times New Roman" w:hAnsi="Times New Roman" w:cs="Times New Roman"/>
          <w:color w:val="000000"/>
          <w:sz w:val="22"/>
          <w:szCs w:val="22"/>
          <w:lang w:val="id-ID" w:eastAsia="id-ID"/>
        </w:rPr>
        <w:lastRenderedPageBreak/>
        <w:t>akan ditampilkan beberapa citra yang paling mirip</w:t>
      </w:r>
      <w:r w:rsidR="009958C7">
        <w:rPr>
          <w:rFonts w:ascii="Times New Roman" w:hAnsi="Times New Roman" w:cs="Times New Roman"/>
          <w:color w:val="000000"/>
          <w:sz w:val="22"/>
          <w:szCs w:val="22"/>
          <w:lang w:val="id-ID" w:eastAsia="id-ID"/>
        </w:rPr>
        <w:t xml:space="preserve"> dengan citra masukan</w:t>
      </w:r>
      <w:r w:rsidR="00CD0F0A">
        <w:rPr>
          <w:rFonts w:ascii="Times New Roman" w:hAnsi="Times New Roman" w:cs="Times New Roman"/>
          <w:color w:val="000000"/>
          <w:sz w:val="22"/>
          <w:szCs w:val="22"/>
          <w:lang w:val="id-ID" w:eastAsia="id-ID"/>
        </w:rPr>
        <w:t>.</w:t>
      </w:r>
    </w:p>
    <w:p w14:paraId="3A9832FF" w14:textId="77777777" w:rsidR="008153F7" w:rsidRDefault="008153F7" w:rsidP="00A86D09">
      <w:pPr>
        <w:rPr>
          <w:lang w:eastAsia="en-US"/>
        </w:rPr>
      </w:pPr>
    </w:p>
    <w:p w14:paraId="7BE93B26" w14:textId="77777777" w:rsidR="00A01AA3" w:rsidRPr="001D0CD0" w:rsidRDefault="00A01AA3" w:rsidP="00812E94">
      <w:pPr>
        <w:pStyle w:val="Heading2"/>
      </w:pPr>
      <w:bookmarkStart w:id="30" w:name="_Toc360782086"/>
      <w:bookmarkStart w:id="31" w:name="_Toc482354016"/>
      <w:r w:rsidRPr="001D0CD0">
        <w:t xml:space="preserve">Rumusan </w:t>
      </w:r>
      <w:r w:rsidRPr="00812E94">
        <w:t>Permasalahan</w:t>
      </w:r>
      <w:bookmarkEnd w:id="30"/>
      <w:bookmarkEnd w:id="31"/>
    </w:p>
    <w:p w14:paraId="3D8F0AD4" w14:textId="77777777" w:rsidR="00D948F8" w:rsidRPr="00D948F8" w:rsidRDefault="00D948F8" w:rsidP="00D948F8">
      <w:pPr>
        <w:tabs>
          <w:tab w:val="left" w:pos="0"/>
        </w:tabs>
        <w:ind w:firstLine="360"/>
        <w:rPr>
          <w:noProof/>
          <w:color w:val="000000"/>
        </w:rPr>
      </w:pPr>
      <w:r>
        <w:rPr>
          <w:noProof/>
          <w:color w:val="000000"/>
        </w:rPr>
        <w:tab/>
      </w:r>
      <w:r w:rsidRPr="00D948F8">
        <w:rPr>
          <w:noProof/>
          <w:color w:val="000000"/>
          <w:lang w:val="id-ID"/>
        </w:rPr>
        <w:t>Rumusan masalah yang diangkat dalam Tugas Akhir ini dapat dipaparkan sebagai berikut:</w:t>
      </w:r>
    </w:p>
    <w:p w14:paraId="1455E4FA" w14:textId="77777777" w:rsidR="00BF281A" w:rsidRPr="00BF281A" w:rsidRDefault="00BF281A" w:rsidP="00BF281A">
      <w:pPr>
        <w:pStyle w:val="NormalWeb"/>
        <w:spacing w:before="0" w:beforeAutospacing="0" w:after="0" w:afterAutospacing="0"/>
        <w:ind w:left="709" w:hanging="283"/>
        <w:jc w:val="both"/>
        <w:rPr>
          <w:color w:val="000000"/>
          <w:sz w:val="22"/>
          <w:szCs w:val="22"/>
          <w:lang w:val="id-ID"/>
        </w:rPr>
      </w:pPr>
      <w:r w:rsidRPr="00BF281A">
        <w:rPr>
          <w:color w:val="000000"/>
          <w:sz w:val="22"/>
          <w:szCs w:val="22"/>
        </w:rPr>
        <w:t>1. Bagaimana mengekstraksi warna citra menggunakan histogram warna?</w:t>
      </w:r>
    </w:p>
    <w:p w14:paraId="3E3E12E7" w14:textId="77777777" w:rsidR="00BF281A" w:rsidRPr="00BF281A" w:rsidRDefault="00BF281A" w:rsidP="00BF281A">
      <w:pPr>
        <w:pStyle w:val="NormalWeb"/>
        <w:spacing w:before="0" w:beforeAutospacing="0" w:after="0" w:afterAutospacing="0"/>
        <w:ind w:left="709" w:hanging="283"/>
        <w:jc w:val="both"/>
        <w:rPr>
          <w:color w:val="000000"/>
          <w:sz w:val="22"/>
          <w:szCs w:val="22"/>
        </w:rPr>
      </w:pPr>
      <w:r w:rsidRPr="00BF281A">
        <w:rPr>
          <w:color w:val="000000"/>
          <w:sz w:val="22"/>
          <w:szCs w:val="22"/>
        </w:rPr>
        <w:t>2. Bagaimana mengekstraksi tekstur citra menggunakan metode BDIP dan BVLC?</w:t>
      </w:r>
    </w:p>
    <w:p w14:paraId="6E67F7B7" w14:textId="19632856" w:rsidR="00BF281A" w:rsidRPr="00BF281A" w:rsidRDefault="00BF281A" w:rsidP="00BF281A">
      <w:pPr>
        <w:pStyle w:val="NormalWeb"/>
        <w:spacing w:before="0" w:beforeAutospacing="0" w:after="0" w:afterAutospacing="0"/>
        <w:ind w:left="709" w:hanging="283"/>
        <w:jc w:val="both"/>
        <w:rPr>
          <w:color w:val="000000"/>
          <w:sz w:val="22"/>
          <w:szCs w:val="22"/>
        </w:rPr>
      </w:pPr>
      <w:r w:rsidRPr="00BF281A">
        <w:rPr>
          <w:color w:val="000000"/>
          <w:sz w:val="22"/>
          <w:szCs w:val="22"/>
        </w:rPr>
        <w:t xml:space="preserve">3. Bagaimana menemukan citra yang sesuai dengan </w:t>
      </w:r>
      <w:r w:rsidR="00393E18">
        <w:rPr>
          <w:color w:val="000000"/>
          <w:sz w:val="22"/>
          <w:szCs w:val="22"/>
        </w:rPr>
        <w:t>masukan</w:t>
      </w:r>
      <w:r w:rsidRPr="00BF281A">
        <w:rPr>
          <w:color w:val="000000"/>
          <w:sz w:val="22"/>
          <w:szCs w:val="22"/>
        </w:rPr>
        <w:t xml:space="preserve"> citra dengan </w:t>
      </w:r>
      <w:r w:rsidRPr="00BF281A">
        <w:rPr>
          <w:i/>
          <w:color w:val="000000"/>
          <w:sz w:val="22"/>
          <w:szCs w:val="22"/>
        </w:rPr>
        <w:t>square-chord distance</w:t>
      </w:r>
      <w:r w:rsidRPr="00BF281A">
        <w:rPr>
          <w:color w:val="000000"/>
          <w:sz w:val="22"/>
          <w:szCs w:val="22"/>
        </w:rPr>
        <w:t>?</w:t>
      </w:r>
    </w:p>
    <w:p w14:paraId="191E9FB1" w14:textId="3EAC6164" w:rsidR="00F17A6E" w:rsidRPr="00BF281A" w:rsidRDefault="00BF281A" w:rsidP="00BF281A">
      <w:pPr>
        <w:pStyle w:val="NormalWeb"/>
        <w:spacing w:before="0" w:beforeAutospacing="0" w:after="0" w:afterAutospacing="0"/>
        <w:ind w:left="709" w:hanging="283"/>
        <w:jc w:val="both"/>
        <w:rPr>
          <w:sz w:val="22"/>
          <w:szCs w:val="22"/>
        </w:rPr>
      </w:pPr>
      <w:r w:rsidRPr="00BF281A">
        <w:rPr>
          <w:color w:val="000000"/>
          <w:sz w:val="22"/>
          <w:szCs w:val="22"/>
        </w:rPr>
        <w:t xml:space="preserve">4. Bagaimana mengevaluasi </w:t>
      </w:r>
      <w:r w:rsidR="00393E18">
        <w:rPr>
          <w:color w:val="000000"/>
          <w:sz w:val="22"/>
          <w:szCs w:val="22"/>
        </w:rPr>
        <w:t>masukan</w:t>
      </w:r>
      <w:r w:rsidRPr="00BF281A">
        <w:rPr>
          <w:color w:val="000000"/>
          <w:sz w:val="22"/>
          <w:szCs w:val="22"/>
        </w:rPr>
        <w:t xml:space="preserve"> citra terhadap citra yang ditemukan?</w:t>
      </w:r>
    </w:p>
    <w:p w14:paraId="46E106D1" w14:textId="77777777" w:rsidR="006F03CA" w:rsidRPr="002534D9" w:rsidRDefault="006F03CA" w:rsidP="002534D9">
      <w:pPr>
        <w:rPr>
          <w:lang w:val="id-ID"/>
        </w:rPr>
      </w:pPr>
    </w:p>
    <w:p w14:paraId="41CF5EA3" w14:textId="77777777" w:rsidR="00A01AA3" w:rsidRPr="00637400" w:rsidRDefault="00A01AA3" w:rsidP="00812E94">
      <w:pPr>
        <w:pStyle w:val="Heading2"/>
      </w:pPr>
      <w:bookmarkStart w:id="32" w:name="_Toc360782087"/>
      <w:bookmarkStart w:id="33" w:name="_Toc482354017"/>
      <w:r w:rsidRPr="00637400">
        <w:t>Batasan Permasalahan</w:t>
      </w:r>
      <w:bookmarkEnd w:id="32"/>
      <w:bookmarkEnd w:id="33"/>
    </w:p>
    <w:p w14:paraId="4B6E5D78" w14:textId="77777777" w:rsidR="008D5A2A" w:rsidRPr="008D5A2A" w:rsidRDefault="008D5A2A" w:rsidP="008D5A2A">
      <w:pPr>
        <w:ind w:firstLine="720"/>
      </w:pPr>
      <w:r w:rsidRPr="008D5A2A">
        <w:t>Permasalahan yang dibahas dalam tugas akhir ini memiliki beberapa batasan, di antaranya sebagai berikut:</w:t>
      </w:r>
    </w:p>
    <w:p w14:paraId="4B79266A" w14:textId="77777777" w:rsidR="00BF281A" w:rsidRPr="00BF281A" w:rsidRDefault="00BF281A" w:rsidP="00BF281A">
      <w:pPr>
        <w:numPr>
          <w:ilvl w:val="0"/>
          <w:numId w:val="13"/>
        </w:numPr>
        <w:textAlignment w:val="baseline"/>
        <w:rPr>
          <w:color w:val="000000"/>
          <w:szCs w:val="24"/>
          <w:lang w:val="id-ID" w:eastAsia="id-ID"/>
        </w:rPr>
      </w:pPr>
      <w:r w:rsidRPr="00BF281A">
        <w:rPr>
          <w:color w:val="000000"/>
          <w:szCs w:val="24"/>
          <w:lang w:val="id-ID" w:eastAsia="id-ID"/>
        </w:rPr>
        <w:t xml:space="preserve">Citra yang diuji menggunakan </w:t>
      </w:r>
      <w:r w:rsidRPr="00BF281A">
        <w:rPr>
          <w:color w:val="000000"/>
          <w:szCs w:val="24"/>
          <w:lang w:eastAsia="id-ID"/>
        </w:rPr>
        <w:t xml:space="preserve">citra RGB yang diambil dari </w:t>
      </w:r>
      <w:r w:rsidRPr="00BF281A">
        <w:rPr>
          <w:color w:val="000000"/>
          <w:szCs w:val="24"/>
          <w:lang w:val="id-ID" w:eastAsia="id-ID"/>
        </w:rPr>
        <w:t>data set Corel-5K, Corel-10K</w:t>
      </w:r>
    </w:p>
    <w:p w14:paraId="251AD681" w14:textId="18FA8690" w:rsidR="00E65E2B" w:rsidRPr="00BF281A" w:rsidRDefault="00BF281A" w:rsidP="00BF281A">
      <w:pPr>
        <w:numPr>
          <w:ilvl w:val="0"/>
          <w:numId w:val="13"/>
        </w:numPr>
        <w:spacing w:before="100" w:beforeAutospacing="1" w:after="100" w:afterAutospacing="1"/>
        <w:textAlignment w:val="baseline"/>
        <w:rPr>
          <w:szCs w:val="24"/>
          <w:lang w:val="id-ID" w:eastAsia="id-ID"/>
        </w:rPr>
      </w:pPr>
      <w:r w:rsidRPr="00BF281A">
        <w:rPr>
          <w:szCs w:val="24"/>
          <w:lang w:eastAsia="id-ID"/>
        </w:rPr>
        <w:t>Sistem yang dibuat akan menggunakan kakas bantu MatLab</w:t>
      </w:r>
    </w:p>
    <w:p w14:paraId="11A3CE5C" w14:textId="77777777" w:rsidR="00A86D09" w:rsidRPr="001D0CD0" w:rsidRDefault="00A86D09" w:rsidP="00812E94">
      <w:pPr>
        <w:pStyle w:val="Heading2"/>
      </w:pPr>
      <w:bookmarkStart w:id="34" w:name="_Toc360782085"/>
      <w:bookmarkStart w:id="35" w:name="_Toc482354018"/>
      <w:r w:rsidRPr="001D0CD0">
        <w:t>Tujuan</w:t>
      </w:r>
      <w:bookmarkEnd w:id="34"/>
      <w:r w:rsidR="00704D30">
        <w:t xml:space="preserve"> </w:t>
      </w:r>
      <w:r w:rsidR="00704D30" w:rsidRPr="00812E94">
        <w:t>Tugas</w:t>
      </w:r>
      <w:r w:rsidR="00704D30">
        <w:t xml:space="preserve"> Akhir</w:t>
      </w:r>
      <w:bookmarkEnd w:id="35"/>
    </w:p>
    <w:p w14:paraId="33E7C0C8" w14:textId="77777777" w:rsidR="007C63D5" w:rsidRPr="007C63D5" w:rsidRDefault="007C63D5" w:rsidP="007C63D5">
      <w:pPr>
        <w:pStyle w:val="NormalWeb"/>
        <w:spacing w:before="0" w:beforeAutospacing="0" w:after="0" w:afterAutospacing="0"/>
        <w:ind w:left="720"/>
        <w:jc w:val="both"/>
        <w:rPr>
          <w:sz w:val="22"/>
        </w:rPr>
      </w:pPr>
      <w:r w:rsidRPr="007C63D5">
        <w:rPr>
          <w:color w:val="000000"/>
          <w:sz w:val="22"/>
        </w:rPr>
        <w:t xml:space="preserve">Tujuan dari pembuatan tugas akhir </w:t>
      </w:r>
      <w:r w:rsidRPr="007C63D5">
        <w:rPr>
          <w:color w:val="000000"/>
          <w:sz w:val="22"/>
          <w:lang w:val="id-ID"/>
        </w:rPr>
        <w:t>adalah</w:t>
      </w:r>
      <w:r w:rsidRPr="007C63D5">
        <w:rPr>
          <w:color w:val="000000"/>
          <w:sz w:val="22"/>
        </w:rPr>
        <w:t xml:space="preserve"> </w:t>
      </w:r>
      <w:r w:rsidRPr="007C63D5">
        <w:rPr>
          <w:color w:val="000000"/>
          <w:sz w:val="22"/>
          <w:lang w:val="id-ID"/>
        </w:rPr>
        <w:t>m</w:t>
      </w:r>
      <w:r w:rsidRPr="007C63D5">
        <w:rPr>
          <w:color w:val="000000"/>
          <w:sz w:val="22"/>
        </w:rPr>
        <w:t xml:space="preserve">embuat sistem temu kembali </w:t>
      </w:r>
      <w:r w:rsidRPr="007C63D5">
        <w:rPr>
          <w:color w:val="000000"/>
          <w:sz w:val="22"/>
          <w:lang w:val="id-ID"/>
        </w:rPr>
        <w:t>citra</w:t>
      </w:r>
      <w:r w:rsidRPr="007C63D5">
        <w:rPr>
          <w:color w:val="000000"/>
          <w:sz w:val="22"/>
        </w:rPr>
        <w:t xml:space="preserve"> </w:t>
      </w:r>
      <w:r w:rsidRPr="007C63D5">
        <w:rPr>
          <w:color w:val="000000"/>
          <w:sz w:val="22"/>
          <w:lang w:val="id-ID"/>
        </w:rPr>
        <w:t xml:space="preserve">yang cepat dan akurat </w:t>
      </w:r>
      <w:r w:rsidRPr="007C63D5">
        <w:rPr>
          <w:color w:val="000000"/>
          <w:sz w:val="22"/>
        </w:rPr>
        <w:t>dengan metode histogram warna sebagai ekstraksi warna dan BDIP dan BVLC sebagai ekstraksi tekstur.</w:t>
      </w:r>
    </w:p>
    <w:p w14:paraId="4F704135" w14:textId="77777777" w:rsidR="005D65D6" w:rsidRPr="00566C12" w:rsidRDefault="005D65D6" w:rsidP="005D65D6">
      <w:pPr>
        <w:pStyle w:val="ListParagraph"/>
      </w:pPr>
    </w:p>
    <w:p w14:paraId="20826E8A" w14:textId="77777777" w:rsidR="00A01AA3" w:rsidRPr="005932C5" w:rsidRDefault="00A01AA3" w:rsidP="00812E94">
      <w:pPr>
        <w:pStyle w:val="Heading2"/>
      </w:pPr>
      <w:bookmarkStart w:id="36" w:name="_Toc360782088"/>
      <w:bookmarkStart w:id="37" w:name="_Toc482354019"/>
      <w:r w:rsidRPr="005932C5">
        <w:t>Metodologi</w:t>
      </w:r>
      <w:bookmarkEnd w:id="36"/>
      <w:bookmarkEnd w:id="37"/>
    </w:p>
    <w:p w14:paraId="46D76745" w14:textId="77777777" w:rsidR="001B71AF" w:rsidRPr="005932C5" w:rsidRDefault="006C5831" w:rsidP="00E03C18">
      <w:pPr>
        <w:pStyle w:val="TextIsi"/>
        <w:spacing w:before="0"/>
        <w:ind w:firstLine="720"/>
        <w:rPr>
          <w:lang w:val="en-US"/>
        </w:rPr>
      </w:pPr>
      <w:r w:rsidRPr="005932C5">
        <w:rPr>
          <w:lang w:val="en-US"/>
        </w:rPr>
        <w:t xml:space="preserve">Langkah-langkah </w:t>
      </w:r>
      <w:r w:rsidR="00DB7FC4" w:rsidRPr="005932C5">
        <w:rPr>
          <w:lang w:val="en-US"/>
        </w:rPr>
        <w:t xml:space="preserve">yang ditempuh dalam pengerjaan </w:t>
      </w:r>
      <w:r w:rsidR="00E3798E" w:rsidRPr="005932C5">
        <w:rPr>
          <w:lang w:val="en-US"/>
        </w:rPr>
        <w:t>Tugas Akhir</w:t>
      </w:r>
      <w:r w:rsidR="00996089" w:rsidRPr="005932C5">
        <w:rPr>
          <w:lang w:val="en-US"/>
        </w:rPr>
        <w:t xml:space="preserve"> ini </w:t>
      </w:r>
      <w:r w:rsidR="00E57900" w:rsidRPr="005932C5">
        <w:rPr>
          <w:lang w:val="en-US"/>
        </w:rPr>
        <w:t>yaitu:</w:t>
      </w:r>
    </w:p>
    <w:p w14:paraId="1EE6D4D6" w14:textId="32CB96C5" w:rsidR="001B7AD5" w:rsidRPr="00632CB6" w:rsidRDefault="000C05AD" w:rsidP="00632CB6">
      <w:pPr>
        <w:widowControl w:val="0"/>
        <w:numPr>
          <w:ilvl w:val="0"/>
          <w:numId w:val="2"/>
        </w:numPr>
        <w:tabs>
          <w:tab w:val="clear" w:pos="340"/>
          <w:tab w:val="num" w:pos="709"/>
        </w:tabs>
        <w:ind w:left="709"/>
        <w:rPr>
          <w:rStyle w:val="StyleBold"/>
          <w:b w:val="0"/>
          <w:bCs w:val="0"/>
        </w:rPr>
      </w:pPr>
      <w:r w:rsidRPr="005932C5">
        <w:rPr>
          <w:rStyle w:val="StyleBold"/>
          <w:lang w:val="id-ID"/>
        </w:rPr>
        <w:t>S</w:t>
      </w:r>
      <w:r w:rsidR="0070575D" w:rsidRPr="005932C5">
        <w:rPr>
          <w:rStyle w:val="StyleBold"/>
        </w:rPr>
        <w:t>tudi L</w:t>
      </w:r>
      <w:r w:rsidR="006C5831" w:rsidRPr="005932C5">
        <w:rPr>
          <w:rStyle w:val="StyleBold"/>
        </w:rPr>
        <w:t>iteratur</w:t>
      </w:r>
    </w:p>
    <w:p w14:paraId="23D7F260" w14:textId="77777777" w:rsidR="00632CB6" w:rsidRPr="005932C5" w:rsidRDefault="00632CB6" w:rsidP="00632CB6">
      <w:pPr>
        <w:widowControl w:val="0"/>
        <w:ind w:left="709"/>
        <w:rPr>
          <w:lang w:val="id-ID"/>
        </w:rPr>
      </w:pPr>
      <w:r w:rsidRPr="005932C5">
        <w:rPr>
          <w:lang w:val="id-ID"/>
        </w:rPr>
        <w:t xml:space="preserve">Pada tahap ini dilakukan pencarian informasi dan studi literatur yang diperlukan untuk pengumpulan data dan </w:t>
      </w:r>
      <w:r w:rsidRPr="005932C5">
        <w:rPr>
          <w:lang w:val="id-ID"/>
        </w:rPr>
        <w:lastRenderedPageBreak/>
        <w:t xml:space="preserve">desain sistem yang akan dibuat. Informasi didapatkan dari buku, internet, dan materi-materi lain yang berhubungan dengan: </w:t>
      </w:r>
    </w:p>
    <w:p w14:paraId="2E7A2478" w14:textId="77777777" w:rsidR="00632CB6" w:rsidRPr="005932C5" w:rsidRDefault="00632CB6" w:rsidP="00632CB6">
      <w:pPr>
        <w:pStyle w:val="ListParagraph"/>
        <w:widowControl w:val="0"/>
        <w:numPr>
          <w:ilvl w:val="4"/>
          <w:numId w:val="9"/>
        </w:numPr>
        <w:ind w:left="1134"/>
      </w:pPr>
      <w:r>
        <w:rPr>
          <w:lang w:val="id-ID"/>
        </w:rPr>
        <w:t>H</w:t>
      </w:r>
      <w:r w:rsidRPr="005932C5">
        <w:rPr>
          <w:lang w:val="id-ID"/>
        </w:rPr>
        <w:t>istogram warna</w:t>
      </w:r>
    </w:p>
    <w:p w14:paraId="1ED5D009" w14:textId="77777777" w:rsidR="00632CB6" w:rsidRPr="005932C5" w:rsidRDefault="00632CB6" w:rsidP="00632CB6">
      <w:pPr>
        <w:pStyle w:val="ListParagraph"/>
        <w:widowControl w:val="0"/>
        <w:numPr>
          <w:ilvl w:val="4"/>
          <w:numId w:val="9"/>
        </w:numPr>
        <w:ind w:left="1134"/>
      </w:pPr>
      <w:r w:rsidRPr="005932C5">
        <w:rPr>
          <w:i/>
          <w:color w:val="000000"/>
          <w:szCs w:val="24"/>
          <w:lang w:val="id-ID" w:eastAsia="id-ID"/>
        </w:rPr>
        <w:t>Block Difference of Inverse Probabilities</w:t>
      </w:r>
      <w:r w:rsidRPr="005932C5">
        <w:rPr>
          <w:color w:val="000000"/>
          <w:szCs w:val="24"/>
          <w:lang w:val="id-ID" w:eastAsia="id-ID"/>
        </w:rPr>
        <w:t xml:space="preserve"> (BDIP) </w:t>
      </w:r>
    </w:p>
    <w:p w14:paraId="0B9AA4D7" w14:textId="77777777" w:rsidR="00632CB6" w:rsidRPr="005932C5" w:rsidRDefault="00632CB6" w:rsidP="00632CB6">
      <w:pPr>
        <w:pStyle w:val="ListParagraph"/>
        <w:widowControl w:val="0"/>
        <w:numPr>
          <w:ilvl w:val="4"/>
          <w:numId w:val="9"/>
        </w:numPr>
        <w:ind w:left="1134"/>
      </w:pPr>
      <w:r w:rsidRPr="005932C5">
        <w:rPr>
          <w:i/>
          <w:color w:val="000000"/>
          <w:szCs w:val="24"/>
          <w:lang w:val="id-ID" w:eastAsia="id-ID"/>
        </w:rPr>
        <w:t>Block Variation of Local correlation Coefficients</w:t>
      </w:r>
      <w:r w:rsidRPr="005932C5">
        <w:rPr>
          <w:color w:val="000000"/>
          <w:szCs w:val="24"/>
          <w:lang w:val="id-ID" w:eastAsia="id-ID"/>
        </w:rPr>
        <w:t xml:space="preserve"> (BVLC)</w:t>
      </w:r>
    </w:p>
    <w:p w14:paraId="46B28F17" w14:textId="77777777" w:rsidR="00632CB6" w:rsidRPr="005932C5" w:rsidRDefault="00632CB6" w:rsidP="00632CB6">
      <w:pPr>
        <w:pStyle w:val="ListParagraph"/>
        <w:widowControl w:val="0"/>
        <w:numPr>
          <w:ilvl w:val="4"/>
          <w:numId w:val="9"/>
        </w:numPr>
        <w:ind w:left="1134"/>
      </w:pPr>
      <w:r w:rsidRPr="005932C5">
        <w:rPr>
          <w:i/>
          <w:color w:val="000000"/>
          <w:szCs w:val="24"/>
          <w:lang w:val="id-ID" w:eastAsia="id-ID"/>
        </w:rPr>
        <w:t>Square-chord distance</w:t>
      </w:r>
      <w:r w:rsidRPr="005932C5">
        <w:rPr>
          <w:color w:val="000000"/>
          <w:szCs w:val="24"/>
          <w:lang w:val="id-ID" w:eastAsia="id-ID"/>
        </w:rPr>
        <w:t xml:space="preserve"> </w:t>
      </w:r>
    </w:p>
    <w:p w14:paraId="4116D436" w14:textId="4B284E08" w:rsidR="00632CB6" w:rsidRDefault="00632CB6" w:rsidP="00632CB6">
      <w:pPr>
        <w:widowControl w:val="0"/>
        <w:ind w:left="1134"/>
        <w:rPr>
          <w:color w:val="000000"/>
          <w:szCs w:val="24"/>
          <w:lang w:val="id-ID" w:eastAsia="id-ID"/>
        </w:rPr>
      </w:pPr>
      <w:r w:rsidRPr="005932C5">
        <w:rPr>
          <w:color w:val="000000"/>
          <w:szCs w:val="24"/>
          <w:lang w:val="id-ID" w:eastAsia="id-ID"/>
        </w:rPr>
        <w:t>Precision and recall</w:t>
      </w:r>
      <w:r>
        <w:rPr>
          <w:color w:val="000000"/>
          <w:szCs w:val="24"/>
          <w:lang w:val="id-ID" w:eastAsia="id-ID"/>
        </w:rPr>
        <w:t>.</w:t>
      </w:r>
    </w:p>
    <w:p w14:paraId="6A8CF51C" w14:textId="77777777" w:rsidR="00632CB6" w:rsidRPr="00632CB6" w:rsidRDefault="00632CB6" w:rsidP="00632CB6">
      <w:pPr>
        <w:widowControl w:val="0"/>
        <w:ind w:left="1134"/>
        <w:rPr>
          <w:rStyle w:val="StyleBold"/>
          <w:b w:val="0"/>
          <w:bCs w:val="0"/>
        </w:rPr>
      </w:pPr>
    </w:p>
    <w:p w14:paraId="1C4950AA" w14:textId="77777777" w:rsidR="00632CB6" w:rsidRPr="00632CB6" w:rsidRDefault="00632CB6" w:rsidP="00632CB6">
      <w:pPr>
        <w:widowControl w:val="0"/>
        <w:numPr>
          <w:ilvl w:val="0"/>
          <w:numId w:val="2"/>
        </w:numPr>
        <w:tabs>
          <w:tab w:val="clear" w:pos="340"/>
          <w:tab w:val="num" w:pos="709"/>
        </w:tabs>
        <w:ind w:left="993"/>
        <w:rPr>
          <w:rStyle w:val="StyleBold"/>
          <w:b w:val="0"/>
          <w:bCs w:val="0"/>
        </w:rPr>
      </w:pPr>
      <w:r w:rsidRPr="0014761F">
        <w:rPr>
          <w:rStyle w:val="StyleBold"/>
          <w:lang w:val="id-ID"/>
        </w:rPr>
        <w:t>Implementasi dan Pembuatan Perangkat Lunak</w:t>
      </w:r>
    </w:p>
    <w:p w14:paraId="12640D17" w14:textId="77777777" w:rsidR="00632CB6" w:rsidRPr="0014761F" w:rsidRDefault="00632CB6" w:rsidP="00632CB6">
      <w:pPr>
        <w:ind w:left="993"/>
      </w:pPr>
      <w:r w:rsidRPr="0014761F">
        <w:t>Pada tahap ini dilakukan implementasi proses ekstraksi fitur citra dan perhitungan kemiripan citra. Perincian tahap ini adalah sebagai berikut:</w:t>
      </w:r>
    </w:p>
    <w:p w14:paraId="2356E8CC" w14:textId="39E97869" w:rsidR="00632CB6" w:rsidRPr="0014761F" w:rsidRDefault="00632CB6" w:rsidP="00632CB6">
      <w:pPr>
        <w:widowControl w:val="0"/>
        <w:numPr>
          <w:ilvl w:val="0"/>
          <w:numId w:val="12"/>
        </w:numPr>
        <w:suppressAutoHyphens/>
        <w:ind w:left="1134"/>
      </w:pPr>
      <w:r w:rsidRPr="0014761F">
        <w:t>Pra-proses</w:t>
      </w:r>
      <w:r>
        <w:t xml:space="preserve"> </w:t>
      </w:r>
      <w:r w:rsidR="000F6AF5">
        <w:rPr>
          <w:color w:val="000000"/>
          <w:szCs w:val="24"/>
          <w:lang w:val="id-ID" w:eastAsia="id-ID"/>
        </w:rPr>
        <w:t>citra</w:t>
      </w:r>
    </w:p>
    <w:p w14:paraId="582DB1D9" w14:textId="77777777" w:rsidR="00632CB6" w:rsidRPr="0014761F" w:rsidRDefault="00632CB6" w:rsidP="00632CB6">
      <w:pPr>
        <w:widowControl w:val="0"/>
        <w:numPr>
          <w:ilvl w:val="0"/>
          <w:numId w:val="12"/>
        </w:numPr>
        <w:suppressAutoHyphens/>
        <w:ind w:left="1134"/>
      </w:pPr>
      <w:r w:rsidRPr="0014761F">
        <w:t>Ekstraksi fitur warna dengan Histogram warna</w:t>
      </w:r>
    </w:p>
    <w:p w14:paraId="6C0CC691" w14:textId="77777777" w:rsidR="00632CB6" w:rsidRPr="0014761F" w:rsidRDefault="00632CB6" w:rsidP="00632CB6">
      <w:pPr>
        <w:widowControl w:val="0"/>
        <w:numPr>
          <w:ilvl w:val="0"/>
          <w:numId w:val="12"/>
        </w:numPr>
        <w:suppressAutoHyphens/>
        <w:ind w:left="1134"/>
      </w:pPr>
      <w:r w:rsidRPr="0014761F">
        <w:t xml:space="preserve">Ekstraksi fitur tekstur dengan </w:t>
      </w:r>
      <w:r w:rsidRPr="0014761F">
        <w:rPr>
          <w:i/>
          <w:color w:val="000000"/>
          <w:szCs w:val="24"/>
          <w:lang w:val="id-ID" w:eastAsia="id-ID"/>
        </w:rPr>
        <w:t>Block Difference of Inverse Probabilities</w:t>
      </w:r>
      <w:r w:rsidRPr="0014761F">
        <w:rPr>
          <w:color w:val="000000"/>
          <w:szCs w:val="24"/>
          <w:lang w:val="id-ID" w:eastAsia="id-ID"/>
        </w:rPr>
        <w:t xml:space="preserve"> (BDIP) dan </w:t>
      </w:r>
      <w:r w:rsidRPr="0014761F">
        <w:rPr>
          <w:i/>
          <w:color w:val="000000"/>
          <w:szCs w:val="24"/>
          <w:lang w:val="id-ID" w:eastAsia="id-ID"/>
        </w:rPr>
        <w:t xml:space="preserve">Block Variation of Local </w:t>
      </w:r>
      <w:proofErr w:type="gramStart"/>
      <w:r w:rsidRPr="0014761F">
        <w:rPr>
          <w:i/>
          <w:color w:val="000000"/>
          <w:szCs w:val="24"/>
          <w:lang w:val="id-ID" w:eastAsia="id-ID"/>
        </w:rPr>
        <w:t>correlation</w:t>
      </w:r>
      <w:proofErr w:type="gramEnd"/>
      <w:r w:rsidRPr="0014761F">
        <w:rPr>
          <w:i/>
          <w:color w:val="000000"/>
          <w:szCs w:val="24"/>
          <w:lang w:val="id-ID" w:eastAsia="id-ID"/>
        </w:rPr>
        <w:t xml:space="preserve"> Coefficients</w:t>
      </w:r>
      <w:r w:rsidRPr="0014761F">
        <w:rPr>
          <w:color w:val="000000"/>
          <w:szCs w:val="24"/>
          <w:lang w:val="id-ID" w:eastAsia="id-ID"/>
        </w:rPr>
        <w:t xml:space="preserve"> (BVLC)</w:t>
      </w:r>
    </w:p>
    <w:p w14:paraId="412AA8BA" w14:textId="77777777" w:rsidR="00632CB6" w:rsidRPr="00632CB6" w:rsidRDefault="00632CB6" w:rsidP="00632CB6">
      <w:pPr>
        <w:widowControl w:val="0"/>
        <w:numPr>
          <w:ilvl w:val="0"/>
          <w:numId w:val="12"/>
        </w:numPr>
        <w:suppressAutoHyphens/>
        <w:ind w:left="1134"/>
      </w:pPr>
      <w:r w:rsidRPr="0014761F">
        <w:rPr>
          <w:color w:val="000000"/>
          <w:szCs w:val="24"/>
          <w:lang w:val="id-ID" w:eastAsia="id-ID"/>
        </w:rPr>
        <w:t xml:space="preserve">Menghitung kemiripan citra menggunakan </w:t>
      </w:r>
      <w:r w:rsidRPr="0014761F">
        <w:rPr>
          <w:i/>
          <w:color w:val="000000"/>
          <w:szCs w:val="24"/>
          <w:lang w:val="id-ID" w:eastAsia="id-ID"/>
        </w:rPr>
        <w:t>square-chord distance</w:t>
      </w:r>
    </w:p>
    <w:p w14:paraId="32B63034" w14:textId="077D3CAA" w:rsidR="00632CB6" w:rsidRPr="00632CB6" w:rsidRDefault="00632CB6" w:rsidP="00632CB6">
      <w:pPr>
        <w:widowControl w:val="0"/>
        <w:numPr>
          <w:ilvl w:val="0"/>
          <w:numId w:val="12"/>
        </w:numPr>
        <w:suppressAutoHyphens/>
        <w:ind w:left="1134"/>
      </w:pPr>
      <w:r w:rsidRPr="00632CB6">
        <w:rPr>
          <w:color w:val="000000"/>
          <w:szCs w:val="24"/>
          <w:lang w:val="id-ID" w:eastAsia="id-ID"/>
        </w:rPr>
        <w:t>Membuat tampilan sistem</w:t>
      </w:r>
      <w:r>
        <w:rPr>
          <w:color w:val="000000"/>
          <w:szCs w:val="24"/>
          <w:lang w:val="id-ID" w:eastAsia="id-ID"/>
        </w:rPr>
        <w:t>.</w:t>
      </w:r>
    </w:p>
    <w:p w14:paraId="2848AF63" w14:textId="77777777" w:rsidR="00632CB6" w:rsidRPr="00632CB6" w:rsidRDefault="00632CB6" w:rsidP="00632CB6">
      <w:pPr>
        <w:widowControl w:val="0"/>
        <w:suppressAutoHyphens/>
        <w:ind w:left="1134"/>
        <w:rPr>
          <w:rStyle w:val="StyleBold"/>
          <w:b w:val="0"/>
          <w:bCs w:val="0"/>
        </w:rPr>
      </w:pPr>
    </w:p>
    <w:p w14:paraId="29D4665D" w14:textId="77777777" w:rsidR="00632CB6" w:rsidRPr="00632CB6" w:rsidRDefault="00632CB6" w:rsidP="00632CB6">
      <w:pPr>
        <w:widowControl w:val="0"/>
        <w:numPr>
          <w:ilvl w:val="0"/>
          <w:numId w:val="2"/>
        </w:numPr>
        <w:tabs>
          <w:tab w:val="clear" w:pos="340"/>
          <w:tab w:val="num" w:pos="709"/>
        </w:tabs>
        <w:ind w:left="993"/>
        <w:rPr>
          <w:rStyle w:val="StyleBold"/>
          <w:b w:val="0"/>
          <w:bCs w:val="0"/>
        </w:rPr>
      </w:pPr>
      <w:r w:rsidRPr="0014761F">
        <w:rPr>
          <w:rStyle w:val="StyleBold"/>
        </w:rPr>
        <w:t>Pengujian dan Evaluasi</w:t>
      </w:r>
    </w:p>
    <w:p w14:paraId="14B3BE9F" w14:textId="4EA4A763" w:rsidR="00632CB6" w:rsidRDefault="00632CB6" w:rsidP="00632CB6">
      <w:pPr>
        <w:widowControl w:val="0"/>
        <w:ind w:left="993"/>
      </w:pPr>
      <w:r w:rsidRPr="0014761F">
        <w:t>Pada tahap ini dilakukan uji coba dengan menggunakan citra query untuk mencoba jalannya perangkat lunak telah sesuai dengan rancangan dan desain implementasi yang dibuat, juga untuk mencari kesalahan-kesalahan program yang mungkin terjadi untuk</w:t>
      </w:r>
      <w:r>
        <w:t xml:space="preserve"> </w:t>
      </w:r>
      <w:r w:rsidRPr="0014761F">
        <w:t>selanjunya dapat dilakukan penyempurnaan.</w:t>
      </w:r>
    </w:p>
    <w:p w14:paraId="1DB66D34" w14:textId="77777777" w:rsidR="00632CB6" w:rsidRPr="00632CB6" w:rsidRDefault="00632CB6" w:rsidP="00632CB6">
      <w:pPr>
        <w:widowControl w:val="0"/>
        <w:ind w:left="993"/>
        <w:rPr>
          <w:rStyle w:val="StyleBold"/>
          <w:b w:val="0"/>
          <w:bCs w:val="0"/>
        </w:rPr>
      </w:pPr>
    </w:p>
    <w:p w14:paraId="12C73858" w14:textId="77777777" w:rsidR="00632CB6" w:rsidRPr="0014761F" w:rsidRDefault="00632CB6" w:rsidP="00632CB6">
      <w:pPr>
        <w:pStyle w:val="ListParagraph"/>
        <w:numPr>
          <w:ilvl w:val="0"/>
          <w:numId w:val="2"/>
        </w:numPr>
        <w:tabs>
          <w:tab w:val="clear" w:pos="340"/>
          <w:tab w:val="num" w:pos="709"/>
        </w:tabs>
        <w:ind w:left="993"/>
        <w:rPr>
          <w:rStyle w:val="StyleBold"/>
          <w:b w:val="0"/>
          <w:bCs w:val="0"/>
        </w:rPr>
      </w:pPr>
      <w:r w:rsidRPr="0014761F">
        <w:rPr>
          <w:rStyle w:val="StyleBold"/>
        </w:rPr>
        <w:t>Penyusunan Buku Tugas Akhir</w:t>
      </w:r>
    </w:p>
    <w:p w14:paraId="3F9A4990" w14:textId="62840DAC" w:rsidR="0025360D" w:rsidRPr="0025360D" w:rsidRDefault="00DB57FD" w:rsidP="00632CB6">
      <w:pPr>
        <w:pStyle w:val="ListParagraph"/>
        <w:ind w:left="993"/>
        <w:rPr>
          <w:lang w:val="id-ID"/>
        </w:rPr>
      </w:pPr>
      <w:r w:rsidRPr="0014761F">
        <w:t xml:space="preserve">Pada tahap ini </w:t>
      </w:r>
      <w:r w:rsidRPr="0014761F">
        <w:rPr>
          <w:lang w:val="id-ID"/>
        </w:rPr>
        <w:t>di</w:t>
      </w:r>
      <w:r w:rsidR="006C5831" w:rsidRPr="0014761F">
        <w:t xml:space="preserve">lakukan </w:t>
      </w:r>
      <w:r w:rsidR="0014761F" w:rsidRPr="0014761F">
        <w:t xml:space="preserve">penyusunan laporan yang berisi dasar teori, dokumentasi dari perangkat lunak, </w:t>
      </w:r>
      <w:r w:rsidR="0014761F" w:rsidRPr="0014761F">
        <w:lastRenderedPageBreak/>
        <w:t>dan hasil-hasil yang diperoleh selama pengerjaan Tugas Akhir.</w:t>
      </w:r>
      <w:r w:rsidR="006C5831" w:rsidRPr="00232846">
        <w:t xml:space="preserve"> </w:t>
      </w:r>
    </w:p>
    <w:p w14:paraId="1D04F4E1" w14:textId="77777777" w:rsidR="00E94FD3" w:rsidRDefault="00E94FD3" w:rsidP="00140460">
      <w:pPr>
        <w:pStyle w:val="ListParagraph"/>
        <w:ind w:left="340"/>
      </w:pPr>
    </w:p>
    <w:p w14:paraId="62330DDD" w14:textId="77777777" w:rsidR="00A01AA3" w:rsidRPr="00DC33D5" w:rsidRDefault="00A01AA3" w:rsidP="00812E94">
      <w:pPr>
        <w:pStyle w:val="Heading2"/>
      </w:pPr>
      <w:bookmarkStart w:id="38" w:name="_Toc360782089"/>
      <w:bookmarkStart w:id="39" w:name="_Toc482354020"/>
      <w:r w:rsidRPr="00DC33D5">
        <w:t>Sistematika Penulisan</w:t>
      </w:r>
      <w:bookmarkEnd w:id="38"/>
      <w:bookmarkEnd w:id="39"/>
    </w:p>
    <w:p w14:paraId="5BA7C4FB" w14:textId="77777777" w:rsidR="006C5831" w:rsidRPr="00DC33D5" w:rsidRDefault="006C5831" w:rsidP="0016680C">
      <w:pPr>
        <w:ind w:firstLine="567"/>
        <w:rPr>
          <w:bCs/>
          <w:color w:val="000000"/>
        </w:rPr>
      </w:pPr>
      <w:r w:rsidRPr="00DC33D5">
        <w:t xml:space="preserve">Buku </w:t>
      </w:r>
      <w:r w:rsidR="00E3798E" w:rsidRPr="00DC33D5">
        <w:t>Tugas Akhir</w:t>
      </w:r>
      <w:r w:rsidRPr="00DC33D5">
        <w:t xml:space="preserve"> ini bertujuan untuk mendapatkan gambaran dari pengerjaan </w:t>
      </w:r>
      <w:r w:rsidR="00E3798E" w:rsidRPr="00DC33D5">
        <w:t>Tugas Akhir</w:t>
      </w:r>
      <w:r w:rsidR="00CB5794" w:rsidRPr="00DC33D5">
        <w:t xml:space="preserve"> ini. </w:t>
      </w:r>
      <w:r w:rsidR="00194B99" w:rsidRPr="00DC33D5">
        <w:t xml:space="preserve">Selain itu, </w:t>
      </w:r>
      <w:r w:rsidRPr="00DC33D5">
        <w:t>diharapkan dapat berguna untuk pembaca yang tertarik untuk melakukan pengembangan lebih lanjut.</w:t>
      </w:r>
      <w:r w:rsidR="00580550" w:rsidRPr="00DC33D5">
        <w:t xml:space="preserve"> </w:t>
      </w:r>
      <w:r w:rsidRPr="00DC33D5">
        <w:rPr>
          <w:bCs/>
          <w:color w:val="000000"/>
        </w:rPr>
        <w:t xml:space="preserve">Secara garis besar, buku </w:t>
      </w:r>
      <w:r w:rsidR="00E3798E" w:rsidRPr="00DC33D5">
        <w:rPr>
          <w:bCs/>
          <w:color w:val="000000"/>
        </w:rPr>
        <w:t>Tugas Akhir</w:t>
      </w:r>
      <w:r w:rsidRPr="00DC33D5">
        <w:rPr>
          <w:bCs/>
          <w:color w:val="000000"/>
        </w:rPr>
        <w:t xml:space="preserve"> ter</w:t>
      </w:r>
      <w:r w:rsidR="00DB57FD" w:rsidRPr="00DC33D5">
        <w:rPr>
          <w:bCs/>
          <w:color w:val="000000"/>
        </w:rPr>
        <w:t xml:space="preserve">diri atas beberapa bagian </w:t>
      </w:r>
      <w:r w:rsidR="00DB57FD" w:rsidRPr="00DC33D5">
        <w:rPr>
          <w:bCs/>
          <w:color w:val="000000"/>
          <w:lang w:val="id-ID"/>
        </w:rPr>
        <w:t>seperti berikut ini.</w:t>
      </w:r>
    </w:p>
    <w:p w14:paraId="4E3CA806" w14:textId="77777777" w:rsidR="006C5831" w:rsidRPr="00DC33D5" w:rsidRDefault="006C5831" w:rsidP="0037300A">
      <w:pPr>
        <w:pStyle w:val="ListParagraph"/>
        <w:numPr>
          <w:ilvl w:val="0"/>
          <w:numId w:val="3"/>
        </w:numPr>
        <w:tabs>
          <w:tab w:val="left" w:pos="360"/>
        </w:tabs>
        <w:ind w:left="1276" w:hanging="873"/>
        <w:rPr>
          <w:b/>
          <w:bCs/>
          <w:color w:val="000000"/>
        </w:rPr>
      </w:pPr>
      <w:r w:rsidRPr="00DC33D5">
        <w:rPr>
          <w:b/>
          <w:bCs/>
          <w:color w:val="000000"/>
        </w:rPr>
        <w:t>Pendahuluan</w:t>
      </w:r>
    </w:p>
    <w:p w14:paraId="0806DC07" w14:textId="77777777" w:rsidR="00B147E7" w:rsidRPr="00DC33D5" w:rsidRDefault="00D22292" w:rsidP="0037300A">
      <w:pPr>
        <w:ind w:left="1276"/>
      </w:pPr>
      <w:r w:rsidRPr="00DC33D5">
        <w:t xml:space="preserve">Bab ini berisi latar belakang masalah, tujuan dan manfaat pembuatan </w:t>
      </w:r>
      <w:r w:rsidR="00E3798E" w:rsidRPr="00DC33D5">
        <w:t>Tugas Akhir</w:t>
      </w:r>
      <w:r w:rsidRPr="00DC33D5">
        <w:t xml:space="preserve">, permasalahan, batasan masalah, metodologi yang digunakan, dan sistematika penyusunan </w:t>
      </w:r>
      <w:r w:rsidR="00E3798E" w:rsidRPr="00DC33D5">
        <w:t>Tugas Akhir</w:t>
      </w:r>
      <w:r w:rsidRPr="00DC33D5">
        <w:t>.</w:t>
      </w:r>
    </w:p>
    <w:p w14:paraId="0A33B6F6" w14:textId="1829D990" w:rsidR="006C5831" w:rsidRPr="00E724EA" w:rsidRDefault="00DC33D5" w:rsidP="0037300A">
      <w:pPr>
        <w:pStyle w:val="ListParagraph"/>
        <w:numPr>
          <w:ilvl w:val="0"/>
          <w:numId w:val="3"/>
        </w:numPr>
        <w:tabs>
          <w:tab w:val="left" w:pos="360"/>
        </w:tabs>
        <w:ind w:left="1276" w:hanging="873"/>
        <w:rPr>
          <w:b/>
          <w:bCs/>
          <w:color w:val="000000"/>
        </w:rPr>
      </w:pPr>
      <w:r w:rsidRPr="00E724EA">
        <w:rPr>
          <w:b/>
          <w:bCs/>
          <w:color w:val="000000"/>
          <w:lang w:val="id-ID"/>
        </w:rPr>
        <w:t>Tinjauan Pustaka</w:t>
      </w:r>
    </w:p>
    <w:p w14:paraId="7CFEBA9A" w14:textId="5410ADD8" w:rsidR="00B147E7" w:rsidRPr="00E724EA" w:rsidRDefault="00D22292" w:rsidP="0037300A">
      <w:pPr>
        <w:ind w:left="1276"/>
        <w:rPr>
          <w:b/>
          <w:bCs/>
          <w:color w:val="000000"/>
          <w:sz w:val="24"/>
          <w:szCs w:val="24"/>
        </w:rPr>
      </w:pPr>
      <w:r w:rsidRPr="00E724EA">
        <w:t xml:space="preserve">Bab ini </w:t>
      </w:r>
      <w:r w:rsidR="00DC33D5" w:rsidRPr="00E724EA">
        <w:t>berisi penjelasan secara detail mengenai dasar-dasar penunjang untuk mendukung pembuatan Tugas Akhir ini.</w:t>
      </w:r>
    </w:p>
    <w:p w14:paraId="5349B1D6" w14:textId="37970E21" w:rsidR="006C5831" w:rsidRPr="00E724EA" w:rsidRDefault="00DC33D5" w:rsidP="0037300A">
      <w:pPr>
        <w:pStyle w:val="ListParagraph"/>
        <w:numPr>
          <w:ilvl w:val="0"/>
          <w:numId w:val="3"/>
        </w:numPr>
        <w:tabs>
          <w:tab w:val="left" w:pos="360"/>
          <w:tab w:val="left" w:pos="900"/>
        </w:tabs>
        <w:ind w:left="1276" w:hanging="873"/>
        <w:rPr>
          <w:b/>
          <w:bCs/>
          <w:color w:val="000000"/>
        </w:rPr>
      </w:pPr>
      <w:r w:rsidRPr="00E724EA">
        <w:rPr>
          <w:b/>
          <w:bCs/>
          <w:color w:val="000000"/>
        </w:rPr>
        <w:t>Desain</w:t>
      </w:r>
      <w:r w:rsidR="00426B86" w:rsidRPr="00E724EA">
        <w:rPr>
          <w:b/>
          <w:bCs/>
          <w:color w:val="000000"/>
        </w:rPr>
        <w:t xml:space="preserve"> dan </w:t>
      </w:r>
      <w:r w:rsidR="000870F4" w:rsidRPr="00E724EA">
        <w:rPr>
          <w:b/>
          <w:bCs/>
          <w:color w:val="000000"/>
          <w:lang w:val="id-ID"/>
        </w:rPr>
        <w:t xml:space="preserve">Perancangan </w:t>
      </w:r>
    </w:p>
    <w:p w14:paraId="4D383D60" w14:textId="2A30864F" w:rsidR="00B147E7" w:rsidRPr="00E724EA" w:rsidRDefault="00D22292" w:rsidP="0037300A">
      <w:pPr>
        <w:ind w:left="1276"/>
        <w:rPr>
          <w:b/>
          <w:bCs/>
          <w:color w:val="000000"/>
          <w:sz w:val="24"/>
          <w:szCs w:val="24"/>
          <w:lang w:val="id-ID"/>
        </w:rPr>
      </w:pPr>
      <w:r w:rsidRPr="00E724EA">
        <w:t>Bab i</w:t>
      </w:r>
      <w:r w:rsidR="004A32FD" w:rsidRPr="00E724EA">
        <w:t xml:space="preserve">ni </w:t>
      </w:r>
      <w:r w:rsidR="00DC33D5" w:rsidRPr="00E724EA">
        <w:t>berisi penjelasan mengenai desain, perancangan dan data yang digunakan untuk memenuhi Tugas Akhir, serta urutan pelaksanaan percobaan.</w:t>
      </w:r>
    </w:p>
    <w:p w14:paraId="01977587" w14:textId="77777777" w:rsidR="000870F4" w:rsidRPr="00E724EA" w:rsidRDefault="000870F4" w:rsidP="0037300A">
      <w:pPr>
        <w:pStyle w:val="ListParagraph"/>
        <w:numPr>
          <w:ilvl w:val="0"/>
          <w:numId w:val="3"/>
        </w:numPr>
        <w:ind w:left="1276" w:hanging="873"/>
        <w:rPr>
          <w:b/>
          <w:bCs/>
          <w:color w:val="000000"/>
        </w:rPr>
      </w:pPr>
      <w:r w:rsidRPr="00E724EA">
        <w:rPr>
          <w:b/>
          <w:bCs/>
          <w:color w:val="000000"/>
          <w:lang w:val="id-ID"/>
        </w:rPr>
        <w:t xml:space="preserve">Implementasi </w:t>
      </w:r>
    </w:p>
    <w:p w14:paraId="2EB8D78E" w14:textId="0A125D5C" w:rsidR="00DC33D5" w:rsidRPr="00E724EA" w:rsidRDefault="00DC33D5" w:rsidP="00DC33D5">
      <w:pPr>
        <w:ind w:left="1276"/>
        <w:rPr>
          <w:b/>
          <w:bCs/>
          <w:color w:val="000000"/>
          <w:lang w:val="id-ID"/>
        </w:rPr>
      </w:pPr>
      <w:r w:rsidRPr="00E724EA">
        <w:t xml:space="preserve">Bab ini </w:t>
      </w:r>
      <w:r w:rsidRPr="00E724EA">
        <w:rPr>
          <w:lang w:val="id-ID"/>
        </w:rPr>
        <w:t>berisi implementasi temu kembali citra yang dibangun menggunakan MATLAB sesuai dengan permasalahan dan batasan yang telah dijabarkan pada Bab 1.</w:t>
      </w:r>
    </w:p>
    <w:p w14:paraId="365DCB7D" w14:textId="77777777" w:rsidR="006C5831" w:rsidRPr="00E724EA" w:rsidRDefault="00330E4F" w:rsidP="0037300A">
      <w:pPr>
        <w:pStyle w:val="ListParagraph"/>
        <w:numPr>
          <w:ilvl w:val="0"/>
          <w:numId w:val="3"/>
        </w:numPr>
        <w:ind w:left="1276" w:hanging="873"/>
        <w:rPr>
          <w:b/>
          <w:bCs/>
          <w:color w:val="000000"/>
        </w:rPr>
      </w:pPr>
      <w:r w:rsidRPr="00E724EA">
        <w:rPr>
          <w:b/>
          <w:bCs/>
          <w:color w:val="000000"/>
        </w:rPr>
        <w:t>Pengujian</w:t>
      </w:r>
      <w:r w:rsidR="006C5831" w:rsidRPr="00E724EA">
        <w:rPr>
          <w:b/>
          <w:bCs/>
          <w:color w:val="000000"/>
        </w:rPr>
        <w:t xml:space="preserve"> dan Evaluasi</w:t>
      </w:r>
    </w:p>
    <w:p w14:paraId="61C83007" w14:textId="57E75B53" w:rsidR="00E724EA" w:rsidRPr="00E724EA" w:rsidRDefault="00D22292" w:rsidP="00E724EA">
      <w:pPr>
        <w:widowControl w:val="0"/>
        <w:ind w:left="1276"/>
      </w:pPr>
      <w:r w:rsidRPr="00E724EA">
        <w:t xml:space="preserve">Bab ini </w:t>
      </w:r>
      <w:r w:rsidR="00DC33D5" w:rsidRPr="00E724EA">
        <w:t>berisi penjelasan mengenai data hasil percobaan atau pengukuran, dan pembahasan mengenai hasil percobaan yang telah dilakukan.</w:t>
      </w:r>
    </w:p>
    <w:p w14:paraId="0985B926" w14:textId="26A59BBD" w:rsidR="006C5831" w:rsidRPr="00E724EA" w:rsidRDefault="00122780" w:rsidP="0037300A">
      <w:pPr>
        <w:pStyle w:val="ListParagraph"/>
        <w:numPr>
          <w:ilvl w:val="0"/>
          <w:numId w:val="3"/>
        </w:numPr>
        <w:ind w:left="1276" w:hanging="873"/>
        <w:rPr>
          <w:b/>
          <w:bCs/>
          <w:color w:val="000000"/>
        </w:rPr>
      </w:pPr>
      <w:r w:rsidRPr="00E724EA">
        <w:rPr>
          <w:b/>
          <w:bCs/>
          <w:color w:val="000000"/>
        </w:rPr>
        <w:t>Kesimpulan</w:t>
      </w:r>
      <w:r w:rsidR="00DC33D5" w:rsidRPr="00E724EA">
        <w:rPr>
          <w:b/>
          <w:bCs/>
          <w:color w:val="000000"/>
        </w:rPr>
        <w:t xml:space="preserve"> dan Saran</w:t>
      </w:r>
    </w:p>
    <w:p w14:paraId="448C9F4D" w14:textId="486D55A9" w:rsidR="00E724EA" w:rsidRPr="00E724EA" w:rsidRDefault="00E724EA" w:rsidP="00E724EA">
      <w:pPr>
        <w:pStyle w:val="ListParagraph"/>
        <w:ind w:left="1276"/>
      </w:pPr>
      <w:r w:rsidRPr="00E724EA">
        <w:t xml:space="preserve">Bab ini berisi hasil penelitian yang menjawab permasalahan atau yang berupa konsep, program, </w:t>
      </w:r>
      <w:r w:rsidRPr="00E724EA">
        <w:lastRenderedPageBreak/>
        <w:t>dan karya rancangan. Selain itu, pada bab ini diberikan saran-saran yang berisi hal-hal yang masih dapat dikerjakan dengan laebih baik dan dapat dikembangkan lebih lanjut, atau berisi masalah-masalah yang dialami pada proses pengerjaan Tugas Akhir.</w:t>
      </w:r>
    </w:p>
    <w:p w14:paraId="752A4159" w14:textId="5DAC107B" w:rsidR="00DC33D5" w:rsidRPr="00E724EA" w:rsidRDefault="00DC33D5" w:rsidP="0037300A">
      <w:pPr>
        <w:pStyle w:val="ListParagraph"/>
        <w:numPr>
          <w:ilvl w:val="0"/>
          <w:numId w:val="3"/>
        </w:numPr>
        <w:ind w:left="1276" w:hanging="873"/>
        <w:rPr>
          <w:b/>
          <w:bCs/>
          <w:color w:val="000000"/>
        </w:rPr>
      </w:pPr>
      <w:r w:rsidRPr="00E724EA">
        <w:rPr>
          <w:b/>
          <w:bCs/>
          <w:color w:val="000000"/>
        </w:rPr>
        <w:t>Daftar Pustaka</w:t>
      </w:r>
    </w:p>
    <w:p w14:paraId="1EE5950B" w14:textId="0566F7DE" w:rsidR="00393E18" w:rsidRDefault="000F6AF5" w:rsidP="00632CB6">
      <w:pPr>
        <w:pStyle w:val="ListParagraph"/>
        <w:ind w:left="1276"/>
      </w:pPr>
      <w:r>
        <w:t>Bab ini berisi</w:t>
      </w:r>
      <w:r w:rsidR="00DC33D5" w:rsidRPr="00E724EA">
        <w:t xml:space="preserve"> daftar referensi yang digunakan untuk mengembangkan Tugas Akhir.</w:t>
      </w:r>
    </w:p>
    <w:p w14:paraId="5A3FBB24" w14:textId="77777777" w:rsidR="00393E18" w:rsidRDefault="00393E18">
      <w:pPr>
        <w:jc w:val="left"/>
      </w:pPr>
      <w:r>
        <w:br w:type="page"/>
      </w:r>
    </w:p>
    <w:p w14:paraId="59FB3675" w14:textId="77777777" w:rsidR="00393E18" w:rsidRDefault="00393E18" w:rsidP="00393E18">
      <w:pPr>
        <w:jc w:val="center"/>
      </w:pPr>
      <w:r w:rsidRPr="000F5C1B">
        <w:rPr>
          <w:i/>
        </w:rPr>
        <w:lastRenderedPageBreak/>
        <w:t>[Halaman ini sengaja dikosongkan]</w:t>
      </w:r>
    </w:p>
    <w:p w14:paraId="14D33362" w14:textId="77777777" w:rsidR="00393E18" w:rsidRDefault="00393E18" w:rsidP="00632CB6">
      <w:pPr>
        <w:pStyle w:val="ListParagraph"/>
        <w:ind w:left="1276"/>
      </w:pPr>
    </w:p>
    <w:p w14:paraId="01ADB289" w14:textId="1565134D" w:rsidR="0055076A" w:rsidRPr="00393E18" w:rsidRDefault="00393E18" w:rsidP="0055076A">
      <w:pPr>
        <w:jc w:val="left"/>
      </w:pPr>
      <w:r>
        <w:br w:type="page"/>
      </w:r>
    </w:p>
    <w:p w14:paraId="1AD1E364" w14:textId="1F90FDDD" w:rsidR="00B77867" w:rsidRDefault="00B77867" w:rsidP="00B77867">
      <w:pPr>
        <w:pStyle w:val="Heading1"/>
      </w:pPr>
      <w:r w:rsidRPr="00B77867">
        <w:lastRenderedPageBreak/>
        <w:t xml:space="preserve">BAB II </w:t>
      </w:r>
      <w:r>
        <w:br/>
        <w:t>TINJAUAN PUSTAKA</w:t>
      </w:r>
    </w:p>
    <w:p w14:paraId="6E9381F6" w14:textId="5D507049" w:rsidR="00B77867" w:rsidRDefault="00B77867" w:rsidP="00B77867">
      <w:pPr>
        <w:ind w:firstLine="720"/>
      </w:pPr>
      <w:r>
        <w:t>Bab ini berisi penjelasan teori-teori yang berkaitan dengan implementasi perangkat lunak. Penjelasan ini bertujuan untuk memberikan gambaran secara umum terhadap sistem yang dibuat dan berguna sebagai penunjang dalam pengembangan perangkat lunak.</w:t>
      </w:r>
    </w:p>
    <w:p w14:paraId="71F09A80" w14:textId="77777777" w:rsidR="00B77867" w:rsidRPr="00B77867" w:rsidRDefault="00B77867" w:rsidP="00B77867">
      <w:pPr>
        <w:ind w:firstLine="720"/>
      </w:pPr>
    </w:p>
    <w:p w14:paraId="61A240EB" w14:textId="38D24252" w:rsidR="00393E18" w:rsidRPr="00393E18" w:rsidRDefault="00501BA3" w:rsidP="00393E18">
      <w:pPr>
        <w:pStyle w:val="Heading2"/>
      </w:pPr>
      <w:r w:rsidRPr="000F6AF5">
        <w:rPr>
          <w:i/>
        </w:rPr>
        <w:t xml:space="preserve">Content Based Image Retrieval </w:t>
      </w:r>
      <w:r>
        <w:t>(CBIR)</w:t>
      </w:r>
    </w:p>
    <w:p w14:paraId="76C31553" w14:textId="29103DB8" w:rsidR="00E1646D" w:rsidRDefault="00393E18" w:rsidP="00917FF2">
      <w:pPr>
        <w:ind w:firstLine="709"/>
      </w:pPr>
      <w:r>
        <w:rPr>
          <w:lang w:eastAsia="en-US"/>
        </w:rPr>
        <w:t xml:space="preserve">Temu kembali citra berdasarkan isi atau content based image retrieval adalah </w:t>
      </w:r>
      <w:r w:rsidR="00E1646D" w:rsidRPr="005C1ABC">
        <w:t xml:space="preserve">temu kembali citra yang bergantung pada penggalian jumlah karakteristik yang sesuai dan menggambarkan isi citra yang diinginkan </w:t>
      </w:r>
      <w:r w:rsidR="00E1646D" w:rsidRPr="005C1ABC">
        <w:fldChar w:fldCharType="begin"/>
      </w:r>
      <w:r w:rsidR="00E1646D" w:rsidRPr="005C1ABC">
        <w:instrText xml:space="preserve"> ADDIN ZOTERO_ITEM CSL_CITATION {"citationID":"1d5nbj8lil","properties":{"formattedCitation":"[5]","plainCitation":"[5]"},"citationItems":[{"id":8,"uris":["http://zotero.org/users/3608590/items/PJXQKBGS"],"uri":["http://zotero.org/users/3608590/items/PJXQKBGS"],"itemData":{"id":8,"type":"book","title":"Handbook of Research on Text and Web Mining Technologies","publisher":"IGI Global","number-of-pages":"899","source":"Google Books","abstract":"The massive daily overflow of electronic data to information seekers creates the need for better ways to digest and organize this information to make it understandable and useful. Text mining, a variation of data mining, extracts desired information from large, unstructured text collections stored in electronic forms.The Handbook of Research on Text and Web Mining Technologies is the first comprehensive reference to the state of research in the field of text mining, serving a pivotal role in educating practitioners in the field. This compendium of pioneering studies from leading experts is essential to academic reference collections and introduces researchers and students to cutting-edge techniques for gaining knowledge discovery from unstructured text.","ISBN":"978-1-59904-991-5","note":"Google-Books-ID: sGSSLUAAdBIC","language":"en","author":[{"family":"Min","given":"Song"}],"issued":{"date-parts":[["2008",9,30]]}}}],"schema":"https://github.com/citation-style-language/schema/raw/master/csl-citation.json"} </w:instrText>
      </w:r>
      <w:r w:rsidR="00E1646D" w:rsidRPr="005C1ABC">
        <w:fldChar w:fldCharType="separate"/>
      </w:r>
      <w:r w:rsidR="00E1646D" w:rsidRPr="005C1ABC">
        <w:t>[5]</w:t>
      </w:r>
      <w:r w:rsidR="00E1646D" w:rsidRPr="005C1ABC">
        <w:fldChar w:fldCharType="end"/>
      </w:r>
      <w:r w:rsidR="00E1646D">
        <w:t xml:space="preserve">. </w:t>
      </w:r>
      <w:r w:rsidR="00917FF2">
        <w:t>Karakteristik suatu citra didapatkan dengan melakukan ekstraksi fitur.</w:t>
      </w:r>
      <w:r w:rsidR="00917FF2">
        <w:t xml:space="preserve"> </w:t>
      </w:r>
      <w:r w:rsidR="00E1646D">
        <w:t>Citra akan</w:t>
      </w:r>
      <w:r w:rsidR="00611E1A">
        <w:t xml:space="preserve"> diindeks sesuai intensitas citra seperti warna, tekstur dan bentuk. Isi dari citra diubah ke dalam bentuk numerik yang disebut dengan fitur.</w:t>
      </w:r>
    </w:p>
    <w:p w14:paraId="73FD37B0" w14:textId="14A72303" w:rsidR="00101EEE" w:rsidRDefault="00917FF2" w:rsidP="00917FF2">
      <w:pPr>
        <w:ind w:firstLine="709"/>
        <w:rPr>
          <w:color w:val="000000"/>
          <w:lang w:val="id-ID" w:eastAsia="id-ID"/>
        </w:rPr>
      </w:pPr>
      <w:r>
        <w:rPr>
          <w:color w:val="000000"/>
          <w:lang w:val="id-ID" w:eastAsia="id-ID"/>
        </w:rPr>
        <w:t>Ekstraksi fitur dalam temu kembali citra berdasarkan isi digolongkan ke dalam dua metode secara umum, yaitu metode secara global dan metode secara lokal. Metode global adalah melakukan ekstraksi fitur dari keseluruhan citra yang merepresentasikan k</w:t>
      </w:r>
      <w:r>
        <w:rPr>
          <w:color w:val="000000"/>
          <w:lang w:val="id-ID" w:eastAsia="id-ID"/>
        </w:rPr>
        <w:t xml:space="preserve">eseluruhan karakteristik citra. </w:t>
      </w:r>
      <w:r>
        <w:rPr>
          <w:color w:val="000000"/>
          <w:lang w:val="id-ID" w:eastAsia="id-ID"/>
        </w:rPr>
        <w:t xml:space="preserve">Biasanya, metode ini menghasilkan hasil fitur dengan dimensi yang rendah sehingga meningkatkan efisiensi temu kembali citra. Namun kekurangan metode global ini </w:t>
      </w:r>
      <w:r>
        <w:rPr>
          <w:color w:val="000000"/>
          <w:lang w:val="id-ID" w:eastAsia="id-ID"/>
        </w:rPr>
        <w:t xml:space="preserve">adalah </w:t>
      </w:r>
      <w:r>
        <w:rPr>
          <w:color w:val="000000"/>
          <w:lang w:val="id-ID" w:eastAsia="id-ID"/>
        </w:rPr>
        <w:t xml:space="preserve">tidak dapat mengatasi keadaan citra yang berkaitan dengan perubahan sudut pandang, perubahan gelap terang, dan karakteristik bentuk gambar lokal. Citra dengan keadaan seperti ini dapat </w:t>
      </w:r>
      <w:r>
        <w:rPr>
          <w:color w:val="000000"/>
          <w:lang w:val="id-ID" w:eastAsia="id-ID"/>
        </w:rPr>
        <w:t>ditangani</w:t>
      </w:r>
      <w:r>
        <w:rPr>
          <w:color w:val="000000"/>
          <w:lang w:val="id-ID" w:eastAsia="id-ID"/>
        </w:rPr>
        <w:t xml:space="preserve"> dengan menggunakan metode </w:t>
      </w:r>
      <w:r>
        <w:rPr>
          <w:color w:val="000000"/>
          <w:lang w:val="id-ID" w:eastAsia="id-ID"/>
        </w:rPr>
        <w:t xml:space="preserve">secara </w:t>
      </w:r>
      <w:r>
        <w:rPr>
          <w:color w:val="000000"/>
          <w:lang w:val="id-ID" w:eastAsia="id-ID"/>
        </w:rPr>
        <w:t xml:space="preserve">lokal yang lebih efektif daripada </w:t>
      </w:r>
      <w:r>
        <w:rPr>
          <w:color w:val="000000"/>
          <w:lang w:val="id-ID" w:eastAsia="id-ID"/>
        </w:rPr>
        <w:t>metode secara</w:t>
      </w:r>
      <w:r>
        <w:rPr>
          <w:color w:val="000000"/>
          <w:lang w:val="id-ID" w:eastAsia="id-ID"/>
        </w:rPr>
        <w:t xml:space="preserve"> global.</w:t>
      </w:r>
    </w:p>
    <w:p w14:paraId="1E5B6040" w14:textId="521845A4" w:rsidR="00B22EBA" w:rsidRDefault="00917FF2" w:rsidP="00E85522">
      <w:pPr>
        <w:pStyle w:val="p1"/>
        <w:ind w:firstLine="709"/>
        <w:jc w:val="both"/>
        <w:rPr>
          <w:rFonts w:ascii="Times New Roman" w:hAnsi="Times New Roman" w:cs="Times New Roman"/>
          <w:color w:val="000000"/>
          <w:sz w:val="22"/>
          <w:szCs w:val="22"/>
          <w:lang w:val="id-ID" w:eastAsia="id-ID"/>
        </w:rPr>
      </w:pPr>
      <w:r w:rsidRPr="005E2992">
        <w:rPr>
          <w:rFonts w:ascii="Times New Roman" w:hAnsi="Times New Roman" w:cs="Times New Roman"/>
          <w:color w:val="000000"/>
          <w:sz w:val="22"/>
          <w:szCs w:val="22"/>
          <w:lang w:val="id-ID" w:eastAsia="id-ID"/>
        </w:rPr>
        <w:t xml:space="preserve">Ada berbagai macam </w:t>
      </w:r>
      <w:r>
        <w:rPr>
          <w:rFonts w:ascii="Times New Roman" w:hAnsi="Times New Roman" w:cs="Times New Roman"/>
          <w:color w:val="000000"/>
          <w:sz w:val="22"/>
          <w:szCs w:val="22"/>
          <w:lang w:val="id-ID" w:eastAsia="id-ID"/>
        </w:rPr>
        <w:t>algoritma</w:t>
      </w:r>
      <w:r w:rsidRPr="005E2992">
        <w:rPr>
          <w:rFonts w:ascii="Times New Roman" w:hAnsi="Times New Roman" w:cs="Times New Roman"/>
          <w:color w:val="000000"/>
          <w:sz w:val="22"/>
          <w:szCs w:val="22"/>
          <w:lang w:val="id-ID" w:eastAsia="id-ID"/>
        </w:rPr>
        <w:t xml:space="preserve"> ekstraksi fitur yang dapat digunakan untuk </w:t>
      </w:r>
      <w:r>
        <w:rPr>
          <w:rFonts w:ascii="Times New Roman" w:hAnsi="Times New Roman" w:cs="Times New Roman"/>
          <w:color w:val="000000"/>
          <w:sz w:val="22"/>
          <w:szCs w:val="22"/>
          <w:lang w:val="id-ID" w:eastAsia="id-ID"/>
        </w:rPr>
        <w:t>temu kembali</w:t>
      </w:r>
      <w:r w:rsidRPr="005E2992">
        <w:rPr>
          <w:rFonts w:ascii="Times New Roman" w:hAnsi="Times New Roman" w:cs="Times New Roman"/>
          <w:color w:val="000000"/>
          <w:sz w:val="22"/>
          <w:szCs w:val="22"/>
          <w:lang w:val="id-ID" w:eastAsia="id-ID"/>
        </w:rPr>
        <w:t xml:space="preserve"> citra. Fitur warna menjadi </w:t>
      </w:r>
      <w:r>
        <w:rPr>
          <w:rFonts w:ascii="Times New Roman" w:hAnsi="Times New Roman" w:cs="Times New Roman"/>
          <w:color w:val="000000"/>
          <w:sz w:val="22"/>
          <w:szCs w:val="22"/>
          <w:lang w:val="id-ID" w:eastAsia="id-ID"/>
        </w:rPr>
        <w:t xml:space="preserve">salah satu </w:t>
      </w:r>
      <w:r w:rsidRPr="005E2992">
        <w:rPr>
          <w:rFonts w:ascii="Times New Roman" w:hAnsi="Times New Roman" w:cs="Times New Roman"/>
          <w:color w:val="000000"/>
          <w:sz w:val="22"/>
          <w:szCs w:val="22"/>
          <w:lang w:val="id-ID" w:eastAsia="id-ID"/>
        </w:rPr>
        <w:t xml:space="preserve">fitur </w:t>
      </w:r>
      <w:r>
        <w:rPr>
          <w:rFonts w:ascii="Times New Roman" w:hAnsi="Times New Roman" w:cs="Times New Roman"/>
          <w:color w:val="000000"/>
          <w:sz w:val="22"/>
          <w:szCs w:val="22"/>
          <w:lang w:val="id-ID" w:eastAsia="id-ID"/>
        </w:rPr>
        <w:t xml:space="preserve">visual </w:t>
      </w:r>
      <w:r w:rsidRPr="005E2992">
        <w:rPr>
          <w:rFonts w:ascii="Times New Roman" w:hAnsi="Times New Roman" w:cs="Times New Roman"/>
          <w:color w:val="000000"/>
          <w:sz w:val="22"/>
          <w:szCs w:val="22"/>
          <w:lang w:val="id-ID" w:eastAsia="id-ID"/>
        </w:rPr>
        <w:t xml:space="preserve">yang paling dominan </w:t>
      </w:r>
      <w:r>
        <w:rPr>
          <w:rFonts w:ascii="Times New Roman" w:hAnsi="Times New Roman" w:cs="Times New Roman"/>
          <w:color w:val="000000"/>
          <w:sz w:val="22"/>
          <w:szCs w:val="22"/>
          <w:lang w:val="id-ID" w:eastAsia="id-ID"/>
        </w:rPr>
        <w:t xml:space="preserve">dan banyak diimplementasikan </w:t>
      </w:r>
      <w:r w:rsidRPr="005E2992">
        <w:rPr>
          <w:rFonts w:ascii="Times New Roman" w:hAnsi="Times New Roman" w:cs="Times New Roman"/>
          <w:color w:val="000000"/>
          <w:sz w:val="22"/>
          <w:szCs w:val="22"/>
          <w:lang w:val="id-ID" w:eastAsia="id-ID"/>
        </w:rPr>
        <w:t xml:space="preserve">dalam pencarian citra. </w:t>
      </w:r>
      <w:r w:rsidRPr="005E2992">
        <w:rPr>
          <w:rStyle w:val="s1"/>
          <w:rFonts w:ascii="Times New Roman" w:hAnsi="Times New Roman" w:cs="Times New Roman"/>
          <w:sz w:val="22"/>
          <w:szCs w:val="22"/>
        </w:rPr>
        <w:t xml:space="preserve">Histogram warna adalah representasi fitur warna yang paling umum digunakan </w:t>
      </w:r>
      <w:r w:rsidRPr="005E2992">
        <w:rPr>
          <w:rStyle w:val="s1"/>
          <w:rFonts w:ascii="Times New Roman" w:hAnsi="Times New Roman" w:cs="Times New Roman"/>
          <w:sz w:val="22"/>
          <w:szCs w:val="22"/>
        </w:rPr>
        <w:lastRenderedPageBreak/>
        <w:t>yang menggambarkan distribusi wa</w:t>
      </w:r>
      <w:r>
        <w:rPr>
          <w:rStyle w:val="s1"/>
          <w:rFonts w:ascii="Times New Roman" w:hAnsi="Times New Roman" w:cs="Times New Roman"/>
          <w:sz w:val="22"/>
          <w:szCs w:val="22"/>
        </w:rPr>
        <w:t>rna global dari sebuah gambar. Histogram warna i</w:t>
      </w:r>
      <w:r w:rsidRPr="005E2992">
        <w:rPr>
          <w:rStyle w:val="s1"/>
          <w:rFonts w:ascii="Times New Roman" w:hAnsi="Times New Roman" w:cs="Times New Roman"/>
          <w:sz w:val="22"/>
          <w:szCs w:val="22"/>
        </w:rPr>
        <w:t>ni menentukan probabilitas gabungan intensitas saluran warna</w:t>
      </w:r>
      <w:r w:rsidRPr="005E2992">
        <w:rPr>
          <w:rFonts w:ascii="Times New Roman" w:hAnsi="Times New Roman" w:cs="Times New Roman"/>
          <w:color w:val="000000"/>
          <w:sz w:val="22"/>
          <w:szCs w:val="22"/>
          <w:lang w:val="id-ID" w:eastAsia="id-ID"/>
        </w:rPr>
        <w:t>.</w:t>
      </w:r>
      <w:r>
        <w:rPr>
          <w:rFonts w:ascii="Times New Roman" w:hAnsi="Times New Roman" w:cs="Times New Roman"/>
          <w:color w:val="000000"/>
          <w:sz w:val="22"/>
          <w:szCs w:val="22"/>
          <w:lang w:val="id-ID" w:eastAsia="id-ID"/>
        </w:rPr>
        <w:t xml:space="preserve"> Fitur tekstur adalah deskriptor berbasis wilayah yang sangat baik untuk temu kembali citra.  Kebanyakan citra dapat dibedakan berdasarkan teksturnya, fitur tekstur dapat mengukur karakteristik citra seperti kehalusan dan kekasaran citra dan keteraturan. Fitur bentuk juga memberikan informasi karakteristik citra dengan baik. Fitur bentuk direpresentasikan ke dalam dua cara, representasi tepi bentuk pada citra dan representasi wilayah bentuk pada citra. Namun fitur ini memiliki kelemahan ketika mengekstraksi citra berwarna terutama citra natural yang karakteristik citranya kebanyakan tidak berbentuk dan memiliki banyak tekstur. </w:t>
      </w:r>
    </w:p>
    <w:p w14:paraId="544E464F" w14:textId="76D23F8A" w:rsidR="00101EEE" w:rsidRPr="00917FF2" w:rsidRDefault="00B22EBA" w:rsidP="00E85522">
      <w:pPr>
        <w:pStyle w:val="p1"/>
        <w:ind w:firstLine="709"/>
        <w:jc w:val="both"/>
        <w:rPr>
          <w:rFonts w:ascii="Times New Roman" w:hAnsi="Times New Roman" w:cs="Times New Roman"/>
          <w:color w:val="000000"/>
          <w:sz w:val="22"/>
          <w:szCs w:val="22"/>
          <w:lang w:val="id-ID" w:eastAsia="id-ID"/>
        </w:rPr>
      </w:pPr>
      <w:r>
        <w:rPr>
          <w:rFonts w:ascii="Times New Roman" w:hAnsi="Times New Roman" w:cs="Times New Roman"/>
          <w:color w:val="000000"/>
          <w:sz w:val="22"/>
          <w:szCs w:val="22"/>
          <w:lang w:val="id-ID" w:eastAsia="id-ID"/>
        </w:rPr>
        <w:t>Temu kembali citra</w:t>
      </w:r>
      <w:r w:rsidR="00E85522">
        <w:rPr>
          <w:rFonts w:ascii="Times New Roman" w:hAnsi="Times New Roman" w:cs="Times New Roman"/>
          <w:color w:val="000000"/>
          <w:sz w:val="22"/>
          <w:szCs w:val="22"/>
          <w:lang w:val="id-ID" w:eastAsia="id-ID"/>
        </w:rPr>
        <w:t xml:space="preserve"> berdasarkan isi</w:t>
      </w:r>
      <w:r>
        <w:rPr>
          <w:rFonts w:ascii="Times New Roman" w:hAnsi="Times New Roman" w:cs="Times New Roman"/>
          <w:color w:val="000000"/>
          <w:sz w:val="22"/>
          <w:szCs w:val="22"/>
          <w:lang w:val="id-ID" w:eastAsia="id-ID"/>
        </w:rPr>
        <w:t xml:space="preserve"> dapat menggunakan beberapa kombinasi ekstraksi </w:t>
      </w:r>
      <w:r w:rsidR="00611E1A">
        <w:rPr>
          <w:rFonts w:ascii="Times New Roman" w:hAnsi="Times New Roman" w:cs="Times New Roman"/>
          <w:color w:val="000000"/>
          <w:sz w:val="22"/>
          <w:szCs w:val="22"/>
          <w:lang w:val="id-ID" w:eastAsia="id-ID"/>
        </w:rPr>
        <w:t xml:space="preserve">fitur </w:t>
      </w:r>
      <w:r>
        <w:rPr>
          <w:rFonts w:ascii="Times New Roman" w:hAnsi="Times New Roman" w:cs="Times New Roman"/>
          <w:color w:val="000000"/>
          <w:sz w:val="22"/>
          <w:szCs w:val="22"/>
          <w:lang w:val="id-ID" w:eastAsia="id-ID"/>
        </w:rPr>
        <w:t>citra, semakin banyak fitur yang digunakan memungkinkan semakin baik hasil citra yang ditemukan. Namun, semakin banyak fitur yang digunakan menyebabkan semakin lama waktu proses yang diperlukan [</w:t>
      </w:r>
      <w:r w:rsidR="00E85522">
        <w:rPr>
          <w:rFonts w:ascii="Times New Roman" w:hAnsi="Times New Roman" w:cs="Times New Roman"/>
          <w:color w:val="000000"/>
          <w:sz w:val="22"/>
          <w:szCs w:val="22"/>
          <w:lang w:val="id-ID" w:eastAsia="id-ID"/>
        </w:rPr>
        <w:t>4</w:t>
      </w:r>
      <w:r>
        <w:rPr>
          <w:rFonts w:ascii="Times New Roman" w:hAnsi="Times New Roman" w:cs="Times New Roman"/>
          <w:color w:val="000000"/>
          <w:sz w:val="22"/>
          <w:szCs w:val="22"/>
          <w:lang w:val="id-ID" w:eastAsia="id-ID"/>
        </w:rPr>
        <w:t>]. Untuk menemukan kembali citra natural, kombinasi fitur warna dan fitur tekstur dinilai lebih efektif karena karakteristik citra natural yang memiliki banyak tekstur dan kebanyakan tidak berbentuk.</w:t>
      </w:r>
      <w:r w:rsidR="00E85522">
        <w:rPr>
          <w:rFonts w:ascii="Times New Roman" w:hAnsi="Times New Roman" w:cs="Times New Roman"/>
          <w:color w:val="000000"/>
          <w:sz w:val="22"/>
          <w:szCs w:val="22"/>
          <w:lang w:val="id-ID" w:eastAsia="id-ID"/>
        </w:rPr>
        <w:t xml:space="preserve"> </w:t>
      </w:r>
      <w:r w:rsidR="00611E1A">
        <w:rPr>
          <w:rFonts w:ascii="Times New Roman" w:hAnsi="Times New Roman" w:cs="Times New Roman"/>
          <w:color w:val="000000"/>
          <w:sz w:val="22"/>
          <w:szCs w:val="22"/>
          <w:lang w:val="id-ID" w:eastAsia="id-ID"/>
        </w:rPr>
        <w:t xml:space="preserve">Tugas akhir ini akan mengimplementasikan temu kembali citra natural menggunakan ekstraksi fitur warna dan tekstur. Ekstraksi fitur bentuk tidak digunakan karena dinilai kurang efektif dalam memproses citra natural dan untuk </w:t>
      </w:r>
      <w:bookmarkStart w:id="40" w:name="_GoBack"/>
      <w:r w:rsidR="00611E1A">
        <w:rPr>
          <w:rFonts w:ascii="Times New Roman" w:hAnsi="Times New Roman" w:cs="Times New Roman"/>
          <w:color w:val="000000"/>
          <w:sz w:val="22"/>
          <w:szCs w:val="22"/>
          <w:lang w:val="id-ID" w:eastAsia="id-ID"/>
        </w:rPr>
        <w:t xml:space="preserve">menghindari waktu proses yang lama. </w:t>
      </w:r>
    </w:p>
    <w:bookmarkEnd w:id="40"/>
    <w:p w14:paraId="2B940E80" w14:textId="77777777" w:rsidR="000F6AF5" w:rsidRPr="000F6AF5" w:rsidRDefault="000F6AF5" w:rsidP="000F6AF5">
      <w:pPr>
        <w:ind w:firstLine="709"/>
        <w:rPr>
          <w:lang w:eastAsia="en-US"/>
        </w:rPr>
      </w:pPr>
    </w:p>
    <w:p w14:paraId="0CE946F2" w14:textId="5939DE69" w:rsidR="00B77867" w:rsidRDefault="00B77867" w:rsidP="00B77867">
      <w:pPr>
        <w:pStyle w:val="Heading2"/>
      </w:pPr>
      <w:r>
        <w:t>Histogram Warna</w:t>
      </w:r>
    </w:p>
    <w:p w14:paraId="4511AFAF" w14:textId="007B1A74" w:rsidR="001E747E" w:rsidRDefault="001D7019" w:rsidP="001E747E">
      <w:pPr>
        <w:ind w:firstLine="709"/>
        <w:rPr>
          <w:lang w:eastAsia="en-US"/>
        </w:rPr>
      </w:pPr>
      <w:r>
        <w:rPr>
          <w:lang w:eastAsia="en-US"/>
        </w:rPr>
        <w:t>Citra terdiri dari piksel-piksel warna. Da</w:t>
      </w:r>
      <w:r w:rsidR="00F571E9" w:rsidRPr="00DD42C5">
        <w:rPr>
          <w:lang w:eastAsia="en-US"/>
        </w:rPr>
        <w:t xml:space="preserve">lam pengolahan citra, </w:t>
      </w:r>
      <w:r w:rsidR="00E85522">
        <w:rPr>
          <w:lang w:eastAsia="en-US"/>
        </w:rPr>
        <w:t>intensitas citra</w:t>
      </w:r>
      <w:r w:rsidR="00F571E9" w:rsidRPr="00DD42C5">
        <w:rPr>
          <w:lang w:eastAsia="en-US"/>
        </w:rPr>
        <w:t xml:space="preserve"> dapat direpresentasikan ke dalam beberapa jenis </w:t>
      </w:r>
      <w:r w:rsidR="000937A3">
        <w:rPr>
          <w:lang w:eastAsia="en-US"/>
        </w:rPr>
        <w:t>ruang</w:t>
      </w:r>
      <w:r w:rsidR="00F571E9" w:rsidRPr="00DD42C5">
        <w:rPr>
          <w:lang w:eastAsia="en-US"/>
        </w:rPr>
        <w:t xml:space="preserve"> warna seperti RGB, </w:t>
      </w:r>
      <w:r w:rsidR="005B58A1">
        <w:rPr>
          <w:lang w:eastAsia="en-US"/>
        </w:rPr>
        <w:t xml:space="preserve">HSV, </w:t>
      </w:r>
      <w:r w:rsidR="00F571E9" w:rsidRPr="00DD42C5">
        <w:rPr>
          <w:lang w:eastAsia="en-US"/>
        </w:rPr>
        <w:t>L*a*b, dsb.</w:t>
      </w:r>
      <w:r w:rsidR="00DD42C5">
        <w:rPr>
          <w:lang w:eastAsia="en-US"/>
        </w:rPr>
        <w:t xml:space="preserve"> </w:t>
      </w:r>
      <w:r w:rsidR="00CA6DEA">
        <w:rPr>
          <w:lang w:eastAsia="en-US"/>
        </w:rPr>
        <w:t xml:space="preserve">Tugas akhir ini menggunakan pembagian warna RGB dalam pemrosesan ekstraksi fitur. </w:t>
      </w:r>
      <w:r w:rsidR="003F3BEF">
        <w:rPr>
          <w:lang w:eastAsia="en-US"/>
        </w:rPr>
        <w:t xml:space="preserve">RGB adalah pembagian warna citra ke dalam 3 ruang warna yaitu merah, hijau dan biru. Setiap ruang warna RGB memiliki 256 nilai intensitas dengan rentang nilai dari 0-255. </w:t>
      </w:r>
    </w:p>
    <w:p w14:paraId="27FC8350" w14:textId="56D8FC22" w:rsidR="00EC31B1" w:rsidRDefault="003F3BEF" w:rsidP="00E16DA4">
      <w:pPr>
        <w:ind w:firstLine="709"/>
        <w:rPr>
          <w:lang w:eastAsia="en-US"/>
        </w:rPr>
      </w:pPr>
      <w:r>
        <w:rPr>
          <w:lang w:eastAsia="en-US"/>
        </w:rPr>
        <w:lastRenderedPageBreak/>
        <w:t xml:space="preserve">Salah satu cara untuk mendapatkan ciri warna pada suatu citra adalah dengan menggunakan histogram warna. </w:t>
      </w:r>
      <w:r w:rsidR="00DD42C5">
        <w:rPr>
          <w:lang w:eastAsia="en-US"/>
        </w:rPr>
        <w:t xml:space="preserve">Histogram warna didapatkan dengan merepresentasikan distribusi warna dalam sebuah citra. </w:t>
      </w:r>
      <w:r>
        <w:rPr>
          <w:lang w:eastAsia="en-US"/>
        </w:rPr>
        <w:t xml:space="preserve">Namun, banyaknya nilai </w:t>
      </w:r>
      <w:r w:rsidR="00512568">
        <w:rPr>
          <w:lang w:eastAsia="en-US"/>
        </w:rPr>
        <w:t>intensit</w:t>
      </w:r>
      <w:r w:rsidR="002D63B1">
        <w:rPr>
          <w:lang w:eastAsia="en-US"/>
        </w:rPr>
        <w:t>as warna pada RGB dapat mempers</w:t>
      </w:r>
      <w:r w:rsidR="00512568">
        <w:rPr>
          <w:lang w:eastAsia="en-US"/>
        </w:rPr>
        <w:t>ulit perhitungan perbedaan citra.</w:t>
      </w:r>
      <w:r w:rsidR="002D63B1">
        <w:rPr>
          <w:lang w:eastAsia="en-US"/>
        </w:rPr>
        <w:t xml:space="preserve"> Oleh karena itu, dilakukan kuantisasi </w:t>
      </w:r>
      <w:r w:rsidR="005B58A1">
        <w:rPr>
          <w:lang w:eastAsia="en-US"/>
        </w:rPr>
        <w:t xml:space="preserve">warna </w:t>
      </w:r>
      <w:r w:rsidR="001B4D1D">
        <w:rPr>
          <w:lang w:eastAsia="en-US"/>
        </w:rPr>
        <w:t xml:space="preserve">dengan mengelompokkan intensitas warna </w:t>
      </w:r>
      <w:r w:rsidR="00C020BB">
        <w:rPr>
          <w:lang w:eastAsia="en-US"/>
        </w:rPr>
        <w:t xml:space="preserve">pada </w:t>
      </w:r>
      <w:r w:rsidR="006C1F10">
        <w:rPr>
          <w:lang w:eastAsia="en-US"/>
        </w:rPr>
        <w:t>masing-masing</w:t>
      </w:r>
      <w:r w:rsidR="00C020BB">
        <w:rPr>
          <w:lang w:eastAsia="en-US"/>
        </w:rPr>
        <w:t xml:space="preserve"> ruang warna </w:t>
      </w:r>
      <w:r w:rsidR="001B4D1D">
        <w:rPr>
          <w:lang w:eastAsia="en-US"/>
        </w:rPr>
        <w:t xml:space="preserve">menjadi 4 kelompok dengan rentang intensitas 0-63, 64-127, 128-191, 192-255. </w:t>
      </w:r>
      <w:r w:rsidR="006C1F10">
        <w:rPr>
          <w:lang w:eastAsia="en-US"/>
        </w:rPr>
        <w:t>Histogram warna dibangun dengan meng</w:t>
      </w:r>
      <w:r w:rsidR="0003351B">
        <w:rPr>
          <w:lang w:eastAsia="en-US"/>
        </w:rPr>
        <w:t>gunakan array 3 dimensi, masing-</w:t>
      </w:r>
      <w:r w:rsidR="006C1F10">
        <w:rPr>
          <w:lang w:eastAsia="en-US"/>
        </w:rPr>
        <w:t>masing dimensi mewakilkan ruang warna merah, hijau dan biru</w:t>
      </w:r>
      <w:r w:rsidR="0003351B">
        <w:rPr>
          <w:lang w:eastAsia="en-US"/>
        </w:rPr>
        <w:t xml:space="preserve"> dengan indeks 0-4 yang merepresentasikan hasil kuantisasi intensitas</w:t>
      </w:r>
      <w:r w:rsidR="006C1F10">
        <w:rPr>
          <w:lang w:eastAsia="en-US"/>
        </w:rPr>
        <w:t>.</w:t>
      </w:r>
      <w:r w:rsidR="0003351B">
        <w:rPr>
          <w:lang w:eastAsia="en-US"/>
        </w:rPr>
        <w:t xml:space="preserve"> Histogram warna berisi jumlah kombinasi dari</w:t>
      </w:r>
      <w:r w:rsidR="006C1F10">
        <w:rPr>
          <w:lang w:eastAsia="en-US"/>
        </w:rPr>
        <w:t xml:space="preserve"> </w:t>
      </w:r>
      <w:r w:rsidR="0003351B">
        <w:rPr>
          <w:lang w:eastAsia="en-US"/>
        </w:rPr>
        <w:t>ruang warna dengan indeks sesuai intensitas dan menghasilkan 64 nilai histogram.</w:t>
      </w:r>
    </w:p>
    <w:p w14:paraId="26F010C5" w14:textId="77777777" w:rsidR="007520A1" w:rsidRDefault="007520A1"/>
    <w:p w14:paraId="62C01867" w14:textId="77777777" w:rsidR="00B77867" w:rsidRDefault="00DF7672" w:rsidP="00DF7672">
      <w:pPr>
        <w:pStyle w:val="Heading2"/>
      </w:pPr>
      <w:r w:rsidRPr="000F6AF5">
        <w:rPr>
          <w:i/>
        </w:rPr>
        <w:t>Block Difference of Inverse Probabilities</w:t>
      </w:r>
      <w:r>
        <w:t xml:space="preserve"> (BDIP)</w:t>
      </w:r>
    </w:p>
    <w:p w14:paraId="357146EA" w14:textId="7088DA8C" w:rsidR="00A7257A" w:rsidRDefault="003C7E2A" w:rsidP="00581B40">
      <w:pPr>
        <w:ind w:firstLine="709"/>
        <w:rPr>
          <w:lang w:eastAsia="en-US"/>
        </w:rPr>
      </w:pPr>
      <w:r>
        <w:rPr>
          <w:lang w:eastAsia="en-US"/>
        </w:rPr>
        <w:t>Block difference of inverse probabilities (BDIP) atau blok perbedaan dari probabilitas invers merupakan metode ekstraksi fitur tekstur yang secara efisien mengukur variasi kecerahan citra.</w:t>
      </w:r>
      <w:r w:rsidR="00E16DA4">
        <w:rPr>
          <w:lang w:eastAsia="en-US"/>
        </w:rPr>
        <w:t xml:space="preserve"> Sebelum melakukan perhitungan, citra </w:t>
      </w:r>
      <w:r w:rsidR="00E16DA4" w:rsidRPr="00E16DA4">
        <w:rPr>
          <w:i/>
          <w:lang w:eastAsia="en-US"/>
        </w:rPr>
        <w:t>query</w:t>
      </w:r>
      <w:r w:rsidR="00E16DA4">
        <w:rPr>
          <w:lang w:eastAsia="en-US"/>
        </w:rPr>
        <w:t xml:space="preserve"> diubah ke dalam masing-masing ruang warna RGB yaitu merah, hijau dan biru. </w:t>
      </w:r>
      <w:r w:rsidR="00A7257A">
        <w:rPr>
          <w:lang w:eastAsia="en-US"/>
        </w:rPr>
        <w:t>Kemudian ket</w:t>
      </w:r>
      <w:r w:rsidR="00E16DA4">
        <w:rPr>
          <w:lang w:eastAsia="en-US"/>
        </w:rPr>
        <w:t>iga citra ini</w:t>
      </w:r>
      <w:r w:rsidR="00A7257A">
        <w:rPr>
          <w:lang w:eastAsia="en-US"/>
        </w:rPr>
        <w:t xml:space="preserve"> masing-masing akan diproses dengan </w:t>
      </w:r>
      <w:r w:rsidR="000E19C6">
        <w:rPr>
          <w:lang w:eastAsia="en-US"/>
        </w:rPr>
        <w:t xml:space="preserve">membagi citra kedalam blok-blok. </w:t>
      </w:r>
      <w:r w:rsidR="000E19C6">
        <w:rPr>
          <w:lang w:eastAsia="en-US"/>
        </w:rPr>
        <w:t>Dalam proses perhitungan</w:t>
      </w:r>
      <w:r w:rsidR="000E19C6">
        <w:rPr>
          <w:lang w:eastAsia="en-US"/>
        </w:rPr>
        <w:t xml:space="preserve"> </w:t>
      </w:r>
      <w:r w:rsidR="000E19C6">
        <w:rPr>
          <w:lang w:eastAsia="en-US"/>
        </w:rPr>
        <w:t>BDIP</w:t>
      </w:r>
      <w:r w:rsidR="000E19C6">
        <w:rPr>
          <w:lang w:eastAsia="en-US"/>
        </w:rPr>
        <w:t>,</w:t>
      </w:r>
      <w:r w:rsidR="000E19C6">
        <w:rPr>
          <w:lang w:eastAsia="en-US"/>
        </w:rPr>
        <w:t xml:space="preserve"> </w:t>
      </w:r>
      <w:r w:rsidR="000E19C6">
        <w:rPr>
          <w:lang w:eastAsia="en-US"/>
        </w:rPr>
        <w:t>tiap</w:t>
      </w:r>
      <w:r w:rsidR="000E19C6">
        <w:rPr>
          <w:lang w:eastAsia="en-US"/>
        </w:rPr>
        <w:t xml:space="preserve"> blok berukuran 2x2 piksel tidak tumpang tindih dari citra </w:t>
      </w:r>
      <w:r w:rsidR="000E19C6" w:rsidRPr="00E57B6E">
        <w:rPr>
          <w:i/>
          <w:sz w:val="24"/>
          <w:lang w:eastAsia="en-US"/>
        </w:rPr>
        <w:t>I(</w:t>
      </w:r>
      <w:proofErr w:type="gramStart"/>
      <w:r w:rsidR="000E19C6" w:rsidRPr="00E57B6E">
        <w:rPr>
          <w:i/>
          <w:sz w:val="24"/>
          <w:lang w:eastAsia="en-US"/>
        </w:rPr>
        <w:t>x,y</w:t>
      </w:r>
      <w:proofErr w:type="gramEnd"/>
      <w:r w:rsidR="000E19C6" w:rsidRPr="00E57B6E">
        <w:rPr>
          <w:i/>
          <w:sz w:val="24"/>
          <w:lang w:eastAsia="en-US"/>
        </w:rPr>
        <w:t>)</w:t>
      </w:r>
      <w:r w:rsidR="000E19C6">
        <w:rPr>
          <w:lang w:eastAsia="en-US"/>
        </w:rPr>
        <w:t xml:space="preserve"> akan dicari nilai BDIP dengan </w:t>
      </w:r>
      <w:r w:rsidR="00A7257A">
        <w:rPr>
          <w:lang w:eastAsia="en-US"/>
        </w:rPr>
        <w:t>rumus seperti pada persamaan (1).</w:t>
      </w:r>
      <w:r w:rsidR="00E16DA4">
        <w:rPr>
          <w:lang w:eastAsia="en-US"/>
        </w:rPr>
        <w:t xml:space="preserve"> </w:t>
      </w:r>
    </w:p>
    <w:p w14:paraId="616B973B" w14:textId="77777777" w:rsidR="00E57B6E" w:rsidRDefault="00E57B6E" w:rsidP="00581B40">
      <w:pPr>
        <w:ind w:firstLine="709"/>
        <w:rPr>
          <w:lang w:eastAsia="en-US"/>
        </w:rPr>
      </w:pPr>
    </w:p>
    <w:tbl>
      <w:tblPr>
        <w:tblStyle w:val="TableGrid"/>
        <w:tblW w:w="5801" w:type="dxa"/>
        <w:tblInd w:w="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7"/>
        <w:gridCol w:w="534"/>
      </w:tblGrid>
      <w:tr w:rsidR="00E57B6E" w14:paraId="661D234B" w14:textId="77777777" w:rsidTr="00E57B6E">
        <w:tc>
          <w:tcPr>
            <w:tcW w:w="5267" w:type="dxa"/>
            <w:vAlign w:val="center"/>
          </w:tcPr>
          <w:p w14:paraId="4572BD93" w14:textId="664BD35F" w:rsidR="00E57B6E" w:rsidRDefault="00E57B6E" w:rsidP="00E57B6E">
            <w:pPr>
              <w:jc w:val="left"/>
              <w:rPr>
                <w:lang w:eastAsia="en-US"/>
              </w:rPr>
            </w:pPr>
            <m:oMathPara>
              <m:oMath>
                <m:r>
                  <w:rPr>
                    <w:rFonts w:ascii="Cambria Math" w:hAnsi="Cambria Math"/>
                    <w:sz w:val="24"/>
                    <w:szCs w:val="24"/>
                    <w:lang w:eastAsia="en-US"/>
                  </w:rPr>
                  <m:t>BDIP</m:t>
                </m:r>
                <m:d>
                  <m:dPr>
                    <m:ctrlPr>
                      <w:rPr>
                        <w:rFonts w:ascii="Cambria Math" w:hAnsi="Cambria Math"/>
                        <w:i/>
                        <w:sz w:val="24"/>
                        <w:szCs w:val="24"/>
                        <w:lang w:eastAsia="en-US"/>
                      </w:rPr>
                    </m:ctrlPr>
                  </m:dPr>
                  <m:e>
                    <m:r>
                      <w:rPr>
                        <w:rFonts w:ascii="Cambria Math" w:hAnsi="Cambria Math"/>
                        <w:sz w:val="24"/>
                        <w:szCs w:val="24"/>
                        <w:lang w:eastAsia="en-US"/>
                      </w:rPr>
                      <m:t>x,y</m:t>
                    </m:r>
                  </m:e>
                </m:d>
                <m:r>
                  <w:rPr>
                    <w:rFonts w:ascii="Cambria Math" w:hAnsi="Cambria Math"/>
                    <w:sz w:val="24"/>
                    <w:szCs w:val="24"/>
                    <w:lang w:eastAsia="en-US"/>
                  </w:rPr>
                  <m:t>=4-</m:t>
                </m:r>
                <m:f>
                  <m:fPr>
                    <m:ctrlPr>
                      <w:rPr>
                        <w:rFonts w:ascii="Cambria Math" w:hAnsi="Cambria Math"/>
                        <w:i/>
                        <w:sz w:val="24"/>
                        <w:szCs w:val="24"/>
                        <w:lang w:eastAsia="en-US"/>
                      </w:rPr>
                    </m:ctrlPr>
                  </m:fPr>
                  <m:num>
                    <m:nary>
                      <m:naryPr>
                        <m:chr m:val="∑"/>
                        <m:limLoc m:val="undOvr"/>
                        <m:ctrlPr>
                          <w:rPr>
                            <w:rFonts w:ascii="Cambria Math" w:hAnsi="Cambria Math"/>
                            <w:i/>
                            <w:sz w:val="24"/>
                            <w:szCs w:val="24"/>
                            <w:lang w:eastAsia="en-US"/>
                          </w:rPr>
                        </m:ctrlPr>
                      </m:naryPr>
                      <m:sub>
                        <m:r>
                          <w:rPr>
                            <w:rFonts w:ascii="Cambria Math" w:hAnsi="Cambria Math"/>
                            <w:sz w:val="24"/>
                            <w:szCs w:val="24"/>
                            <w:lang w:eastAsia="en-US"/>
                          </w:rPr>
                          <m:t>i=0</m:t>
                        </m:r>
                      </m:sub>
                      <m:sup>
                        <m:r>
                          <w:rPr>
                            <w:rFonts w:ascii="Cambria Math" w:hAnsi="Cambria Math"/>
                            <w:sz w:val="24"/>
                            <w:szCs w:val="24"/>
                            <w:lang w:eastAsia="en-US"/>
                          </w:rPr>
                          <m:t>1</m:t>
                        </m:r>
                      </m:sup>
                      <m:e>
                        <m:nary>
                          <m:naryPr>
                            <m:chr m:val="∑"/>
                            <m:limLoc m:val="undOvr"/>
                            <m:ctrlPr>
                              <w:rPr>
                                <w:rFonts w:ascii="Cambria Math" w:hAnsi="Cambria Math"/>
                                <w:i/>
                                <w:sz w:val="24"/>
                                <w:szCs w:val="24"/>
                                <w:lang w:eastAsia="en-US"/>
                              </w:rPr>
                            </m:ctrlPr>
                          </m:naryPr>
                          <m:sub>
                            <m:r>
                              <w:rPr>
                                <w:rFonts w:ascii="Cambria Math" w:hAnsi="Cambria Math"/>
                                <w:sz w:val="24"/>
                                <w:szCs w:val="24"/>
                                <w:lang w:eastAsia="en-US"/>
                              </w:rPr>
                              <m:t>j=0</m:t>
                            </m:r>
                          </m:sub>
                          <m:sup>
                            <m:r>
                              <w:rPr>
                                <w:rFonts w:ascii="Cambria Math" w:hAnsi="Cambria Math"/>
                                <w:sz w:val="24"/>
                                <w:szCs w:val="24"/>
                                <w:lang w:eastAsia="en-US"/>
                              </w:rPr>
                              <m:t>1</m:t>
                            </m:r>
                          </m:sup>
                          <m:e>
                            <m:r>
                              <w:rPr>
                                <w:rFonts w:ascii="Cambria Math" w:hAnsi="Cambria Math"/>
                                <w:sz w:val="24"/>
                                <w:szCs w:val="24"/>
                                <w:lang w:eastAsia="en-US"/>
                              </w:rPr>
                              <m:t xml:space="preserve">  I(2x+i,2y+j)</m:t>
                            </m:r>
                          </m:e>
                        </m:nary>
                      </m:e>
                    </m:nary>
                  </m:num>
                  <m:den>
                    <m:sSub>
                      <m:sSubPr>
                        <m:ctrlPr>
                          <w:rPr>
                            <w:rFonts w:ascii="Cambria Math" w:hAnsi="Cambria Math"/>
                            <w:i/>
                            <w:sz w:val="24"/>
                            <w:szCs w:val="24"/>
                            <w:lang w:eastAsia="en-US"/>
                          </w:rPr>
                        </m:ctrlPr>
                      </m:sSubPr>
                      <m:e>
                        <m:r>
                          <w:rPr>
                            <w:rFonts w:ascii="Cambria Math" w:hAnsi="Cambria Math"/>
                            <w:sz w:val="24"/>
                            <w:szCs w:val="24"/>
                            <w:lang w:eastAsia="en-US"/>
                          </w:rPr>
                          <m:t>I</m:t>
                        </m:r>
                      </m:e>
                      <m:sub>
                        <m:r>
                          <w:rPr>
                            <w:rFonts w:ascii="Cambria Math" w:hAnsi="Cambria Math"/>
                            <w:sz w:val="24"/>
                            <w:szCs w:val="24"/>
                            <w:lang w:eastAsia="en-US"/>
                          </w:rPr>
                          <m:t>max</m:t>
                        </m:r>
                      </m:sub>
                    </m:sSub>
                    <m:r>
                      <w:rPr>
                        <w:rFonts w:ascii="Cambria Math" w:hAnsi="Cambria Math"/>
                        <w:sz w:val="24"/>
                        <w:szCs w:val="24"/>
                        <w:lang w:eastAsia="en-US"/>
                      </w:rPr>
                      <m:t>(x,y)</m:t>
                    </m:r>
                  </m:den>
                </m:f>
              </m:oMath>
            </m:oMathPara>
          </w:p>
        </w:tc>
        <w:tc>
          <w:tcPr>
            <w:tcW w:w="534" w:type="dxa"/>
            <w:vAlign w:val="center"/>
          </w:tcPr>
          <w:p w14:paraId="5DDF99D3" w14:textId="06DFE6D1" w:rsidR="00E57B6E" w:rsidRDefault="00E57B6E" w:rsidP="00E57B6E">
            <w:pPr>
              <w:jc w:val="center"/>
              <w:rPr>
                <w:lang w:eastAsia="en-US"/>
              </w:rPr>
            </w:pPr>
            <w:r>
              <w:rPr>
                <w:lang w:eastAsia="en-US"/>
              </w:rPr>
              <w:t>(1)</w:t>
            </w:r>
          </w:p>
        </w:tc>
      </w:tr>
    </w:tbl>
    <w:p w14:paraId="7795A5AC" w14:textId="77777777" w:rsidR="00E57B6E" w:rsidRDefault="00E57B6E" w:rsidP="00581B40">
      <w:pPr>
        <w:ind w:firstLine="709"/>
        <w:rPr>
          <w:lang w:eastAsia="en-US"/>
        </w:rPr>
      </w:pPr>
    </w:p>
    <w:p w14:paraId="1E74936C" w14:textId="475B540C" w:rsidR="00A7257A" w:rsidRDefault="00E57B6E" w:rsidP="00E57B6E">
      <w:pPr>
        <w:jc w:val="center"/>
        <w:rPr>
          <w:lang w:eastAsia="en-US"/>
        </w:rPr>
      </w:pPr>
      <m:oMathPara>
        <m:oMath>
          <m:r>
            <w:rPr>
              <w:rFonts w:ascii="Cambria Math" w:hAnsi="Cambria Math"/>
              <w:sz w:val="24"/>
              <w:lang w:eastAsia="en-US"/>
            </w:rPr>
            <m:t xml:space="preserve">x=0, 1,   .  .  .  , </m:t>
          </m:r>
          <m:f>
            <m:fPr>
              <m:ctrlPr>
                <w:rPr>
                  <w:rFonts w:ascii="Cambria Math" w:hAnsi="Cambria Math"/>
                  <w:i/>
                  <w:sz w:val="24"/>
                  <w:lang w:eastAsia="en-US"/>
                </w:rPr>
              </m:ctrlPr>
            </m:fPr>
            <m:num>
              <m:r>
                <w:rPr>
                  <w:rFonts w:ascii="Cambria Math" w:hAnsi="Cambria Math"/>
                  <w:sz w:val="24"/>
                  <w:lang w:eastAsia="en-US"/>
                </w:rPr>
                <m:t>M</m:t>
              </m:r>
            </m:num>
            <m:den>
              <m:r>
                <w:rPr>
                  <w:rFonts w:ascii="Cambria Math" w:hAnsi="Cambria Math"/>
                  <w:sz w:val="24"/>
                  <w:lang w:eastAsia="en-US"/>
                </w:rPr>
                <m:t>2</m:t>
              </m:r>
            </m:den>
          </m:f>
          <m:r>
            <w:rPr>
              <w:rFonts w:ascii="Cambria Math" w:hAnsi="Cambria Math"/>
              <w:sz w:val="24"/>
              <w:lang w:eastAsia="en-US"/>
            </w:rPr>
            <m:t>-1 ,      y=0, 1,   .  .  .  ,</m:t>
          </m:r>
          <m:f>
            <m:fPr>
              <m:ctrlPr>
                <w:rPr>
                  <w:rFonts w:ascii="Cambria Math" w:hAnsi="Cambria Math"/>
                  <w:i/>
                  <w:sz w:val="24"/>
                  <w:lang w:eastAsia="en-US"/>
                </w:rPr>
              </m:ctrlPr>
            </m:fPr>
            <m:num>
              <m:r>
                <w:rPr>
                  <w:rFonts w:ascii="Cambria Math" w:hAnsi="Cambria Math"/>
                  <w:sz w:val="24"/>
                  <w:lang w:eastAsia="en-US"/>
                </w:rPr>
                <m:t>N</m:t>
              </m:r>
            </m:num>
            <m:den>
              <m:r>
                <w:rPr>
                  <w:rFonts w:ascii="Cambria Math" w:hAnsi="Cambria Math"/>
                  <w:sz w:val="24"/>
                  <w:lang w:eastAsia="en-US"/>
                </w:rPr>
                <m:t>2</m:t>
              </m:r>
            </m:den>
          </m:f>
          <m:r>
            <w:rPr>
              <w:rFonts w:ascii="Cambria Math" w:hAnsi="Cambria Math"/>
              <w:sz w:val="24"/>
              <w:lang w:eastAsia="en-US"/>
            </w:rPr>
            <m:t>-1</m:t>
          </m:r>
        </m:oMath>
      </m:oMathPara>
    </w:p>
    <w:p w14:paraId="79485000" w14:textId="608841A9" w:rsidR="00A7257A" w:rsidRPr="00E57B6E" w:rsidRDefault="00A7257A" w:rsidP="00581B40">
      <w:pPr>
        <w:ind w:firstLine="709"/>
        <w:rPr>
          <w:sz w:val="24"/>
          <w:szCs w:val="24"/>
          <w:lang w:eastAsia="en-US"/>
        </w:rPr>
      </w:pPr>
    </w:p>
    <w:p w14:paraId="672C02CE" w14:textId="42E90EBA" w:rsidR="00A7257A" w:rsidRDefault="000E19C6" w:rsidP="000E19C6">
      <w:pPr>
        <w:rPr>
          <w:lang w:eastAsia="en-US"/>
        </w:rPr>
      </w:pPr>
      <w:r>
        <w:rPr>
          <w:lang w:eastAsia="en-US"/>
        </w:rPr>
        <w:t xml:space="preserve">Dimana </w:t>
      </w:r>
      <m:oMath>
        <m:sSub>
          <m:sSubPr>
            <m:ctrlPr>
              <w:rPr>
                <w:rFonts w:ascii="Cambria Math" w:hAnsi="Cambria Math"/>
                <w:i/>
                <w:sz w:val="24"/>
                <w:szCs w:val="24"/>
                <w:lang w:eastAsia="en-US"/>
              </w:rPr>
            </m:ctrlPr>
          </m:sSubPr>
          <m:e>
            <m:r>
              <w:rPr>
                <w:rFonts w:ascii="Cambria Math" w:hAnsi="Cambria Math"/>
                <w:sz w:val="24"/>
                <w:szCs w:val="24"/>
                <w:lang w:eastAsia="en-US"/>
              </w:rPr>
              <m:t>I</m:t>
            </m:r>
          </m:e>
          <m:sub>
            <m:r>
              <w:rPr>
                <w:rFonts w:ascii="Cambria Math" w:hAnsi="Cambria Math"/>
                <w:sz w:val="24"/>
                <w:szCs w:val="24"/>
                <w:lang w:eastAsia="en-US"/>
              </w:rPr>
              <m:t>max</m:t>
            </m:r>
          </m:sub>
        </m:sSub>
        <m:d>
          <m:dPr>
            <m:ctrlPr>
              <w:rPr>
                <w:rFonts w:ascii="Cambria Math" w:hAnsi="Cambria Math"/>
                <w:i/>
                <w:sz w:val="24"/>
                <w:szCs w:val="24"/>
                <w:lang w:eastAsia="en-US"/>
              </w:rPr>
            </m:ctrlPr>
          </m:dPr>
          <m:e>
            <w:proofErr w:type="gramStart"/>
            <m:r>
              <w:rPr>
                <w:rFonts w:ascii="Cambria Math" w:hAnsi="Cambria Math"/>
                <w:sz w:val="24"/>
                <w:szCs w:val="24"/>
                <w:lang w:eastAsia="en-US"/>
              </w:rPr>
              <m:t>x,y</m:t>
            </m:r>
            <w:proofErr w:type="gramEnd"/>
          </m:e>
        </m:d>
      </m:oMath>
      <w:r>
        <w:rPr>
          <w:sz w:val="24"/>
          <w:szCs w:val="24"/>
          <w:lang w:eastAsia="en-US"/>
        </w:rPr>
        <w:t xml:space="preserve"> </w:t>
      </w:r>
      <w:r w:rsidRPr="000E19C6">
        <w:rPr>
          <w:szCs w:val="24"/>
          <w:lang w:eastAsia="en-US"/>
        </w:rPr>
        <w:t>adalah nilai intens</w:t>
      </w:r>
      <w:r>
        <w:rPr>
          <w:szCs w:val="24"/>
          <w:lang w:eastAsia="en-US"/>
        </w:rPr>
        <w:t>itas terbesar pada blok.</w:t>
      </w:r>
    </w:p>
    <w:p w14:paraId="2D712B15" w14:textId="15997E4C" w:rsidR="00E16DA4" w:rsidRDefault="00E16DA4" w:rsidP="00581B40">
      <w:pPr>
        <w:ind w:firstLine="709"/>
        <w:rPr>
          <w:lang w:eastAsia="en-US"/>
        </w:rPr>
      </w:pPr>
      <w:r>
        <w:rPr>
          <w:lang w:eastAsia="en-US"/>
        </w:rPr>
        <w:lastRenderedPageBreak/>
        <w:t>Setiap blok-blok piksel akan menghasilkan 1 nilai, s</w:t>
      </w:r>
      <w:r w:rsidR="00135702">
        <w:rPr>
          <w:lang w:eastAsia="en-US"/>
        </w:rPr>
        <w:t>e</w:t>
      </w:r>
      <w:r>
        <w:rPr>
          <w:lang w:eastAsia="en-US"/>
        </w:rPr>
        <w:t>hingga didapatkan matriks atau array 2 dimensi berukuran setengah dari ukuran citra asli.</w:t>
      </w:r>
    </w:p>
    <w:p w14:paraId="2281AC3E" w14:textId="698EA12A" w:rsidR="00581B40" w:rsidRDefault="00E16DA4" w:rsidP="00581B40">
      <w:pPr>
        <w:ind w:firstLine="709"/>
        <w:rPr>
          <w:lang w:eastAsia="en-US"/>
        </w:rPr>
      </w:pPr>
      <w:r>
        <w:rPr>
          <w:lang w:eastAsia="en-US"/>
        </w:rPr>
        <w:t xml:space="preserve">Hasil ekstraksi BDIP ini adalah </w:t>
      </w:r>
    </w:p>
    <w:p w14:paraId="41882E44" w14:textId="77777777" w:rsidR="00E16DA4" w:rsidRPr="00581B40" w:rsidRDefault="00E16DA4" w:rsidP="00581B40">
      <w:pPr>
        <w:ind w:firstLine="709"/>
        <w:rPr>
          <w:lang w:eastAsia="en-US"/>
        </w:rPr>
      </w:pPr>
    </w:p>
    <w:p w14:paraId="79F21E4F" w14:textId="4CC099D3" w:rsidR="00DF7672" w:rsidRDefault="00DF7672" w:rsidP="00DF7672">
      <w:pPr>
        <w:pStyle w:val="Heading2"/>
      </w:pPr>
      <w:r w:rsidRPr="000F6AF5">
        <w:rPr>
          <w:i/>
        </w:rPr>
        <w:t>Block Variation of Local Correlation Coefficients</w:t>
      </w:r>
      <w:r>
        <w:t xml:space="preserve"> (BVLC)</w:t>
      </w:r>
    </w:p>
    <w:p w14:paraId="498E9D19" w14:textId="77777777" w:rsidR="00490483" w:rsidRPr="00490483" w:rsidRDefault="00490483" w:rsidP="00490483">
      <w:pPr>
        <w:rPr>
          <w:lang w:eastAsia="en-US"/>
        </w:rPr>
      </w:pPr>
    </w:p>
    <w:p w14:paraId="7142B40D" w14:textId="64377655" w:rsidR="00581B40" w:rsidRDefault="000F6AF5" w:rsidP="00581B40">
      <w:pPr>
        <w:pStyle w:val="Heading2"/>
        <w:rPr>
          <w:i/>
        </w:rPr>
      </w:pPr>
      <w:r w:rsidRPr="000F6AF5">
        <w:rPr>
          <w:i/>
        </w:rPr>
        <w:t>Square Chord Distance</w:t>
      </w:r>
    </w:p>
    <w:p w14:paraId="09CAD41C" w14:textId="5A8B448B" w:rsidR="00581B40" w:rsidRPr="00581B40" w:rsidRDefault="00DD407D" w:rsidP="00490483">
      <w:pPr>
        <w:ind w:firstLine="709"/>
      </w:pPr>
      <w:r w:rsidRPr="00581B40">
        <w:t xml:space="preserve">Pada penelitian sebelumnya </w:t>
      </w:r>
      <w:r w:rsidRPr="00581B40">
        <w:fldChar w:fldCharType="begin"/>
      </w:r>
      <w:r w:rsidRPr="00581B40">
        <w:instrText xml:space="preserve"> ADDIN ZOTERO_ITEM CSL_CITATION {"citationID":"2bvnqb9iia","properties":{"formattedCitation":"[7]","plainCitation":"[7]"},"citationItems":[{"id":23,"uris":["http://zotero.org/users/3608590/items/ATBJ34VP"],"uri":["http://zotero.org/users/3608590/items/ATBJ34VP"],"itemData":{"id":23,"type":"webpage","title":"() - arandjelovic12.pdf","URL":"https://www.robots.ox.ac.uk/~vgg/publications/2012/Arandjelovic12/arandjelovic12.pdf","accessed":{"date-parts":[["2016",12,20]]}}}],"schema":"https://github.com/citation-style-language/schema/raw/master/csl-citation.json"} </w:instrText>
      </w:r>
      <w:r w:rsidRPr="00581B40">
        <w:fldChar w:fldCharType="separate"/>
      </w:r>
      <w:r w:rsidRPr="00581B40">
        <w:t>[7]</w:t>
      </w:r>
      <w:r w:rsidRPr="00581B40">
        <w:fldChar w:fldCharType="end"/>
      </w:r>
      <w:r w:rsidRPr="00581B40">
        <w:t xml:space="preserve">, </w:t>
      </w:r>
      <w:r w:rsidRPr="00581B40">
        <w:rPr>
          <w:i/>
        </w:rPr>
        <w:t>Square-chord distance</w:t>
      </w:r>
      <w:r w:rsidRPr="00581B40">
        <w:t xml:space="preserve"> digunakan untuk meningkatkan kinerja </w:t>
      </w:r>
      <w:r w:rsidRPr="00581B40">
        <w:rPr>
          <w:i/>
        </w:rPr>
        <w:t>descriptor</w:t>
      </w:r>
      <w:r w:rsidRPr="00581B40">
        <w:t xml:space="preserve"> SIFT untuk menemukan Citra.</w:t>
      </w:r>
      <w:r>
        <w:rPr>
          <w:lang w:eastAsia="en-US"/>
        </w:rPr>
        <w:t xml:space="preserve"> </w:t>
      </w:r>
      <w:r w:rsidR="00581B40" w:rsidRPr="00581B40">
        <w:t xml:space="preserve">Dalam Tugas Akhir ini </w:t>
      </w:r>
      <w:r w:rsidR="00581B40" w:rsidRPr="00581B40">
        <w:rPr>
          <w:i/>
        </w:rPr>
        <w:t>Square-chord distance</w:t>
      </w:r>
      <w:r w:rsidR="00581B40" w:rsidRPr="00581B40">
        <w:t xml:space="preserve"> digunakan untuk mengukur kemiripan citra dengan mengukur jarak antara citra </w:t>
      </w:r>
      <w:r w:rsidR="00581B40" w:rsidRPr="00581B40">
        <w:rPr>
          <w:i/>
        </w:rPr>
        <w:t>query</w:t>
      </w:r>
      <w:r w:rsidR="00581B40" w:rsidRPr="00581B40">
        <w:t xml:space="preserve"> dengan citra dalam database. Metode ini akan sangat berguna dalam fitur histogram. </w:t>
      </w:r>
      <w:r w:rsidR="00581B40" w:rsidRPr="00581B40">
        <w:rPr>
          <w:lang w:val="id-ID"/>
        </w:rPr>
        <w:t xml:space="preserve">Rumus </w:t>
      </w:r>
      <w:r w:rsidR="00581B40" w:rsidRPr="00581B40">
        <w:rPr>
          <w:i/>
          <w:lang w:val="id-ID"/>
        </w:rPr>
        <w:t>Square-chord distance</w:t>
      </w:r>
      <w:r w:rsidR="00581B40" w:rsidRPr="00581B40">
        <w:rPr>
          <w:i/>
        </w:rPr>
        <w:t xml:space="preserve"> </w:t>
      </w:r>
      <w:r w:rsidR="00581B40" w:rsidRPr="00581B40">
        <w:rPr>
          <w:lang w:val="id-ID"/>
        </w:rPr>
        <w:t xml:space="preserve">didefinisikan </w:t>
      </w:r>
      <w:r w:rsidR="00581B40" w:rsidRPr="00581B40">
        <w:t xml:space="preserve">pada persamaan (4).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5"/>
        <w:gridCol w:w="714"/>
      </w:tblGrid>
      <w:tr w:rsidR="00490483" w14:paraId="33E68463" w14:textId="77777777" w:rsidTr="00490483">
        <w:tc>
          <w:tcPr>
            <w:tcW w:w="4411" w:type="pct"/>
            <w:shd w:val="clear" w:color="auto" w:fill="auto"/>
          </w:tcPr>
          <w:p w14:paraId="6D4DDAF1" w14:textId="29C32B61" w:rsidR="00490483" w:rsidRDefault="00490483" w:rsidP="00581B40">
            <w:pPr>
              <w:spacing w:before="240"/>
              <w:rPr>
                <w:noProof/>
                <w:lang w:val="id-ID" w:eastAsia="id-ID"/>
              </w:rPr>
            </w:pPr>
            <m:oMathPara>
              <m:oMath>
                <m:r>
                  <w:rPr>
                    <w:rFonts w:ascii="Cambria Math" w:hAnsi="Cambria Math"/>
                    <w:noProof/>
                    <w:lang w:val="id-ID" w:eastAsia="id-ID"/>
                  </w:rPr>
                  <m:t>d</m:t>
                </m:r>
                <m:d>
                  <m:dPr>
                    <m:ctrlPr>
                      <w:rPr>
                        <w:rFonts w:ascii="Cambria Math" w:hAnsi="Cambria Math"/>
                        <w:i/>
                        <w:noProof/>
                        <w:lang w:val="id-ID" w:eastAsia="id-ID"/>
                      </w:rPr>
                    </m:ctrlPr>
                  </m:dPr>
                  <m:e>
                    <m:r>
                      <w:rPr>
                        <w:rFonts w:ascii="Cambria Math" w:hAnsi="Cambria Math"/>
                        <w:noProof/>
                        <w:lang w:val="id-ID" w:eastAsia="id-ID"/>
                      </w:rPr>
                      <m:t>Q,T</m:t>
                    </m:r>
                  </m:e>
                </m:d>
                <m:r>
                  <w:rPr>
                    <w:rFonts w:ascii="Cambria Math" w:hAnsi="Cambria Math"/>
                    <w:noProof/>
                    <w:lang w:val="id-ID" w:eastAsia="id-ID"/>
                  </w:rPr>
                  <m:t xml:space="preserve">= </m:t>
                </m:r>
                <m:nary>
                  <m:naryPr>
                    <m:chr m:val="∑"/>
                    <m:limLoc m:val="undOvr"/>
                    <m:ctrlPr>
                      <w:rPr>
                        <w:rFonts w:ascii="Cambria Math" w:hAnsi="Cambria Math"/>
                        <w:i/>
                        <w:noProof/>
                        <w:lang w:val="id-ID" w:eastAsia="id-ID"/>
                      </w:rPr>
                    </m:ctrlPr>
                  </m:naryPr>
                  <m:sub>
                    <m:r>
                      <w:rPr>
                        <w:rFonts w:ascii="Cambria Math" w:hAnsi="Cambria Math"/>
                        <w:noProof/>
                        <w:lang w:val="id-ID" w:eastAsia="id-ID"/>
                      </w:rPr>
                      <m:t>i=0</m:t>
                    </m:r>
                  </m:sub>
                  <m:sup>
                    <m:r>
                      <w:rPr>
                        <w:rFonts w:ascii="Cambria Math" w:hAnsi="Cambria Math"/>
                        <w:noProof/>
                        <w:lang w:val="id-ID" w:eastAsia="id-ID"/>
                      </w:rPr>
                      <m:t>L-1</m:t>
                    </m:r>
                  </m:sup>
                  <m:e>
                    <m:r>
                      <w:rPr>
                        <w:rFonts w:ascii="Cambria Math" w:hAnsi="Cambria Math"/>
                        <w:noProof/>
                        <w:lang w:val="id-ID" w:eastAsia="id-ID"/>
                      </w:rPr>
                      <m:t xml:space="preserve">( </m:t>
                    </m:r>
                    <m:rad>
                      <m:radPr>
                        <m:degHide m:val="1"/>
                        <m:ctrlPr>
                          <w:rPr>
                            <w:rFonts w:ascii="Cambria Math" w:hAnsi="Cambria Math"/>
                            <w:i/>
                            <w:noProof/>
                            <w:lang w:val="id-ID" w:eastAsia="id-ID"/>
                          </w:rPr>
                        </m:ctrlPr>
                      </m:radPr>
                      <m:deg/>
                      <m:e>
                        <m:sSub>
                          <m:sSubPr>
                            <m:ctrlPr>
                              <w:rPr>
                                <w:rFonts w:ascii="Cambria Math" w:hAnsi="Cambria Math"/>
                                <w:i/>
                                <w:noProof/>
                                <w:lang w:val="id-ID" w:eastAsia="id-ID"/>
                              </w:rPr>
                            </m:ctrlPr>
                          </m:sSubPr>
                          <m:e>
                            <m:r>
                              <w:rPr>
                                <w:rFonts w:ascii="Cambria Math" w:hAnsi="Cambria Math"/>
                                <w:noProof/>
                                <w:lang w:val="id-ID" w:eastAsia="id-ID"/>
                              </w:rPr>
                              <m:t>x</m:t>
                            </m:r>
                          </m:e>
                          <m:sub>
                            <m:r>
                              <w:rPr>
                                <w:rFonts w:ascii="Cambria Math" w:hAnsi="Cambria Math"/>
                                <w:noProof/>
                                <w:lang w:val="id-ID" w:eastAsia="id-ID"/>
                              </w:rPr>
                              <m:t>i</m:t>
                            </m:r>
                          </m:sub>
                        </m:sSub>
                        <m:r>
                          <w:rPr>
                            <w:rFonts w:ascii="Cambria Math" w:hAnsi="Cambria Math"/>
                            <w:noProof/>
                            <w:lang w:val="id-ID" w:eastAsia="id-ID"/>
                          </w:rPr>
                          <m:t>(Q)</m:t>
                        </m:r>
                      </m:e>
                    </m:rad>
                    <m:r>
                      <w:rPr>
                        <w:rFonts w:ascii="Cambria Math" w:hAnsi="Cambria Math"/>
                        <w:noProof/>
                        <w:lang w:val="id-ID" w:eastAsia="id-ID"/>
                      </w:rPr>
                      <m:t>-</m:t>
                    </m:r>
                    <m:rad>
                      <m:radPr>
                        <m:degHide m:val="1"/>
                        <m:ctrlPr>
                          <w:rPr>
                            <w:rFonts w:ascii="Cambria Math" w:hAnsi="Cambria Math"/>
                            <w:i/>
                            <w:noProof/>
                            <w:lang w:val="id-ID" w:eastAsia="id-ID"/>
                          </w:rPr>
                        </m:ctrlPr>
                      </m:radPr>
                      <m:deg/>
                      <m:e>
                        <m:sSub>
                          <m:sSubPr>
                            <m:ctrlPr>
                              <w:rPr>
                                <w:rFonts w:ascii="Cambria Math" w:hAnsi="Cambria Math"/>
                                <w:i/>
                                <w:noProof/>
                                <w:lang w:val="id-ID" w:eastAsia="id-ID"/>
                              </w:rPr>
                            </m:ctrlPr>
                          </m:sSubPr>
                          <m:e>
                            <m:r>
                              <w:rPr>
                                <w:rFonts w:ascii="Cambria Math" w:hAnsi="Cambria Math"/>
                                <w:noProof/>
                                <w:lang w:val="id-ID" w:eastAsia="id-ID"/>
                              </w:rPr>
                              <m:t>y</m:t>
                            </m:r>
                          </m:e>
                          <m:sub>
                            <m:r>
                              <w:rPr>
                                <w:rFonts w:ascii="Cambria Math" w:hAnsi="Cambria Math"/>
                                <w:noProof/>
                                <w:lang w:val="id-ID" w:eastAsia="id-ID"/>
                              </w:rPr>
                              <m:t>i</m:t>
                            </m:r>
                          </m:sub>
                        </m:sSub>
                        <m:d>
                          <m:dPr>
                            <m:ctrlPr>
                              <w:rPr>
                                <w:rFonts w:ascii="Cambria Math" w:hAnsi="Cambria Math"/>
                                <w:i/>
                                <w:noProof/>
                                <w:lang w:val="id-ID" w:eastAsia="id-ID"/>
                              </w:rPr>
                            </m:ctrlPr>
                          </m:dPr>
                          <m:e>
                            <m:r>
                              <w:rPr>
                                <w:rFonts w:ascii="Cambria Math" w:hAnsi="Cambria Math"/>
                                <w:noProof/>
                                <w:lang w:val="id-ID" w:eastAsia="id-ID"/>
                              </w:rPr>
                              <m:t>T</m:t>
                            </m:r>
                          </m:e>
                        </m:d>
                        <m:r>
                          <w:rPr>
                            <w:rFonts w:ascii="Cambria Math" w:hAnsi="Cambria Math"/>
                            <w:noProof/>
                            <w:lang w:val="id-ID" w:eastAsia="id-ID"/>
                          </w:rPr>
                          <m:t xml:space="preserve"> </m:t>
                        </m:r>
                      </m:e>
                    </m:rad>
                  </m:e>
                </m:nary>
                <m:sSup>
                  <m:sSupPr>
                    <m:ctrlPr>
                      <w:rPr>
                        <w:rFonts w:ascii="Cambria Math" w:hAnsi="Cambria Math"/>
                        <w:i/>
                        <w:noProof/>
                        <w:lang w:val="id-ID" w:eastAsia="id-ID"/>
                      </w:rPr>
                    </m:ctrlPr>
                  </m:sSupPr>
                  <m:e>
                    <m:r>
                      <w:rPr>
                        <w:rFonts w:ascii="Cambria Math" w:hAnsi="Cambria Math"/>
                        <w:noProof/>
                        <w:lang w:val="id-ID" w:eastAsia="id-ID"/>
                      </w:rPr>
                      <m:t>)</m:t>
                    </m:r>
                  </m:e>
                  <m:sup>
                    <m:r>
                      <w:rPr>
                        <w:rFonts w:ascii="Cambria Math" w:hAnsi="Cambria Math"/>
                        <w:noProof/>
                        <w:lang w:val="id-ID" w:eastAsia="id-ID"/>
                      </w:rPr>
                      <m:t>2</m:t>
                    </m:r>
                  </m:sup>
                </m:sSup>
              </m:oMath>
            </m:oMathPara>
          </w:p>
        </w:tc>
        <w:tc>
          <w:tcPr>
            <w:tcW w:w="589" w:type="pct"/>
            <w:shd w:val="clear" w:color="auto" w:fill="auto"/>
            <w:vAlign w:val="center"/>
          </w:tcPr>
          <w:p w14:paraId="5ED531DB" w14:textId="0BA73B00" w:rsidR="00490483" w:rsidRDefault="00490483" w:rsidP="00490483">
            <w:pPr>
              <w:spacing w:before="240"/>
              <w:jc w:val="center"/>
              <w:rPr>
                <w:noProof/>
                <w:lang w:val="id-ID" w:eastAsia="id-ID"/>
              </w:rPr>
            </w:pPr>
            <w:r>
              <w:rPr>
                <w:noProof/>
                <w:lang w:val="id-ID" w:eastAsia="id-ID"/>
              </w:rPr>
              <w:t>(4)</w:t>
            </w:r>
          </w:p>
        </w:tc>
      </w:tr>
    </w:tbl>
    <w:p w14:paraId="1A1F9B1E" w14:textId="77777777" w:rsidR="00490483" w:rsidRDefault="00490483" w:rsidP="00490483">
      <w:pPr>
        <w:rPr>
          <w:noProof/>
          <w:lang w:val="id-ID" w:eastAsia="id-ID"/>
        </w:rPr>
      </w:pPr>
    </w:p>
    <w:p w14:paraId="0AD23096" w14:textId="6E9B65AE" w:rsidR="00581B40" w:rsidRPr="00581B40" w:rsidRDefault="00581B40" w:rsidP="00490483">
      <w:pPr>
        <w:rPr>
          <w:i/>
          <w:noProof/>
          <w:lang w:val="id-ID" w:eastAsia="id-ID"/>
        </w:rPr>
      </w:pPr>
      <w:r w:rsidRPr="00581B40">
        <w:rPr>
          <w:noProof/>
          <w:lang w:val="id-ID" w:eastAsia="id-ID"/>
        </w:rPr>
        <w:t>Dimana : X</w:t>
      </w:r>
      <w:r w:rsidRPr="00581B40">
        <w:rPr>
          <w:noProof/>
          <w:vertAlign w:val="subscript"/>
          <w:lang w:val="id-ID" w:eastAsia="id-ID"/>
        </w:rPr>
        <w:t>i</w:t>
      </w:r>
      <w:r w:rsidRPr="00581B40">
        <w:rPr>
          <w:noProof/>
          <w:lang w:val="id-ID" w:eastAsia="id-ID"/>
        </w:rPr>
        <w:t>(Q) dan Y</w:t>
      </w:r>
      <w:r w:rsidRPr="00581B40">
        <w:rPr>
          <w:noProof/>
          <w:vertAlign w:val="subscript"/>
          <w:lang w:val="id-ID" w:eastAsia="id-ID"/>
        </w:rPr>
        <w:t>i</w:t>
      </w:r>
      <w:r w:rsidRPr="00581B40">
        <w:rPr>
          <w:noProof/>
          <w:lang w:val="id-ID" w:eastAsia="id-ID"/>
        </w:rPr>
        <w:t xml:space="preserve">(T) mewakili masing-masing komponen ke-i dari fitur </w:t>
      </w:r>
      <w:r w:rsidRPr="00581B40">
        <w:rPr>
          <w:i/>
          <w:noProof/>
          <w:lang w:val="id-ID" w:eastAsia="id-ID"/>
        </w:rPr>
        <w:t xml:space="preserve">query </w:t>
      </w:r>
      <w:r w:rsidRPr="00581B40">
        <w:rPr>
          <w:noProof/>
          <w:lang w:val="id-ID" w:eastAsia="id-ID"/>
        </w:rPr>
        <w:t>vektor x(Q) dan target fitur vektor y(T)</w:t>
      </w:r>
      <w:r w:rsidR="00952016">
        <w:rPr>
          <w:noProof/>
          <w:lang w:val="id-ID" w:eastAsia="id-ID"/>
        </w:rPr>
        <w:t xml:space="preserve"> dan L merupakan jumlah data yang akan dihitung</w:t>
      </w:r>
      <w:r w:rsidRPr="00581B40">
        <w:rPr>
          <w:noProof/>
          <w:lang w:val="id-ID" w:eastAsia="id-ID"/>
        </w:rPr>
        <w:t>.</w:t>
      </w:r>
    </w:p>
    <w:p w14:paraId="28A6750C" w14:textId="7068C138" w:rsidR="000F6AF5" w:rsidRDefault="000F6AF5" w:rsidP="000F6AF5">
      <w:pPr>
        <w:rPr>
          <w:lang w:eastAsia="en-US"/>
        </w:rPr>
      </w:pPr>
    </w:p>
    <w:p w14:paraId="15283E0C" w14:textId="3F16B94C" w:rsidR="00EE430C" w:rsidRDefault="00EE430C" w:rsidP="00EE430C">
      <w:pPr>
        <w:pStyle w:val="Heading2"/>
        <w:rPr>
          <w:i/>
        </w:rPr>
      </w:pPr>
      <w:r w:rsidRPr="00EE430C">
        <w:rPr>
          <w:i/>
        </w:rPr>
        <w:t>Precision</w:t>
      </w:r>
      <w:r>
        <w:t xml:space="preserve"> dan </w:t>
      </w:r>
      <w:r w:rsidRPr="00EE430C">
        <w:rPr>
          <w:i/>
        </w:rPr>
        <w:t>Recall</w:t>
      </w:r>
    </w:p>
    <w:p w14:paraId="4D44AA4A" w14:textId="5BC95962" w:rsidR="00E16DA4" w:rsidRDefault="00E16DA4">
      <w:pPr>
        <w:jc w:val="left"/>
        <w:rPr>
          <w:lang w:eastAsia="en-US"/>
        </w:rPr>
      </w:pPr>
      <w:r>
        <w:rPr>
          <w:lang w:eastAsia="en-US"/>
        </w:rPr>
        <w:br w:type="page"/>
      </w:r>
    </w:p>
    <w:p w14:paraId="5676DD17" w14:textId="2ABB2323" w:rsidR="00490483" w:rsidRDefault="00E16DA4" w:rsidP="00490483">
      <w:pPr>
        <w:rPr>
          <w:lang w:eastAsia="en-US"/>
        </w:rPr>
      </w:pPr>
      <w:r>
        <w:rPr>
          <w:lang w:eastAsia="en-US"/>
        </w:rPr>
        <w:lastRenderedPageBreak/>
        <w:t>Dibuang saying</w:t>
      </w:r>
    </w:p>
    <w:p w14:paraId="32303B50" w14:textId="77777777" w:rsidR="00E16DA4" w:rsidRDefault="00E16DA4" w:rsidP="00490483">
      <w:pPr>
        <w:rPr>
          <w:lang w:eastAsia="en-US"/>
        </w:rPr>
      </w:pPr>
    </w:p>
    <w:p w14:paraId="6FA9132F" w14:textId="77777777" w:rsidR="00E16DA4" w:rsidRDefault="00E16DA4" w:rsidP="00E16DA4">
      <w:pPr>
        <w:ind w:firstLine="709"/>
        <w:rPr>
          <w:lang w:eastAsia="en-US"/>
        </w:rPr>
      </w:pPr>
      <w:r w:rsidRPr="00E57317">
        <w:rPr>
          <w:color w:val="000000"/>
          <w:lang w:val="id-ID" w:eastAsia="id-ID"/>
        </w:rPr>
        <w:t>Histogram warna didapat dengan melakukan kuantisasi warna pada masing-masing ruang warna RGB. Masing-masing ruang warna akan dibagi 64 bins untuk menggolongkan setiap komponen warna ke dalam 4 macam. Histogram warna yang dihasilkan berupa array 3 dimensi berukuran 4x4x4 dari masing-masing ruang warna RGB.</w:t>
      </w:r>
    </w:p>
    <w:p w14:paraId="683FB900" w14:textId="77777777" w:rsidR="00E16DA4" w:rsidRPr="00490483" w:rsidRDefault="00E16DA4" w:rsidP="00490483">
      <w:pPr>
        <w:rPr>
          <w:lang w:eastAsia="en-US"/>
        </w:rPr>
      </w:pPr>
    </w:p>
    <w:sectPr w:rsidR="00E16DA4" w:rsidRPr="00490483" w:rsidSect="00FD5D17">
      <w:headerReference w:type="even" r:id="rId16"/>
      <w:headerReference w:type="default" r:id="rId17"/>
      <w:headerReference w:type="first" r:id="rId18"/>
      <w:pgSz w:w="8395" w:h="11909" w:code="11"/>
      <w:pgMar w:top="1418" w:right="1134" w:bottom="1418" w:left="1418"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5B08BB" w14:textId="77777777" w:rsidR="003D33AD" w:rsidRDefault="003D33AD" w:rsidP="00875473">
      <w:r>
        <w:separator/>
      </w:r>
    </w:p>
    <w:p w14:paraId="026ABD36" w14:textId="77777777" w:rsidR="003D33AD" w:rsidRDefault="003D33AD"/>
  </w:endnote>
  <w:endnote w:type="continuationSeparator" w:id="0">
    <w:p w14:paraId="3F1A42C1" w14:textId="77777777" w:rsidR="003D33AD" w:rsidRDefault="003D33AD" w:rsidP="00875473">
      <w:r>
        <w:continuationSeparator/>
      </w:r>
    </w:p>
    <w:p w14:paraId="6D7FBCE1" w14:textId="77777777" w:rsidR="003D33AD" w:rsidRDefault="003D33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MS Mincho">
    <w:panose1 w:val="020206090402050803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1367398"/>
      <w:docPartObj>
        <w:docPartGallery w:val="Page Numbers (Bottom of Page)"/>
        <w:docPartUnique/>
      </w:docPartObj>
    </w:sdtPr>
    <w:sdtEndPr>
      <w:rPr>
        <w:noProof/>
      </w:rPr>
    </w:sdtEndPr>
    <w:sdtContent>
      <w:p w14:paraId="47A6C990" w14:textId="77777777" w:rsidR="00393E18" w:rsidRDefault="00393E18">
        <w:pPr>
          <w:pStyle w:val="Footer"/>
          <w:jc w:val="center"/>
        </w:pPr>
        <w:r>
          <w:fldChar w:fldCharType="begin"/>
        </w:r>
        <w:r>
          <w:instrText xml:space="preserve"> PAGE   \* MERGEFORMAT </w:instrText>
        </w:r>
        <w:r>
          <w:fldChar w:fldCharType="separate"/>
        </w:r>
        <w:r w:rsidR="00E44C47">
          <w:rPr>
            <w:noProof/>
          </w:rPr>
          <w:t>28</w:t>
        </w:r>
        <w:r>
          <w:rPr>
            <w:noProof/>
          </w:rPr>
          <w:fldChar w:fldCharType="end"/>
        </w:r>
      </w:p>
    </w:sdtContent>
  </w:sdt>
  <w:p w14:paraId="648F765F" w14:textId="77777777" w:rsidR="00393E18" w:rsidRDefault="00393E1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668ACB" w14:textId="77777777" w:rsidR="00393E18" w:rsidRDefault="00393E18">
    <w:pPr>
      <w:pStyle w:val="Footer"/>
      <w:jc w:val="center"/>
    </w:pPr>
    <w:r>
      <w:fldChar w:fldCharType="begin"/>
    </w:r>
    <w:r>
      <w:instrText xml:space="preserve"> PAGE   \* MERGEFORMAT </w:instrText>
    </w:r>
    <w:r>
      <w:fldChar w:fldCharType="separate"/>
    </w:r>
    <w:r w:rsidR="00E44C47">
      <w:rPr>
        <w:noProof/>
      </w:rPr>
      <w:t>27</w:t>
    </w:r>
    <w:r>
      <w:rPr>
        <w:noProof/>
      </w:rPr>
      <w:fldChar w:fldCharType="end"/>
    </w:r>
  </w:p>
  <w:p w14:paraId="29E76C15" w14:textId="77777777" w:rsidR="00393E18" w:rsidRDefault="00393E18">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6848877"/>
      <w:docPartObj>
        <w:docPartGallery w:val="Page Numbers (Bottom of Page)"/>
        <w:docPartUnique/>
      </w:docPartObj>
    </w:sdtPr>
    <w:sdtEndPr>
      <w:rPr>
        <w:noProof/>
      </w:rPr>
    </w:sdtEndPr>
    <w:sdtContent>
      <w:p w14:paraId="0E94B143" w14:textId="77777777" w:rsidR="00393E18" w:rsidRDefault="00393E18">
        <w:pPr>
          <w:pStyle w:val="Footer"/>
          <w:jc w:val="center"/>
        </w:pPr>
        <w:r>
          <w:fldChar w:fldCharType="begin"/>
        </w:r>
        <w:r>
          <w:instrText xml:space="preserve"> PAGE   \* MERGEFORMAT </w:instrText>
        </w:r>
        <w:r>
          <w:fldChar w:fldCharType="separate"/>
        </w:r>
        <w:r w:rsidR="00E44C47">
          <w:rPr>
            <w:noProof/>
          </w:rPr>
          <w:t>18</w:t>
        </w:r>
        <w:r>
          <w:rPr>
            <w:noProof/>
          </w:rPr>
          <w:fldChar w:fldCharType="end"/>
        </w:r>
      </w:p>
    </w:sdtContent>
  </w:sdt>
  <w:p w14:paraId="79610F29" w14:textId="77777777" w:rsidR="00393E18" w:rsidRDefault="00393E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F124B3" w14:textId="77777777" w:rsidR="003D33AD" w:rsidRDefault="003D33AD" w:rsidP="00875473">
      <w:r>
        <w:separator/>
      </w:r>
    </w:p>
    <w:p w14:paraId="1719A179" w14:textId="77777777" w:rsidR="003D33AD" w:rsidRDefault="003D33AD"/>
  </w:footnote>
  <w:footnote w:type="continuationSeparator" w:id="0">
    <w:p w14:paraId="3AD390FE" w14:textId="77777777" w:rsidR="003D33AD" w:rsidRDefault="003D33AD" w:rsidP="00875473">
      <w:r>
        <w:continuationSeparator/>
      </w:r>
    </w:p>
    <w:p w14:paraId="616E2AFA" w14:textId="77777777" w:rsidR="003D33AD" w:rsidRDefault="003D33A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5844B" w14:textId="77777777" w:rsidR="00393E18" w:rsidRDefault="00393E18">
    <w:pPr>
      <w:pStyle w:val="Header"/>
    </w:pPr>
  </w:p>
  <w:p w14:paraId="58811EDD" w14:textId="77777777" w:rsidR="00393E18" w:rsidRDefault="00393E1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CB249" w14:textId="77777777" w:rsidR="00393E18" w:rsidRDefault="00393E18">
    <w:pPr>
      <w:pStyle w:val="Header"/>
      <w:jc w:val="right"/>
    </w:pPr>
  </w:p>
  <w:p w14:paraId="733058A2" w14:textId="77777777" w:rsidR="00393E18" w:rsidRDefault="00393E18">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97117" w14:textId="77777777" w:rsidR="00393E18" w:rsidRDefault="00393E18">
    <w:pPr>
      <w:pStyle w:val="Header"/>
      <w:jc w:val="right"/>
    </w:pPr>
  </w:p>
  <w:p w14:paraId="1F243DB3" w14:textId="77777777" w:rsidR="00393E18" w:rsidRDefault="00393E18">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2B1BB" w14:textId="77777777" w:rsidR="00393E18" w:rsidRDefault="00393E18">
    <w:pPr>
      <w:pStyle w:val="Header"/>
    </w:pPr>
    <w:r>
      <w:fldChar w:fldCharType="begin"/>
    </w:r>
    <w:r>
      <w:instrText xml:space="preserve"> PAGE   \* MERGEFORMAT </w:instrText>
    </w:r>
    <w:r>
      <w:fldChar w:fldCharType="separate"/>
    </w:r>
    <w:r w:rsidR="00E44C47">
      <w:rPr>
        <w:noProof/>
      </w:rPr>
      <w:t>28</w:t>
    </w:r>
    <w:r>
      <w:rPr>
        <w:noProof/>
      </w:rPr>
      <w:fldChar w:fldCharType="end"/>
    </w:r>
  </w:p>
  <w:p w14:paraId="71D94964" w14:textId="77777777" w:rsidR="00393E18" w:rsidRDefault="00393E18">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375041"/>
      <w:docPartObj>
        <w:docPartGallery w:val="Page Numbers (Top of Page)"/>
        <w:docPartUnique/>
      </w:docPartObj>
    </w:sdtPr>
    <w:sdtEndPr>
      <w:rPr>
        <w:noProof/>
      </w:rPr>
    </w:sdtEndPr>
    <w:sdtContent>
      <w:p w14:paraId="6232E491" w14:textId="77777777" w:rsidR="00393E18" w:rsidRDefault="00393E18">
        <w:pPr>
          <w:pStyle w:val="Header"/>
          <w:jc w:val="right"/>
        </w:pPr>
        <w:r>
          <w:fldChar w:fldCharType="begin"/>
        </w:r>
        <w:r>
          <w:instrText xml:space="preserve"> PAGE   \* MERGEFORMAT </w:instrText>
        </w:r>
        <w:r>
          <w:fldChar w:fldCharType="separate"/>
        </w:r>
        <w:r w:rsidR="00E44C47">
          <w:rPr>
            <w:noProof/>
          </w:rPr>
          <w:t>27</w:t>
        </w:r>
        <w:r>
          <w:rPr>
            <w:noProof/>
          </w:rPr>
          <w:fldChar w:fldCharType="end"/>
        </w:r>
      </w:p>
    </w:sdtContent>
  </w:sdt>
  <w:p w14:paraId="557778EC" w14:textId="77777777" w:rsidR="00393E18" w:rsidRDefault="00393E18">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7A691" w14:textId="77777777" w:rsidR="00393E18" w:rsidRDefault="00393E18">
    <w:pPr>
      <w:pStyle w:val="Header"/>
    </w:pPr>
  </w:p>
  <w:p w14:paraId="723E0295" w14:textId="77777777" w:rsidR="00393E18" w:rsidRDefault="00393E18" w:rsidP="00DB1C05">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A3045"/>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
    <w:nsid w:val="02BE53EE"/>
    <w:multiLevelType w:val="multilevel"/>
    <w:tmpl w:val="BC826E9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5D61434"/>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3">
    <w:nsid w:val="0D0B06BC"/>
    <w:multiLevelType w:val="hybridMultilevel"/>
    <w:tmpl w:val="7F00BA9A"/>
    <w:lvl w:ilvl="0" w:tplc="AFD2B7FA">
      <w:start w:val="1"/>
      <w:numFmt w:val="upperLetter"/>
      <w:lvlText w:val="Lampiran %1."/>
      <w:lvlJc w:val="left"/>
      <w:pPr>
        <w:ind w:left="1134" w:hanging="5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2FD2678"/>
    <w:multiLevelType w:val="multilevel"/>
    <w:tmpl w:val="EFB4906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333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5D418BE"/>
    <w:multiLevelType w:val="multilevel"/>
    <w:tmpl w:val="7A546B1A"/>
    <w:lvl w:ilvl="0">
      <w:start w:val="1"/>
      <w:numFmt w:val="upperLetter"/>
      <w:pStyle w:val="Lampiran"/>
      <w:lvlText w:val="Lampiran %1."/>
      <w:lvlJc w:val="left"/>
      <w:pPr>
        <w:ind w:left="360" w:hanging="360"/>
      </w:pPr>
      <w:rPr>
        <w:rFonts w:hint="default"/>
      </w:rPr>
    </w:lvl>
    <w:lvl w:ilvl="1">
      <w:start w:val="1"/>
      <w:numFmt w:val="decimal"/>
      <w:lvlText w:val="%2)"/>
      <w:lvlJc w:val="left"/>
      <w:pPr>
        <w:ind w:left="340" w:hanging="3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62F4F93"/>
    <w:multiLevelType w:val="multilevel"/>
    <w:tmpl w:val="BF42F08E"/>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2"/>
      <w:numFmt w:val="decimal"/>
      <w:isLgl/>
      <w:lvlText w:val="%1.%2.%3."/>
      <w:lvlJc w:val="left"/>
      <w:pPr>
        <w:ind w:left="1286" w:hanging="720"/>
      </w:pPr>
      <w:rPr>
        <w:rFonts w:hint="default"/>
      </w:rPr>
    </w:lvl>
    <w:lvl w:ilvl="3">
      <w:start w:val="2"/>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7">
    <w:nsid w:val="17205CA2"/>
    <w:multiLevelType w:val="multilevel"/>
    <w:tmpl w:val="C8CCB054"/>
    <w:lvl w:ilvl="0">
      <w:start w:val="1"/>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8">
    <w:nsid w:val="1A2532DB"/>
    <w:multiLevelType w:val="hybridMultilevel"/>
    <w:tmpl w:val="530C8A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D7D0298"/>
    <w:multiLevelType w:val="multilevel"/>
    <w:tmpl w:val="8F96E934"/>
    <w:lvl w:ilvl="0">
      <w:start w:val="1"/>
      <w:numFmt w:val="decimal"/>
      <w:pStyle w:val="Heading1"/>
      <w:suff w:val="nothing"/>
      <w:lvlText w:val="%1"/>
      <w:lvlJc w:val="left"/>
      <w:pPr>
        <w:ind w:left="3686" w:firstLine="0"/>
      </w:pPr>
      <w:rPr>
        <w:rFonts w:ascii="Times New Roman" w:hAnsi="Times New Roman" w:cs="Times New Roman" w:hint="default"/>
        <w:b w:val="0"/>
        <w:bCs w:val="0"/>
        <w:i w:val="0"/>
        <w:iCs w:val="0"/>
        <w:caps w:val="0"/>
        <w:smallCaps w:val="0"/>
        <w:strike w:val="0"/>
        <w:dstrike w:val="0"/>
        <w:noProof w:val="0"/>
        <w:snapToGrid w:val="0"/>
        <w:vanish w:val="0"/>
        <w:color w:val="FFFFFF" w:themeColor="background1"/>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67" w:hanging="567"/>
      </w:pPr>
      <w:rPr>
        <w:rFonts w:hint="default"/>
        <w:i w:val="0"/>
      </w:rPr>
    </w:lvl>
    <w:lvl w:ilvl="2">
      <w:start w:val="1"/>
      <w:numFmt w:val="decimal"/>
      <w:pStyle w:val="Heading3"/>
      <w:lvlText w:val="%1.%2.%3."/>
      <w:lvlJc w:val="left"/>
      <w:pPr>
        <w:ind w:left="737" w:hanging="737"/>
      </w:pPr>
      <w:rPr>
        <w:rFonts w:hint="default"/>
        <w:i w:val="0"/>
      </w:rPr>
    </w:lvl>
    <w:lvl w:ilvl="3">
      <w:start w:val="1"/>
      <w:numFmt w:val="decimal"/>
      <w:pStyle w:val="Heading4"/>
      <w:lvlText w:val="%4."/>
      <w:lvlJc w:val="left"/>
      <w:pPr>
        <w:ind w:left="964" w:hanging="964"/>
      </w:pPr>
      <w:rPr>
        <w:rFonts w:ascii="Times New Roman" w:eastAsia="Times New Roman" w:hAnsi="Times New Roman" w:cs="Times New Roman" w:hint="default"/>
      </w:rPr>
    </w:lvl>
    <w:lvl w:ilvl="4">
      <w:start w:val="1"/>
      <w:numFmt w:val="decimal"/>
      <w:lvlText w:val="%1.%2.%3.%4.%5."/>
      <w:lvlJc w:val="left"/>
      <w:pPr>
        <w:ind w:left="2268" w:hanging="1701"/>
      </w:pPr>
      <w:rPr>
        <w:rFonts w:hint="default"/>
      </w:rPr>
    </w:lvl>
    <w:lvl w:ilvl="5">
      <w:start w:val="1"/>
      <w:numFmt w:val="decimal"/>
      <w:lvlText w:val="%6."/>
      <w:lvlJc w:val="right"/>
      <w:pPr>
        <w:ind w:left="360" w:hanging="180"/>
      </w:pPr>
      <w:rPr>
        <w:rFonts w:ascii="Times New Roman" w:eastAsia="Times New Roman" w:hAnsi="Times New Roman" w:cs="Times New Roman"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900" w:hanging="180"/>
      </w:pPr>
      <w:rPr>
        <w:rFonts w:hint="default"/>
      </w:rPr>
    </w:lvl>
  </w:abstractNum>
  <w:abstractNum w:abstractNumId="10">
    <w:nsid w:val="1FEF494B"/>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1">
    <w:nsid w:val="230A763D"/>
    <w:multiLevelType w:val="multilevel"/>
    <w:tmpl w:val="3CFAD7E8"/>
    <w:styleLink w:val="Style1"/>
    <w:lvl w:ilvl="0">
      <w:start w:val="1"/>
      <w:numFmt w:val="upperRoman"/>
      <w:suff w:val="nothing"/>
      <w:lvlText w:val="BAB %1"/>
      <w:lvlJc w:val="left"/>
      <w:pPr>
        <w:ind w:left="0" w:firstLine="360"/>
      </w:pPr>
      <w:rPr>
        <w:rFonts w:hint="default"/>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8452A2F"/>
    <w:multiLevelType w:val="hybridMultilevel"/>
    <w:tmpl w:val="A2B6A3F8"/>
    <w:lvl w:ilvl="0" w:tplc="E0829DAE">
      <w:start w:val="1"/>
      <w:numFmt w:val="decimal"/>
      <w:pStyle w:val="HeadingStyleI"/>
      <w:lvlText w:val="%1"/>
      <w:lvlJc w:val="left"/>
      <w:pPr>
        <w:ind w:left="720" w:hanging="360"/>
      </w:pPr>
      <w:rPr>
        <w:rFonts w:hint="default"/>
        <w:color w:val="FFFF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AB2CFE"/>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4">
    <w:nsid w:val="2B656FB8"/>
    <w:multiLevelType w:val="hybridMultilevel"/>
    <w:tmpl w:val="3B8E3718"/>
    <w:lvl w:ilvl="0" w:tplc="B1FE12D0">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5">
    <w:nsid w:val="2FC856FE"/>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6">
    <w:nsid w:val="317C2DA9"/>
    <w:multiLevelType w:val="hybridMultilevel"/>
    <w:tmpl w:val="CC86AB22"/>
    <w:lvl w:ilvl="0" w:tplc="C192A640">
      <w:start w:val="1"/>
      <w:numFmt w:val="decimal"/>
      <w:lvlText w:val="%1."/>
      <w:lvlJc w:val="left"/>
      <w:pPr>
        <w:ind w:left="360" w:hanging="360"/>
      </w:pPr>
      <w:rPr>
        <w:rFonts w:ascii="Times New Roman" w:eastAsia="Times New Roman"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2FA62E1"/>
    <w:multiLevelType w:val="multilevel"/>
    <w:tmpl w:val="7CEC0936"/>
    <w:lvl w:ilvl="0">
      <w:start w:val="1"/>
      <w:numFmt w:val="decimal"/>
      <w:lvlText w:val="%1"/>
      <w:lvlJc w:val="left"/>
      <w:pPr>
        <w:ind w:left="720" w:hanging="360"/>
      </w:pPr>
      <w:rPr>
        <w:rFonts w:hint="default"/>
        <w:color w:val="FFFFFF"/>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3765680E"/>
    <w:multiLevelType w:val="multilevel"/>
    <w:tmpl w:val="B00ADB3A"/>
    <w:lvl w:ilvl="0">
      <w:start w:val="3"/>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3C287EF0"/>
    <w:multiLevelType w:val="multilevel"/>
    <w:tmpl w:val="22C66A86"/>
    <w:lvl w:ilvl="0">
      <w:start w:val="4"/>
      <w:numFmt w:val="decimal"/>
      <w:lvlText w:val="%1"/>
      <w:lvlJc w:val="left"/>
      <w:pPr>
        <w:ind w:left="960" w:hanging="960"/>
      </w:pPr>
      <w:rPr>
        <w:rFonts w:hint="default"/>
      </w:rPr>
    </w:lvl>
    <w:lvl w:ilvl="1">
      <w:start w:val="2"/>
      <w:numFmt w:val="decimal"/>
      <w:lvlText w:val="%1.%2"/>
      <w:lvlJc w:val="left"/>
      <w:pPr>
        <w:ind w:left="960" w:hanging="960"/>
      </w:pPr>
      <w:rPr>
        <w:rFonts w:hint="default"/>
      </w:rPr>
    </w:lvl>
    <w:lvl w:ilvl="2">
      <w:start w:val="11"/>
      <w:numFmt w:val="decimal"/>
      <w:lvlText w:val="%1.%2.%3"/>
      <w:lvlJc w:val="left"/>
      <w:pPr>
        <w:ind w:left="960" w:hanging="960"/>
      </w:pPr>
      <w:rPr>
        <w:rFonts w:hint="default"/>
      </w:rPr>
    </w:lvl>
    <w:lvl w:ilvl="3">
      <w:start w:val="1"/>
      <w:numFmt w:val="decimal"/>
      <w:lvlText w:val="%1.%2.%3.%4"/>
      <w:lvlJc w:val="left"/>
      <w:pPr>
        <w:ind w:left="960" w:hanging="96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30E29FF"/>
    <w:multiLevelType w:val="hybridMultilevel"/>
    <w:tmpl w:val="EC3E9768"/>
    <w:lvl w:ilvl="0" w:tplc="7E980018">
      <w:start w:val="1"/>
      <w:numFmt w:val="upperRoman"/>
      <w:lvlText w:val="Bab %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3643B3"/>
    <w:multiLevelType w:val="multilevel"/>
    <w:tmpl w:val="873C7C8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nsid w:val="485D6D89"/>
    <w:multiLevelType w:val="hybridMultilevel"/>
    <w:tmpl w:val="BA72436C"/>
    <w:lvl w:ilvl="0" w:tplc="BC72F9F2">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nsid w:val="4EC75DDB"/>
    <w:multiLevelType w:val="hybridMultilevel"/>
    <w:tmpl w:val="9398B43C"/>
    <w:lvl w:ilvl="0" w:tplc="FFFFFFFF">
      <w:start w:val="1"/>
      <w:numFmt w:val="decimal"/>
      <w:lvlText w:val="%1."/>
      <w:lvlJc w:val="left"/>
      <w:pPr>
        <w:tabs>
          <w:tab w:val="num" w:pos="340"/>
        </w:tabs>
        <w:ind w:left="340" w:hanging="340"/>
      </w:pPr>
      <w:rPr>
        <w:rFonts w:hint="eastAsia"/>
        <w:b/>
      </w:rPr>
    </w:lvl>
    <w:lvl w:ilvl="1" w:tplc="6D700334">
      <w:start w:val="1"/>
      <w:numFmt w:val="decimal"/>
      <w:lvlText w:val="%2."/>
      <w:lvlJc w:val="left"/>
      <w:pPr>
        <w:ind w:left="1440" w:hanging="360"/>
      </w:pPr>
      <w:rPr>
        <w:rFonts w:hint="default"/>
      </w:rPr>
    </w:lvl>
    <w:lvl w:ilvl="2" w:tplc="5D562BFA">
      <w:numFmt w:val="decimal"/>
      <w:lvlText w:val="%3"/>
      <w:lvlJc w:val="left"/>
      <w:pPr>
        <w:ind w:left="2340" w:hanging="360"/>
      </w:pPr>
      <w:rPr>
        <w:rFonts w:ascii="Courier New" w:hAnsi="Courier New" w:cs="Courier New" w:hint="default"/>
      </w:rPr>
    </w:lvl>
    <w:lvl w:ilvl="3" w:tplc="02166D6C">
      <w:start w:val="8"/>
      <w:numFmt w:val="upperLetter"/>
      <w:lvlText w:val="%4."/>
      <w:lvlJc w:val="left"/>
      <w:pPr>
        <w:ind w:left="2880" w:hanging="360"/>
      </w:pPr>
      <w:rPr>
        <w:rFonts w:hint="default"/>
        <w:i w:val="0"/>
      </w:r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4">
    <w:nsid w:val="649D2C2B"/>
    <w:multiLevelType w:val="multilevel"/>
    <w:tmpl w:val="62C46DB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657918F5"/>
    <w:multiLevelType w:val="multilevel"/>
    <w:tmpl w:val="53B25F38"/>
    <w:lvl w:ilvl="0">
      <w:start w:val="5"/>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nsid w:val="6A254C65"/>
    <w:multiLevelType w:val="hybridMultilevel"/>
    <w:tmpl w:val="5AD4E95A"/>
    <w:lvl w:ilvl="0" w:tplc="BF84BF76">
      <w:start w:val="1"/>
      <w:numFmt w:val="decimal"/>
      <w:lvlText w:val="%1."/>
      <w:lvlJc w:val="left"/>
      <w:pPr>
        <w:ind w:left="1440" w:hanging="360"/>
      </w:pPr>
      <w:rPr>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BF86673"/>
    <w:multiLevelType w:val="hybridMultilevel"/>
    <w:tmpl w:val="277C2C74"/>
    <w:lvl w:ilvl="0" w:tplc="0421000F">
      <w:start w:val="1"/>
      <w:numFmt w:val="decimal"/>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nsid w:val="6CFA7C76"/>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29">
    <w:nsid w:val="75557C85"/>
    <w:multiLevelType w:val="hybridMultilevel"/>
    <w:tmpl w:val="3F82BC70"/>
    <w:lvl w:ilvl="0" w:tplc="4710AD48">
      <w:start w:val="1"/>
      <w:numFmt w:val="bullet"/>
      <w:lvlText w:val="-"/>
      <w:lvlJc w:val="left"/>
      <w:pPr>
        <w:ind w:left="598" w:hanging="360"/>
      </w:pPr>
      <w:rPr>
        <w:rFonts w:ascii="Times New Roman" w:eastAsia="Times New Roman" w:hAnsi="Times New Roman" w:cs="Times New Roman" w:hint="default"/>
      </w:rPr>
    </w:lvl>
    <w:lvl w:ilvl="1" w:tplc="04210003" w:tentative="1">
      <w:start w:val="1"/>
      <w:numFmt w:val="bullet"/>
      <w:lvlText w:val="o"/>
      <w:lvlJc w:val="left"/>
      <w:pPr>
        <w:ind w:left="1318" w:hanging="360"/>
      </w:pPr>
      <w:rPr>
        <w:rFonts w:ascii="Courier New" w:hAnsi="Courier New" w:cs="Courier New" w:hint="default"/>
      </w:rPr>
    </w:lvl>
    <w:lvl w:ilvl="2" w:tplc="04210005" w:tentative="1">
      <w:start w:val="1"/>
      <w:numFmt w:val="bullet"/>
      <w:lvlText w:val=""/>
      <w:lvlJc w:val="left"/>
      <w:pPr>
        <w:ind w:left="2038" w:hanging="360"/>
      </w:pPr>
      <w:rPr>
        <w:rFonts w:ascii="Wingdings" w:hAnsi="Wingdings" w:hint="default"/>
      </w:rPr>
    </w:lvl>
    <w:lvl w:ilvl="3" w:tplc="04210001" w:tentative="1">
      <w:start w:val="1"/>
      <w:numFmt w:val="bullet"/>
      <w:lvlText w:val=""/>
      <w:lvlJc w:val="left"/>
      <w:pPr>
        <w:ind w:left="2758" w:hanging="360"/>
      </w:pPr>
      <w:rPr>
        <w:rFonts w:ascii="Symbol" w:hAnsi="Symbol" w:hint="default"/>
      </w:rPr>
    </w:lvl>
    <w:lvl w:ilvl="4" w:tplc="04210003" w:tentative="1">
      <w:start w:val="1"/>
      <w:numFmt w:val="bullet"/>
      <w:lvlText w:val="o"/>
      <w:lvlJc w:val="left"/>
      <w:pPr>
        <w:ind w:left="3478" w:hanging="360"/>
      </w:pPr>
      <w:rPr>
        <w:rFonts w:ascii="Courier New" w:hAnsi="Courier New" w:cs="Courier New" w:hint="default"/>
      </w:rPr>
    </w:lvl>
    <w:lvl w:ilvl="5" w:tplc="04210005" w:tentative="1">
      <w:start w:val="1"/>
      <w:numFmt w:val="bullet"/>
      <w:lvlText w:val=""/>
      <w:lvlJc w:val="left"/>
      <w:pPr>
        <w:ind w:left="4198" w:hanging="360"/>
      </w:pPr>
      <w:rPr>
        <w:rFonts w:ascii="Wingdings" w:hAnsi="Wingdings" w:hint="default"/>
      </w:rPr>
    </w:lvl>
    <w:lvl w:ilvl="6" w:tplc="04210001" w:tentative="1">
      <w:start w:val="1"/>
      <w:numFmt w:val="bullet"/>
      <w:lvlText w:val=""/>
      <w:lvlJc w:val="left"/>
      <w:pPr>
        <w:ind w:left="4918" w:hanging="360"/>
      </w:pPr>
      <w:rPr>
        <w:rFonts w:ascii="Symbol" w:hAnsi="Symbol" w:hint="default"/>
      </w:rPr>
    </w:lvl>
    <w:lvl w:ilvl="7" w:tplc="04210003" w:tentative="1">
      <w:start w:val="1"/>
      <w:numFmt w:val="bullet"/>
      <w:lvlText w:val="o"/>
      <w:lvlJc w:val="left"/>
      <w:pPr>
        <w:ind w:left="5638" w:hanging="360"/>
      </w:pPr>
      <w:rPr>
        <w:rFonts w:ascii="Courier New" w:hAnsi="Courier New" w:cs="Courier New" w:hint="default"/>
      </w:rPr>
    </w:lvl>
    <w:lvl w:ilvl="8" w:tplc="04210005" w:tentative="1">
      <w:start w:val="1"/>
      <w:numFmt w:val="bullet"/>
      <w:lvlText w:val=""/>
      <w:lvlJc w:val="left"/>
      <w:pPr>
        <w:ind w:left="6358" w:hanging="360"/>
      </w:pPr>
      <w:rPr>
        <w:rFonts w:ascii="Wingdings" w:hAnsi="Wingdings" w:hint="default"/>
      </w:rPr>
    </w:lvl>
  </w:abstractNum>
  <w:abstractNum w:abstractNumId="30">
    <w:nsid w:val="75BA20F5"/>
    <w:multiLevelType w:val="hybridMultilevel"/>
    <w:tmpl w:val="ECA069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763C226F"/>
    <w:multiLevelType w:val="multilevel"/>
    <w:tmpl w:val="86CA77D0"/>
    <w:styleLink w:val="SistematikaPenulisanBab"/>
    <w:lvl w:ilvl="0">
      <w:start w:val="1"/>
      <w:numFmt w:val="upperRoman"/>
      <w:lvlText w:val="Bab %1"/>
      <w:lvlJc w:val="left"/>
      <w:pPr>
        <w:tabs>
          <w:tab w:val="num" w:pos="454"/>
        </w:tabs>
        <w:ind w:left="454" w:hanging="227"/>
      </w:pPr>
      <w:rPr>
        <w:rFonts w:hint="eastAsia"/>
        <w:b/>
        <w:bCs/>
        <w:sz w:val="22"/>
      </w:rPr>
    </w:lvl>
    <w:lvl w:ilvl="1">
      <w:start w:val="1"/>
      <w:numFmt w:val="lowerLetter"/>
      <w:lvlText w:val="%2."/>
      <w:lvlJc w:val="left"/>
      <w:pPr>
        <w:tabs>
          <w:tab w:val="num" w:pos="1440"/>
        </w:tabs>
        <w:ind w:left="1440" w:hanging="360"/>
      </w:pPr>
      <w:rPr>
        <w:rFonts w:hint="eastAsia"/>
      </w:rPr>
    </w:lvl>
    <w:lvl w:ilvl="2">
      <w:start w:val="1"/>
      <w:numFmt w:val="lowerRoman"/>
      <w:lvlText w:val="%3."/>
      <w:lvlJc w:val="right"/>
      <w:pPr>
        <w:tabs>
          <w:tab w:val="num" w:pos="2160"/>
        </w:tabs>
        <w:ind w:left="2160" w:hanging="180"/>
      </w:pPr>
      <w:rPr>
        <w:rFonts w:hint="eastAsia"/>
      </w:rPr>
    </w:lvl>
    <w:lvl w:ilvl="3">
      <w:start w:val="1"/>
      <w:numFmt w:val="decimal"/>
      <w:lvlText w:val="%4."/>
      <w:lvlJc w:val="left"/>
      <w:pPr>
        <w:tabs>
          <w:tab w:val="num" w:pos="2880"/>
        </w:tabs>
        <w:ind w:left="2880" w:hanging="360"/>
      </w:pPr>
      <w:rPr>
        <w:rFonts w:hint="eastAsia"/>
      </w:rPr>
    </w:lvl>
    <w:lvl w:ilvl="4">
      <w:start w:val="1"/>
      <w:numFmt w:val="lowerLetter"/>
      <w:lvlText w:val="%5."/>
      <w:lvlJc w:val="left"/>
      <w:pPr>
        <w:tabs>
          <w:tab w:val="num" w:pos="3600"/>
        </w:tabs>
        <w:ind w:left="3600" w:hanging="360"/>
      </w:pPr>
      <w:rPr>
        <w:rFonts w:hint="eastAsia"/>
      </w:rPr>
    </w:lvl>
    <w:lvl w:ilvl="5">
      <w:start w:val="1"/>
      <w:numFmt w:val="lowerRoman"/>
      <w:lvlText w:val="%6."/>
      <w:lvlJc w:val="right"/>
      <w:pPr>
        <w:tabs>
          <w:tab w:val="num" w:pos="4320"/>
        </w:tabs>
        <w:ind w:left="4320" w:hanging="180"/>
      </w:pPr>
      <w:rPr>
        <w:rFonts w:hint="eastAsia"/>
      </w:rPr>
    </w:lvl>
    <w:lvl w:ilvl="6">
      <w:start w:val="1"/>
      <w:numFmt w:val="decimal"/>
      <w:lvlText w:val="%7."/>
      <w:lvlJc w:val="left"/>
      <w:pPr>
        <w:tabs>
          <w:tab w:val="num" w:pos="5040"/>
        </w:tabs>
        <w:ind w:left="5040" w:hanging="360"/>
      </w:pPr>
      <w:rPr>
        <w:rFonts w:hint="eastAsia"/>
      </w:rPr>
    </w:lvl>
    <w:lvl w:ilvl="7">
      <w:start w:val="1"/>
      <w:numFmt w:val="lowerLetter"/>
      <w:lvlText w:val="%8."/>
      <w:lvlJc w:val="left"/>
      <w:pPr>
        <w:tabs>
          <w:tab w:val="num" w:pos="5760"/>
        </w:tabs>
        <w:ind w:left="5760" w:hanging="360"/>
      </w:pPr>
      <w:rPr>
        <w:rFonts w:hint="eastAsia"/>
      </w:rPr>
    </w:lvl>
    <w:lvl w:ilvl="8">
      <w:start w:val="1"/>
      <w:numFmt w:val="lowerRoman"/>
      <w:lvlText w:val="%9."/>
      <w:lvlJc w:val="right"/>
      <w:pPr>
        <w:tabs>
          <w:tab w:val="num" w:pos="6480"/>
        </w:tabs>
        <w:ind w:left="6480" w:hanging="180"/>
      </w:pPr>
      <w:rPr>
        <w:rFonts w:hint="eastAsia"/>
      </w:rPr>
    </w:lvl>
  </w:abstractNum>
  <w:abstractNum w:abstractNumId="32">
    <w:nsid w:val="7EB36B75"/>
    <w:multiLevelType w:val="multilevel"/>
    <w:tmpl w:val="87F6759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4"/>
  </w:num>
  <w:num w:numId="2">
    <w:abstractNumId w:val="23"/>
  </w:num>
  <w:num w:numId="3">
    <w:abstractNumId w:val="20"/>
  </w:num>
  <w:num w:numId="4">
    <w:abstractNumId w:val="31"/>
  </w:num>
  <w:num w:numId="5">
    <w:abstractNumId w:val="26"/>
  </w:num>
  <w:num w:numId="6">
    <w:abstractNumId w:val="8"/>
  </w:num>
  <w:num w:numId="7">
    <w:abstractNumId w:val="7"/>
  </w:num>
  <w:num w:numId="8">
    <w:abstractNumId w:val="22"/>
  </w:num>
  <w:num w:numId="9">
    <w:abstractNumId w:val="17"/>
  </w:num>
  <w:num w:numId="10">
    <w:abstractNumId w:val="11"/>
  </w:num>
  <w:num w:numId="11">
    <w:abstractNumId w:val="12"/>
  </w:num>
  <w:num w:numId="12">
    <w:abstractNumId w:val="14"/>
  </w:num>
  <w:num w:numId="13">
    <w:abstractNumId w:val="4"/>
  </w:num>
  <w:num w:numId="14">
    <w:abstractNumId w:val="9"/>
  </w:num>
  <w:num w:numId="15">
    <w:abstractNumId w:val="18"/>
  </w:num>
  <w:num w:numId="16">
    <w:abstractNumId w:val="5"/>
  </w:num>
  <w:num w:numId="17">
    <w:abstractNumId w:val="3"/>
  </w:num>
  <w:num w:numId="18">
    <w:abstractNumId w:val="27"/>
  </w:num>
  <w:num w:numId="19">
    <w:abstractNumId w:val="29"/>
  </w:num>
  <w:num w:numId="20">
    <w:abstractNumId w:val="21"/>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9"/>
    <w:lvlOverride w:ilvl="0">
      <w:startOverride w:val="3"/>
    </w:lvlOverride>
    <w:lvlOverride w:ilvl="1">
      <w:startOverride w:val="1"/>
    </w:lvlOverride>
    <w:lvlOverride w:ilvl="2">
      <w:startOverride w:val="1"/>
    </w:lvlOverride>
  </w:num>
  <w:num w:numId="36">
    <w:abstractNumId w:val="1"/>
  </w:num>
  <w:num w:numId="37">
    <w:abstractNumId w:val="9"/>
    <w:lvlOverride w:ilvl="0">
      <w:startOverride w:val="3"/>
    </w:lvlOverride>
    <w:lvlOverride w:ilvl="1">
      <w:startOverride w:val="2"/>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
  </w:num>
  <w:num w:numId="40">
    <w:abstractNumId w:val="15"/>
  </w:num>
  <w:num w:numId="41">
    <w:abstractNumId w:val="30"/>
  </w:num>
  <w:num w:numId="42">
    <w:abstractNumId w:val="2"/>
  </w:num>
  <w:num w:numId="43">
    <w:abstractNumId w:val="13"/>
  </w:num>
  <w:num w:numId="44">
    <w:abstractNumId w:val="19"/>
  </w:num>
  <w:num w:numId="45">
    <w:abstractNumId w:val="28"/>
  </w:num>
  <w:num w:numId="46">
    <w:abstractNumId w:val="0"/>
  </w:num>
  <w:num w:numId="47">
    <w:abstractNumId w:val="25"/>
  </w:num>
  <w:num w:numId="48">
    <w:abstractNumId w:val="10"/>
  </w:num>
  <w:num w:numId="49">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hideSpellingErrors/>
  <w:hideGrammaticalErrors/>
  <w:activeWritingStyle w:appName="MSWord" w:lang="en-US" w:vendorID="64" w:dllVersion="131078" w:nlCheck="1" w:checkStyle="1"/>
  <w:activeWritingStyle w:appName="MSWord" w:lang="en-GB" w:vendorID="64" w:dllVersion="131078" w:nlCheck="1" w:checkStyle="1"/>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2352"/>
    <w:rsid w:val="000005A0"/>
    <w:rsid w:val="00000E09"/>
    <w:rsid w:val="000012EF"/>
    <w:rsid w:val="00001B68"/>
    <w:rsid w:val="00002144"/>
    <w:rsid w:val="00002496"/>
    <w:rsid w:val="00002AE3"/>
    <w:rsid w:val="00002BE2"/>
    <w:rsid w:val="00002F8D"/>
    <w:rsid w:val="00003770"/>
    <w:rsid w:val="00003C1C"/>
    <w:rsid w:val="00003D5C"/>
    <w:rsid w:val="00003DB8"/>
    <w:rsid w:val="00004365"/>
    <w:rsid w:val="000055E3"/>
    <w:rsid w:val="000056A7"/>
    <w:rsid w:val="000058F6"/>
    <w:rsid w:val="000059C1"/>
    <w:rsid w:val="00005DA4"/>
    <w:rsid w:val="00005DF1"/>
    <w:rsid w:val="00006EFA"/>
    <w:rsid w:val="0000730F"/>
    <w:rsid w:val="00007C68"/>
    <w:rsid w:val="00007C99"/>
    <w:rsid w:val="000101D8"/>
    <w:rsid w:val="000101FD"/>
    <w:rsid w:val="00010464"/>
    <w:rsid w:val="000104C9"/>
    <w:rsid w:val="00010C0F"/>
    <w:rsid w:val="00011C6F"/>
    <w:rsid w:val="00011E58"/>
    <w:rsid w:val="000124EB"/>
    <w:rsid w:val="00012534"/>
    <w:rsid w:val="000137B5"/>
    <w:rsid w:val="0001502F"/>
    <w:rsid w:val="000168CD"/>
    <w:rsid w:val="00016A9D"/>
    <w:rsid w:val="00017214"/>
    <w:rsid w:val="000172F0"/>
    <w:rsid w:val="00017BF1"/>
    <w:rsid w:val="00020638"/>
    <w:rsid w:val="00020A87"/>
    <w:rsid w:val="00021185"/>
    <w:rsid w:val="000215A1"/>
    <w:rsid w:val="00021A2A"/>
    <w:rsid w:val="00021B25"/>
    <w:rsid w:val="00021FFA"/>
    <w:rsid w:val="0002201B"/>
    <w:rsid w:val="000224E6"/>
    <w:rsid w:val="00022B7D"/>
    <w:rsid w:val="0002358E"/>
    <w:rsid w:val="00023AB7"/>
    <w:rsid w:val="00023ACE"/>
    <w:rsid w:val="00023B02"/>
    <w:rsid w:val="00023C0B"/>
    <w:rsid w:val="00023E7F"/>
    <w:rsid w:val="000255D0"/>
    <w:rsid w:val="00025B14"/>
    <w:rsid w:val="00025CC7"/>
    <w:rsid w:val="00025DF8"/>
    <w:rsid w:val="00025E6E"/>
    <w:rsid w:val="00026003"/>
    <w:rsid w:val="0002609A"/>
    <w:rsid w:val="0002645B"/>
    <w:rsid w:val="0002654D"/>
    <w:rsid w:val="00026793"/>
    <w:rsid w:val="00026A1C"/>
    <w:rsid w:val="000277FA"/>
    <w:rsid w:val="00027A38"/>
    <w:rsid w:val="00027D77"/>
    <w:rsid w:val="00027E45"/>
    <w:rsid w:val="00027F90"/>
    <w:rsid w:val="00027FCA"/>
    <w:rsid w:val="000310DD"/>
    <w:rsid w:val="00031121"/>
    <w:rsid w:val="00031666"/>
    <w:rsid w:val="00031842"/>
    <w:rsid w:val="00031875"/>
    <w:rsid w:val="00031D9A"/>
    <w:rsid w:val="00032277"/>
    <w:rsid w:val="00032297"/>
    <w:rsid w:val="0003261B"/>
    <w:rsid w:val="00032A5A"/>
    <w:rsid w:val="00032E27"/>
    <w:rsid w:val="00032F27"/>
    <w:rsid w:val="000332F2"/>
    <w:rsid w:val="0003351B"/>
    <w:rsid w:val="0003371B"/>
    <w:rsid w:val="000349E4"/>
    <w:rsid w:val="00034A0F"/>
    <w:rsid w:val="00034EFC"/>
    <w:rsid w:val="00034F84"/>
    <w:rsid w:val="000350D9"/>
    <w:rsid w:val="00035161"/>
    <w:rsid w:val="0003565A"/>
    <w:rsid w:val="000358A8"/>
    <w:rsid w:val="000363DA"/>
    <w:rsid w:val="00036AC2"/>
    <w:rsid w:val="000371CE"/>
    <w:rsid w:val="000371DE"/>
    <w:rsid w:val="00037847"/>
    <w:rsid w:val="00037CE1"/>
    <w:rsid w:val="0004034F"/>
    <w:rsid w:val="000403E9"/>
    <w:rsid w:val="00040F75"/>
    <w:rsid w:val="00040F79"/>
    <w:rsid w:val="000411E9"/>
    <w:rsid w:val="000416BB"/>
    <w:rsid w:val="00041B22"/>
    <w:rsid w:val="000424B0"/>
    <w:rsid w:val="000428E9"/>
    <w:rsid w:val="00042DC6"/>
    <w:rsid w:val="00042F0D"/>
    <w:rsid w:val="00043162"/>
    <w:rsid w:val="0004328B"/>
    <w:rsid w:val="000432CE"/>
    <w:rsid w:val="00043DAA"/>
    <w:rsid w:val="00043F5C"/>
    <w:rsid w:val="000446B2"/>
    <w:rsid w:val="000447F7"/>
    <w:rsid w:val="000448D4"/>
    <w:rsid w:val="00044DBD"/>
    <w:rsid w:val="00044F33"/>
    <w:rsid w:val="00044FDD"/>
    <w:rsid w:val="0004694E"/>
    <w:rsid w:val="00047221"/>
    <w:rsid w:val="00050116"/>
    <w:rsid w:val="00050686"/>
    <w:rsid w:val="000507B9"/>
    <w:rsid w:val="00050D0A"/>
    <w:rsid w:val="00050ECB"/>
    <w:rsid w:val="00051110"/>
    <w:rsid w:val="00051401"/>
    <w:rsid w:val="0005169D"/>
    <w:rsid w:val="000520A0"/>
    <w:rsid w:val="00052199"/>
    <w:rsid w:val="0005251F"/>
    <w:rsid w:val="00052C30"/>
    <w:rsid w:val="00052C45"/>
    <w:rsid w:val="00052FF9"/>
    <w:rsid w:val="000533AC"/>
    <w:rsid w:val="0005392C"/>
    <w:rsid w:val="00054BA2"/>
    <w:rsid w:val="00054C36"/>
    <w:rsid w:val="00054C88"/>
    <w:rsid w:val="0005542A"/>
    <w:rsid w:val="00055495"/>
    <w:rsid w:val="000565AA"/>
    <w:rsid w:val="00056BE4"/>
    <w:rsid w:val="00056D9F"/>
    <w:rsid w:val="00057923"/>
    <w:rsid w:val="00057BEC"/>
    <w:rsid w:val="00060051"/>
    <w:rsid w:val="00060A30"/>
    <w:rsid w:val="00061060"/>
    <w:rsid w:val="00061573"/>
    <w:rsid w:val="00061E4E"/>
    <w:rsid w:val="00062652"/>
    <w:rsid w:val="00062E6B"/>
    <w:rsid w:val="00062EAE"/>
    <w:rsid w:val="00063235"/>
    <w:rsid w:val="0006419A"/>
    <w:rsid w:val="000641BE"/>
    <w:rsid w:val="000647E7"/>
    <w:rsid w:val="00065151"/>
    <w:rsid w:val="00065888"/>
    <w:rsid w:val="00065C8D"/>
    <w:rsid w:val="00066BCD"/>
    <w:rsid w:val="00066F74"/>
    <w:rsid w:val="0006713C"/>
    <w:rsid w:val="0006724B"/>
    <w:rsid w:val="000674EE"/>
    <w:rsid w:val="00067859"/>
    <w:rsid w:val="00067B84"/>
    <w:rsid w:val="00070596"/>
    <w:rsid w:val="000705C1"/>
    <w:rsid w:val="000706D0"/>
    <w:rsid w:val="0007086A"/>
    <w:rsid w:val="00070C84"/>
    <w:rsid w:val="00071677"/>
    <w:rsid w:val="000719D5"/>
    <w:rsid w:val="0007250D"/>
    <w:rsid w:val="00072B17"/>
    <w:rsid w:val="000730D4"/>
    <w:rsid w:val="0007352F"/>
    <w:rsid w:val="00073B96"/>
    <w:rsid w:val="000742D2"/>
    <w:rsid w:val="0007430E"/>
    <w:rsid w:val="00074383"/>
    <w:rsid w:val="0007464C"/>
    <w:rsid w:val="00074726"/>
    <w:rsid w:val="00074902"/>
    <w:rsid w:val="0007493B"/>
    <w:rsid w:val="00074D4D"/>
    <w:rsid w:val="00075231"/>
    <w:rsid w:val="00075B7A"/>
    <w:rsid w:val="00076342"/>
    <w:rsid w:val="00076354"/>
    <w:rsid w:val="0007662A"/>
    <w:rsid w:val="0007668C"/>
    <w:rsid w:val="00076761"/>
    <w:rsid w:val="0007683A"/>
    <w:rsid w:val="00076F56"/>
    <w:rsid w:val="0007739B"/>
    <w:rsid w:val="00077BDE"/>
    <w:rsid w:val="00080350"/>
    <w:rsid w:val="00080A2C"/>
    <w:rsid w:val="00080CC2"/>
    <w:rsid w:val="00080FE9"/>
    <w:rsid w:val="00081159"/>
    <w:rsid w:val="0008166D"/>
    <w:rsid w:val="00082170"/>
    <w:rsid w:val="00082620"/>
    <w:rsid w:val="000826A0"/>
    <w:rsid w:val="000826FA"/>
    <w:rsid w:val="00082793"/>
    <w:rsid w:val="00082B40"/>
    <w:rsid w:val="00082CDC"/>
    <w:rsid w:val="00082E10"/>
    <w:rsid w:val="00083467"/>
    <w:rsid w:val="00083BB7"/>
    <w:rsid w:val="00083C74"/>
    <w:rsid w:val="00083EAB"/>
    <w:rsid w:val="00083F59"/>
    <w:rsid w:val="00084017"/>
    <w:rsid w:val="00084337"/>
    <w:rsid w:val="00084495"/>
    <w:rsid w:val="000844CA"/>
    <w:rsid w:val="00084654"/>
    <w:rsid w:val="000848D8"/>
    <w:rsid w:val="00084923"/>
    <w:rsid w:val="00084C0D"/>
    <w:rsid w:val="00084E55"/>
    <w:rsid w:val="00085083"/>
    <w:rsid w:val="0008557E"/>
    <w:rsid w:val="000858AF"/>
    <w:rsid w:val="00085B02"/>
    <w:rsid w:val="00085D83"/>
    <w:rsid w:val="00085FC6"/>
    <w:rsid w:val="000864C9"/>
    <w:rsid w:val="00086620"/>
    <w:rsid w:val="00086638"/>
    <w:rsid w:val="00086BAE"/>
    <w:rsid w:val="000870F4"/>
    <w:rsid w:val="0008758D"/>
    <w:rsid w:val="00087A5E"/>
    <w:rsid w:val="00087AA9"/>
    <w:rsid w:val="00087B0A"/>
    <w:rsid w:val="00087D21"/>
    <w:rsid w:val="0009074C"/>
    <w:rsid w:val="00090918"/>
    <w:rsid w:val="000909DC"/>
    <w:rsid w:val="00090D24"/>
    <w:rsid w:val="00090ED5"/>
    <w:rsid w:val="00092019"/>
    <w:rsid w:val="00092312"/>
    <w:rsid w:val="0009326C"/>
    <w:rsid w:val="000937A3"/>
    <w:rsid w:val="00093AE4"/>
    <w:rsid w:val="00093AE6"/>
    <w:rsid w:val="00093B07"/>
    <w:rsid w:val="0009436B"/>
    <w:rsid w:val="000944F9"/>
    <w:rsid w:val="000946CF"/>
    <w:rsid w:val="00094B1C"/>
    <w:rsid w:val="00094D5C"/>
    <w:rsid w:val="00094E6D"/>
    <w:rsid w:val="000956A5"/>
    <w:rsid w:val="000959C0"/>
    <w:rsid w:val="00095A59"/>
    <w:rsid w:val="00095FAA"/>
    <w:rsid w:val="00096A33"/>
    <w:rsid w:val="00097799"/>
    <w:rsid w:val="000978B6"/>
    <w:rsid w:val="000A02A7"/>
    <w:rsid w:val="000A03AE"/>
    <w:rsid w:val="000A089B"/>
    <w:rsid w:val="000A0C25"/>
    <w:rsid w:val="000A0DAF"/>
    <w:rsid w:val="000A0F08"/>
    <w:rsid w:val="000A1B6B"/>
    <w:rsid w:val="000A1CD8"/>
    <w:rsid w:val="000A1D2E"/>
    <w:rsid w:val="000A3BDA"/>
    <w:rsid w:val="000A4053"/>
    <w:rsid w:val="000A448E"/>
    <w:rsid w:val="000A44A6"/>
    <w:rsid w:val="000A468E"/>
    <w:rsid w:val="000A4A86"/>
    <w:rsid w:val="000A529E"/>
    <w:rsid w:val="000A52B2"/>
    <w:rsid w:val="000A543E"/>
    <w:rsid w:val="000A5532"/>
    <w:rsid w:val="000A574C"/>
    <w:rsid w:val="000A5AAE"/>
    <w:rsid w:val="000A5DEA"/>
    <w:rsid w:val="000A6038"/>
    <w:rsid w:val="000A6897"/>
    <w:rsid w:val="000A6A93"/>
    <w:rsid w:val="000A6C40"/>
    <w:rsid w:val="000A72F7"/>
    <w:rsid w:val="000A7478"/>
    <w:rsid w:val="000A7867"/>
    <w:rsid w:val="000A7B2F"/>
    <w:rsid w:val="000A7EF7"/>
    <w:rsid w:val="000B0D3D"/>
    <w:rsid w:val="000B0EC5"/>
    <w:rsid w:val="000B0ECD"/>
    <w:rsid w:val="000B1F52"/>
    <w:rsid w:val="000B1FCB"/>
    <w:rsid w:val="000B214A"/>
    <w:rsid w:val="000B2A01"/>
    <w:rsid w:val="000B2A26"/>
    <w:rsid w:val="000B2BE5"/>
    <w:rsid w:val="000B2C53"/>
    <w:rsid w:val="000B32B8"/>
    <w:rsid w:val="000B3382"/>
    <w:rsid w:val="000B367D"/>
    <w:rsid w:val="000B3C27"/>
    <w:rsid w:val="000B3D30"/>
    <w:rsid w:val="000B3DB4"/>
    <w:rsid w:val="000B4ABB"/>
    <w:rsid w:val="000B4DC5"/>
    <w:rsid w:val="000B5269"/>
    <w:rsid w:val="000B5303"/>
    <w:rsid w:val="000B5557"/>
    <w:rsid w:val="000B5AD0"/>
    <w:rsid w:val="000B5B3A"/>
    <w:rsid w:val="000B5CE9"/>
    <w:rsid w:val="000B609B"/>
    <w:rsid w:val="000B62F0"/>
    <w:rsid w:val="000B6608"/>
    <w:rsid w:val="000B6612"/>
    <w:rsid w:val="000B6715"/>
    <w:rsid w:val="000B6E3C"/>
    <w:rsid w:val="000B6F8E"/>
    <w:rsid w:val="000B7199"/>
    <w:rsid w:val="000B75B4"/>
    <w:rsid w:val="000C0207"/>
    <w:rsid w:val="000C02CA"/>
    <w:rsid w:val="000C05AD"/>
    <w:rsid w:val="000C0B83"/>
    <w:rsid w:val="000C0EEC"/>
    <w:rsid w:val="000C17A6"/>
    <w:rsid w:val="000C182E"/>
    <w:rsid w:val="000C1A49"/>
    <w:rsid w:val="000C1CAE"/>
    <w:rsid w:val="000C1D3B"/>
    <w:rsid w:val="000C1F75"/>
    <w:rsid w:val="000C2658"/>
    <w:rsid w:val="000C3040"/>
    <w:rsid w:val="000C356C"/>
    <w:rsid w:val="000C3B7E"/>
    <w:rsid w:val="000C44AF"/>
    <w:rsid w:val="000C44F0"/>
    <w:rsid w:val="000C471D"/>
    <w:rsid w:val="000C4C4E"/>
    <w:rsid w:val="000C4D9E"/>
    <w:rsid w:val="000C5399"/>
    <w:rsid w:val="000C5B4C"/>
    <w:rsid w:val="000C5C99"/>
    <w:rsid w:val="000C6725"/>
    <w:rsid w:val="000C6BA9"/>
    <w:rsid w:val="000C7307"/>
    <w:rsid w:val="000C733F"/>
    <w:rsid w:val="000C76A3"/>
    <w:rsid w:val="000C7827"/>
    <w:rsid w:val="000C7E90"/>
    <w:rsid w:val="000C7F2B"/>
    <w:rsid w:val="000D0872"/>
    <w:rsid w:val="000D0944"/>
    <w:rsid w:val="000D0A6D"/>
    <w:rsid w:val="000D0EEC"/>
    <w:rsid w:val="000D0F1A"/>
    <w:rsid w:val="000D1306"/>
    <w:rsid w:val="000D213D"/>
    <w:rsid w:val="000D23CF"/>
    <w:rsid w:val="000D2618"/>
    <w:rsid w:val="000D29AB"/>
    <w:rsid w:val="000D2FD7"/>
    <w:rsid w:val="000D31DB"/>
    <w:rsid w:val="000D428D"/>
    <w:rsid w:val="000D4377"/>
    <w:rsid w:val="000D47ED"/>
    <w:rsid w:val="000D52DA"/>
    <w:rsid w:val="000D582B"/>
    <w:rsid w:val="000D5C5F"/>
    <w:rsid w:val="000D6FC6"/>
    <w:rsid w:val="000D71ED"/>
    <w:rsid w:val="000D7F96"/>
    <w:rsid w:val="000E00E8"/>
    <w:rsid w:val="000E03F1"/>
    <w:rsid w:val="000E0489"/>
    <w:rsid w:val="000E09D6"/>
    <w:rsid w:val="000E0A3D"/>
    <w:rsid w:val="000E142F"/>
    <w:rsid w:val="000E19C6"/>
    <w:rsid w:val="000E1C8F"/>
    <w:rsid w:val="000E1CE2"/>
    <w:rsid w:val="000E1EE3"/>
    <w:rsid w:val="000E2088"/>
    <w:rsid w:val="000E2E40"/>
    <w:rsid w:val="000E40EB"/>
    <w:rsid w:val="000E442E"/>
    <w:rsid w:val="000E4A02"/>
    <w:rsid w:val="000E4B2E"/>
    <w:rsid w:val="000E4D8C"/>
    <w:rsid w:val="000E4E56"/>
    <w:rsid w:val="000E52E7"/>
    <w:rsid w:val="000E5C7A"/>
    <w:rsid w:val="000E5DD6"/>
    <w:rsid w:val="000E621C"/>
    <w:rsid w:val="000E772F"/>
    <w:rsid w:val="000E7BEC"/>
    <w:rsid w:val="000E7C40"/>
    <w:rsid w:val="000F032D"/>
    <w:rsid w:val="000F03B6"/>
    <w:rsid w:val="000F0539"/>
    <w:rsid w:val="000F0AFD"/>
    <w:rsid w:val="000F0B00"/>
    <w:rsid w:val="000F0CA1"/>
    <w:rsid w:val="000F0E53"/>
    <w:rsid w:val="000F112F"/>
    <w:rsid w:val="000F11FD"/>
    <w:rsid w:val="000F13ED"/>
    <w:rsid w:val="000F1929"/>
    <w:rsid w:val="000F1C6C"/>
    <w:rsid w:val="000F1F84"/>
    <w:rsid w:val="000F2204"/>
    <w:rsid w:val="000F2675"/>
    <w:rsid w:val="000F2954"/>
    <w:rsid w:val="000F2CC3"/>
    <w:rsid w:val="000F34E3"/>
    <w:rsid w:val="000F3618"/>
    <w:rsid w:val="000F39CA"/>
    <w:rsid w:val="000F3DEC"/>
    <w:rsid w:val="000F4514"/>
    <w:rsid w:val="000F4609"/>
    <w:rsid w:val="000F4C70"/>
    <w:rsid w:val="000F53D1"/>
    <w:rsid w:val="000F5C1B"/>
    <w:rsid w:val="000F6876"/>
    <w:rsid w:val="000F6976"/>
    <w:rsid w:val="000F6AF5"/>
    <w:rsid w:val="000F6EC1"/>
    <w:rsid w:val="000F6FD3"/>
    <w:rsid w:val="000F70E6"/>
    <w:rsid w:val="000F7C38"/>
    <w:rsid w:val="000F7D1B"/>
    <w:rsid w:val="000F7F33"/>
    <w:rsid w:val="00100A35"/>
    <w:rsid w:val="00101047"/>
    <w:rsid w:val="001011B1"/>
    <w:rsid w:val="0010179D"/>
    <w:rsid w:val="00101ABD"/>
    <w:rsid w:val="00101EEE"/>
    <w:rsid w:val="0010224B"/>
    <w:rsid w:val="0010261B"/>
    <w:rsid w:val="00102E95"/>
    <w:rsid w:val="00102EC9"/>
    <w:rsid w:val="00102F55"/>
    <w:rsid w:val="00104007"/>
    <w:rsid w:val="00104C97"/>
    <w:rsid w:val="00104EC3"/>
    <w:rsid w:val="0010575C"/>
    <w:rsid w:val="00105E16"/>
    <w:rsid w:val="001061A6"/>
    <w:rsid w:val="001064EF"/>
    <w:rsid w:val="00106947"/>
    <w:rsid w:val="00107289"/>
    <w:rsid w:val="00107991"/>
    <w:rsid w:val="00107B10"/>
    <w:rsid w:val="00107C26"/>
    <w:rsid w:val="001101C4"/>
    <w:rsid w:val="001101DB"/>
    <w:rsid w:val="00110214"/>
    <w:rsid w:val="0011049C"/>
    <w:rsid w:val="00111853"/>
    <w:rsid w:val="00111B18"/>
    <w:rsid w:val="00112127"/>
    <w:rsid w:val="0011214F"/>
    <w:rsid w:val="00112560"/>
    <w:rsid w:val="00112BE3"/>
    <w:rsid w:val="001131C3"/>
    <w:rsid w:val="001136FB"/>
    <w:rsid w:val="00113A81"/>
    <w:rsid w:val="00113B26"/>
    <w:rsid w:val="00113CBE"/>
    <w:rsid w:val="00113E93"/>
    <w:rsid w:val="00113EAB"/>
    <w:rsid w:val="001144E3"/>
    <w:rsid w:val="00114654"/>
    <w:rsid w:val="001146AF"/>
    <w:rsid w:val="00115389"/>
    <w:rsid w:val="00115771"/>
    <w:rsid w:val="001159C7"/>
    <w:rsid w:val="0011670D"/>
    <w:rsid w:val="00116800"/>
    <w:rsid w:val="001168F4"/>
    <w:rsid w:val="00116979"/>
    <w:rsid w:val="00116B81"/>
    <w:rsid w:val="0011733F"/>
    <w:rsid w:val="001201CE"/>
    <w:rsid w:val="00120345"/>
    <w:rsid w:val="00121488"/>
    <w:rsid w:val="001224FD"/>
    <w:rsid w:val="0012265A"/>
    <w:rsid w:val="00122780"/>
    <w:rsid w:val="00122E28"/>
    <w:rsid w:val="00123143"/>
    <w:rsid w:val="00123642"/>
    <w:rsid w:val="001236F5"/>
    <w:rsid w:val="00124816"/>
    <w:rsid w:val="00124870"/>
    <w:rsid w:val="00124D05"/>
    <w:rsid w:val="00124DC4"/>
    <w:rsid w:val="001253C9"/>
    <w:rsid w:val="0012568A"/>
    <w:rsid w:val="001256C5"/>
    <w:rsid w:val="00125CF7"/>
    <w:rsid w:val="00126987"/>
    <w:rsid w:val="00127023"/>
    <w:rsid w:val="0012775D"/>
    <w:rsid w:val="00127AB3"/>
    <w:rsid w:val="00132061"/>
    <w:rsid w:val="00132067"/>
    <w:rsid w:val="0013245D"/>
    <w:rsid w:val="00132A35"/>
    <w:rsid w:val="00133096"/>
    <w:rsid w:val="001332C1"/>
    <w:rsid w:val="00133B23"/>
    <w:rsid w:val="00133C26"/>
    <w:rsid w:val="00133E84"/>
    <w:rsid w:val="00133F76"/>
    <w:rsid w:val="00134632"/>
    <w:rsid w:val="001346F2"/>
    <w:rsid w:val="001347FF"/>
    <w:rsid w:val="00134F65"/>
    <w:rsid w:val="00135266"/>
    <w:rsid w:val="00135467"/>
    <w:rsid w:val="00135702"/>
    <w:rsid w:val="00135A55"/>
    <w:rsid w:val="00136C1C"/>
    <w:rsid w:val="00136C42"/>
    <w:rsid w:val="00136F0F"/>
    <w:rsid w:val="001372F0"/>
    <w:rsid w:val="001379DC"/>
    <w:rsid w:val="00137A6C"/>
    <w:rsid w:val="0014001B"/>
    <w:rsid w:val="001403E9"/>
    <w:rsid w:val="001403F4"/>
    <w:rsid w:val="00140460"/>
    <w:rsid w:val="00140A58"/>
    <w:rsid w:val="00141712"/>
    <w:rsid w:val="001419A4"/>
    <w:rsid w:val="00141C79"/>
    <w:rsid w:val="00141E0D"/>
    <w:rsid w:val="0014240D"/>
    <w:rsid w:val="0014254F"/>
    <w:rsid w:val="001425C7"/>
    <w:rsid w:val="001429E6"/>
    <w:rsid w:val="00142F1C"/>
    <w:rsid w:val="00143637"/>
    <w:rsid w:val="001441DF"/>
    <w:rsid w:val="001446CB"/>
    <w:rsid w:val="00144AFA"/>
    <w:rsid w:val="00144B37"/>
    <w:rsid w:val="00144B6B"/>
    <w:rsid w:val="00144D4C"/>
    <w:rsid w:val="00144E8A"/>
    <w:rsid w:val="00144EF7"/>
    <w:rsid w:val="00144F0E"/>
    <w:rsid w:val="00144F7F"/>
    <w:rsid w:val="001459E4"/>
    <w:rsid w:val="00145B6A"/>
    <w:rsid w:val="0014613D"/>
    <w:rsid w:val="00146DEE"/>
    <w:rsid w:val="0014761F"/>
    <w:rsid w:val="00147862"/>
    <w:rsid w:val="00147FF7"/>
    <w:rsid w:val="00150527"/>
    <w:rsid w:val="001511E6"/>
    <w:rsid w:val="001512C4"/>
    <w:rsid w:val="00151996"/>
    <w:rsid w:val="00151BB9"/>
    <w:rsid w:val="00152538"/>
    <w:rsid w:val="00152D77"/>
    <w:rsid w:val="00153247"/>
    <w:rsid w:val="001539DB"/>
    <w:rsid w:val="00153D72"/>
    <w:rsid w:val="001545EF"/>
    <w:rsid w:val="00154B6D"/>
    <w:rsid w:val="00154C41"/>
    <w:rsid w:val="00155045"/>
    <w:rsid w:val="00155232"/>
    <w:rsid w:val="0015598A"/>
    <w:rsid w:val="00155C72"/>
    <w:rsid w:val="0015668E"/>
    <w:rsid w:val="0015680D"/>
    <w:rsid w:val="00156B0F"/>
    <w:rsid w:val="00156F8A"/>
    <w:rsid w:val="00157737"/>
    <w:rsid w:val="00157853"/>
    <w:rsid w:val="0015797A"/>
    <w:rsid w:val="00157D64"/>
    <w:rsid w:val="001600A4"/>
    <w:rsid w:val="001601F7"/>
    <w:rsid w:val="00160AE5"/>
    <w:rsid w:val="001610A8"/>
    <w:rsid w:val="00161406"/>
    <w:rsid w:val="00161953"/>
    <w:rsid w:val="00161B08"/>
    <w:rsid w:val="00161D3F"/>
    <w:rsid w:val="00162155"/>
    <w:rsid w:val="001621A5"/>
    <w:rsid w:val="00162352"/>
    <w:rsid w:val="00162ACF"/>
    <w:rsid w:val="00162B05"/>
    <w:rsid w:val="00162D70"/>
    <w:rsid w:val="0016363D"/>
    <w:rsid w:val="001636C7"/>
    <w:rsid w:val="00163893"/>
    <w:rsid w:val="00163F7F"/>
    <w:rsid w:val="001643BE"/>
    <w:rsid w:val="00164411"/>
    <w:rsid w:val="001647A4"/>
    <w:rsid w:val="00164918"/>
    <w:rsid w:val="00164DAC"/>
    <w:rsid w:val="00164E88"/>
    <w:rsid w:val="00164F7B"/>
    <w:rsid w:val="00165A3D"/>
    <w:rsid w:val="00165C9C"/>
    <w:rsid w:val="00166069"/>
    <w:rsid w:val="00166112"/>
    <w:rsid w:val="00166568"/>
    <w:rsid w:val="0016680C"/>
    <w:rsid w:val="00166BCD"/>
    <w:rsid w:val="00166FDC"/>
    <w:rsid w:val="001673F6"/>
    <w:rsid w:val="001674D0"/>
    <w:rsid w:val="001676C3"/>
    <w:rsid w:val="00167748"/>
    <w:rsid w:val="00167803"/>
    <w:rsid w:val="0016794E"/>
    <w:rsid w:val="00167C98"/>
    <w:rsid w:val="0017045B"/>
    <w:rsid w:val="00170484"/>
    <w:rsid w:val="00170746"/>
    <w:rsid w:val="00170B3F"/>
    <w:rsid w:val="00170C99"/>
    <w:rsid w:val="0017155E"/>
    <w:rsid w:val="001718CE"/>
    <w:rsid w:val="0017224C"/>
    <w:rsid w:val="001723F5"/>
    <w:rsid w:val="001724FE"/>
    <w:rsid w:val="0017268F"/>
    <w:rsid w:val="00172694"/>
    <w:rsid w:val="001728D6"/>
    <w:rsid w:val="00172DE1"/>
    <w:rsid w:val="00172DFF"/>
    <w:rsid w:val="00173C57"/>
    <w:rsid w:val="00173C59"/>
    <w:rsid w:val="001741E0"/>
    <w:rsid w:val="00174664"/>
    <w:rsid w:val="001748E8"/>
    <w:rsid w:val="001752A0"/>
    <w:rsid w:val="001755B6"/>
    <w:rsid w:val="001756CD"/>
    <w:rsid w:val="00175ABD"/>
    <w:rsid w:val="00175CE6"/>
    <w:rsid w:val="0017613B"/>
    <w:rsid w:val="0017624D"/>
    <w:rsid w:val="00176641"/>
    <w:rsid w:val="00176AA5"/>
    <w:rsid w:val="00177483"/>
    <w:rsid w:val="001774D0"/>
    <w:rsid w:val="0017788B"/>
    <w:rsid w:val="00180157"/>
    <w:rsid w:val="001806B7"/>
    <w:rsid w:val="00180C25"/>
    <w:rsid w:val="00180CA6"/>
    <w:rsid w:val="00180E56"/>
    <w:rsid w:val="001813FE"/>
    <w:rsid w:val="0018142E"/>
    <w:rsid w:val="001814F2"/>
    <w:rsid w:val="001817FA"/>
    <w:rsid w:val="00181869"/>
    <w:rsid w:val="00181947"/>
    <w:rsid w:val="00181A01"/>
    <w:rsid w:val="0018235D"/>
    <w:rsid w:val="00182B1B"/>
    <w:rsid w:val="00183497"/>
    <w:rsid w:val="001836B4"/>
    <w:rsid w:val="00183880"/>
    <w:rsid w:val="00183BC1"/>
    <w:rsid w:val="001846F4"/>
    <w:rsid w:val="0018481B"/>
    <w:rsid w:val="00184E8E"/>
    <w:rsid w:val="00184F7D"/>
    <w:rsid w:val="001852A3"/>
    <w:rsid w:val="0018547C"/>
    <w:rsid w:val="00185E33"/>
    <w:rsid w:val="00185EE3"/>
    <w:rsid w:val="0018611C"/>
    <w:rsid w:val="001865F4"/>
    <w:rsid w:val="00186849"/>
    <w:rsid w:val="00186882"/>
    <w:rsid w:val="00186EB4"/>
    <w:rsid w:val="00186F5C"/>
    <w:rsid w:val="001870DF"/>
    <w:rsid w:val="001874CB"/>
    <w:rsid w:val="00187C52"/>
    <w:rsid w:val="00187CFB"/>
    <w:rsid w:val="0019058B"/>
    <w:rsid w:val="00190727"/>
    <w:rsid w:val="00190907"/>
    <w:rsid w:val="0019092F"/>
    <w:rsid w:val="00190B49"/>
    <w:rsid w:val="00190DD5"/>
    <w:rsid w:val="00191155"/>
    <w:rsid w:val="00192753"/>
    <w:rsid w:val="00192963"/>
    <w:rsid w:val="00192EBA"/>
    <w:rsid w:val="001932B9"/>
    <w:rsid w:val="0019344F"/>
    <w:rsid w:val="00193BBE"/>
    <w:rsid w:val="00193CC4"/>
    <w:rsid w:val="001944D5"/>
    <w:rsid w:val="00194B99"/>
    <w:rsid w:val="00194BD4"/>
    <w:rsid w:val="00195071"/>
    <w:rsid w:val="0019518C"/>
    <w:rsid w:val="00195582"/>
    <w:rsid w:val="00195597"/>
    <w:rsid w:val="00195E3A"/>
    <w:rsid w:val="00196509"/>
    <w:rsid w:val="001967A7"/>
    <w:rsid w:val="00196B8E"/>
    <w:rsid w:val="001970AC"/>
    <w:rsid w:val="001971F4"/>
    <w:rsid w:val="00197484"/>
    <w:rsid w:val="001975A0"/>
    <w:rsid w:val="001976D3"/>
    <w:rsid w:val="001A03A5"/>
    <w:rsid w:val="001A03E3"/>
    <w:rsid w:val="001A118E"/>
    <w:rsid w:val="001A11F3"/>
    <w:rsid w:val="001A16B2"/>
    <w:rsid w:val="001A1CB4"/>
    <w:rsid w:val="001A1E7D"/>
    <w:rsid w:val="001A23FD"/>
    <w:rsid w:val="001A2581"/>
    <w:rsid w:val="001A2F35"/>
    <w:rsid w:val="001A3194"/>
    <w:rsid w:val="001A33CC"/>
    <w:rsid w:val="001A33EA"/>
    <w:rsid w:val="001A36FB"/>
    <w:rsid w:val="001A4C99"/>
    <w:rsid w:val="001A5816"/>
    <w:rsid w:val="001A5C4D"/>
    <w:rsid w:val="001A5F19"/>
    <w:rsid w:val="001A5FCC"/>
    <w:rsid w:val="001A646C"/>
    <w:rsid w:val="001A65AA"/>
    <w:rsid w:val="001A687E"/>
    <w:rsid w:val="001A68ED"/>
    <w:rsid w:val="001A68F4"/>
    <w:rsid w:val="001A6B6B"/>
    <w:rsid w:val="001A70A6"/>
    <w:rsid w:val="001A74EB"/>
    <w:rsid w:val="001A7552"/>
    <w:rsid w:val="001B02AE"/>
    <w:rsid w:val="001B0581"/>
    <w:rsid w:val="001B1823"/>
    <w:rsid w:val="001B1C61"/>
    <w:rsid w:val="001B1DC6"/>
    <w:rsid w:val="001B2548"/>
    <w:rsid w:val="001B267A"/>
    <w:rsid w:val="001B29B7"/>
    <w:rsid w:val="001B2A6A"/>
    <w:rsid w:val="001B2B8F"/>
    <w:rsid w:val="001B319B"/>
    <w:rsid w:val="001B319C"/>
    <w:rsid w:val="001B39C6"/>
    <w:rsid w:val="001B3D5D"/>
    <w:rsid w:val="001B4D1D"/>
    <w:rsid w:val="001B686E"/>
    <w:rsid w:val="001B71AF"/>
    <w:rsid w:val="001B747B"/>
    <w:rsid w:val="001B75E0"/>
    <w:rsid w:val="001B7729"/>
    <w:rsid w:val="001B7AD5"/>
    <w:rsid w:val="001C0172"/>
    <w:rsid w:val="001C0703"/>
    <w:rsid w:val="001C0C46"/>
    <w:rsid w:val="001C0E3A"/>
    <w:rsid w:val="001C1118"/>
    <w:rsid w:val="001C11CA"/>
    <w:rsid w:val="001C147B"/>
    <w:rsid w:val="001C17D6"/>
    <w:rsid w:val="001C28DE"/>
    <w:rsid w:val="001C28FB"/>
    <w:rsid w:val="001C2EF0"/>
    <w:rsid w:val="001C3422"/>
    <w:rsid w:val="001C383B"/>
    <w:rsid w:val="001C3B51"/>
    <w:rsid w:val="001C4330"/>
    <w:rsid w:val="001C48BE"/>
    <w:rsid w:val="001C4D2F"/>
    <w:rsid w:val="001C5F6E"/>
    <w:rsid w:val="001C6547"/>
    <w:rsid w:val="001C6BDA"/>
    <w:rsid w:val="001C6DCC"/>
    <w:rsid w:val="001C71A7"/>
    <w:rsid w:val="001C7347"/>
    <w:rsid w:val="001D072A"/>
    <w:rsid w:val="001D0BA4"/>
    <w:rsid w:val="001D0CD0"/>
    <w:rsid w:val="001D0E89"/>
    <w:rsid w:val="001D13BA"/>
    <w:rsid w:val="001D159C"/>
    <w:rsid w:val="001D3AF0"/>
    <w:rsid w:val="001D438D"/>
    <w:rsid w:val="001D45E3"/>
    <w:rsid w:val="001D4C51"/>
    <w:rsid w:val="001D4D37"/>
    <w:rsid w:val="001D4EC3"/>
    <w:rsid w:val="001D519A"/>
    <w:rsid w:val="001D59BD"/>
    <w:rsid w:val="001D5D16"/>
    <w:rsid w:val="001D5D90"/>
    <w:rsid w:val="001D5FE8"/>
    <w:rsid w:val="001D61FF"/>
    <w:rsid w:val="001D631B"/>
    <w:rsid w:val="001D636D"/>
    <w:rsid w:val="001D6870"/>
    <w:rsid w:val="001D6C15"/>
    <w:rsid w:val="001D6E6F"/>
    <w:rsid w:val="001D7019"/>
    <w:rsid w:val="001D7023"/>
    <w:rsid w:val="001D714F"/>
    <w:rsid w:val="001D75EE"/>
    <w:rsid w:val="001D78B3"/>
    <w:rsid w:val="001D7A88"/>
    <w:rsid w:val="001D7DAE"/>
    <w:rsid w:val="001E0B56"/>
    <w:rsid w:val="001E0BF5"/>
    <w:rsid w:val="001E0DCB"/>
    <w:rsid w:val="001E134C"/>
    <w:rsid w:val="001E18A5"/>
    <w:rsid w:val="001E2347"/>
    <w:rsid w:val="001E25C4"/>
    <w:rsid w:val="001E25F2"/>
    <w:rsid w:val="001E27F0"/>
    <w:rsid w:val="001E2822"/>
    <w:rsid w:val="001E2EFA"/>
    <w:rsid w:val="001E3D04"/>
    <w:rsid w:val="001E43F9"/>
    <w:rsid w:val="001E4464"/>
    <w:rsid w:val="001E4C5E"/>
    <w:rsid w:val="001E514B"/>
    <w:rsid w:val="001E5306"/>
    <w:rsid w:val="001E5673"/>
    <w:rsid w:val="001E577E"/>
    <w:rsid w:val="001E6449"/>
    <w:rsid w:val="001E71AB"/>
    <w:rsid w:val="001E72C4"/>
    <w:rsid w:val="001E747E"/>
    <w:rsid w:val="001E78D5"/>
    <w:rsid w:val="001E7CE3"/>
    <w:rsid w:val="001F0945"/>
    <w:rsid w:val="001F0978"/>
    <w:rsid w:val="001F0CE0"/>
    <w:rsid w:val="001F1C88"/>
    <w:rsid w:val="001F2198"/>
    <w:rsid w:val="001F231F"/>
    <w:rsid w:val="001F26D9"/>
    <w:rsid w:val="001F2AA5"/>
    <w:rsid w:val="001F322A"/>
    <w:rsid w:val="001F390B"/>
    <w:rsid w:val="001F3F0A"/>
    <w:rsid w:val="001F4122"/>
    <w:rsid w:val="001F4BDC"/>
    <w:rsid w:val="001F5349"/>
    <w:rsid w:val="001F58CD"/>
    <w:rsid w:val="001F6056"/>
    <w:rsid w:val="001F6382"/>
    <w:rsid w:val="001F645A"/>
    <w:rsid w:val="001F6534"/>
    <w:rsid w:val="001F65EE"/>
    <w:rsid w:val="001F689E"/>
    <w:rsid w:val="001F6B3B"/>
    <w:rsid w:val="001F7109"/>
    <w:rsid w:val="001F72CB"/>
    <w:rsid w:val="001F7643"/>
    <w:rsid w:val="001F7DB4"/>
    <w:rsid w:val="002002FD"/>
    <w:rsid w:val="00200498"/>
    <w:rsid w:val="002004AC"/>
    <w:rsid w:val="00200DA0"/>
    <w:rsid w:val="00200DA4"/>
    <w:rsid w:val="00200E7D"/>
    <w:rsid w:val="00201377"/>
    <w:rsid w:val="002017A0"/>
    <w:rsid w:val="00201827"/>
    <w:rsid w:val="0020192C"/>
    <w:rsid w:val="0020196F"/>
    <w:rsid w:val="00201AC2"/>
    <w:rsid w:val="00201B48"/>
    <w:rsid w:val="00201BBD"/>
    <w:rsid w:val="00201C60"/>
    <w:rsid w:val="002023A6"/>
    <w:rsid w:val="00202431"/>
    <w:rsid w:val="00202D28"/>
    <w:rsid w:val="00204596"/>
    <w:rsid w:val="002046C4"/>
    <w:rsid w:val="00204A51"/>
    <w:rsid w:val="00204DDC"/>
    <w:rsid w:val="00205F10"/>
    <w:rsid w:val="00206474"/>
    <w:rsid w:val="00206800"/>
    <w:rsid w:val="00206E9F"/>
    <w:rsid w:val="00206EE1"/>
    <w:rsid w:val="0021085A"/>
    <w:rsid w:val="00210B2F"/>
    <w:rsid w:val="002110FD"/>
    <w:rsid w:val="00211673"/>
    <w:rsid w:val="00211AC8"/>
    <w:rsid w:val="002122BD"/>
    <w:rsid w:val="00212877"/>
    <w:rsid w:val="00212E76"/>
    <w:rsid w:val="00213305"/>
    <w:rsid w:val="002134E0"/>
    <w:rsid w:val="00213542"/>
    <w:rsid w:val="00213A2D"/>
    <w:rsid w:val="00213BF4"/>
    <w:rsid w:val="00213C88"/>
    <w:rsid w:val="00214AC0"/>
    <w:rsid w:val="00214C5C"/>
    <w:rsid w:val="002150D3"/>
    <w:rsid w:val="002158A1"/>
    <w:rsid w:val="002166AA"/>
    <w:rsid w:val="00216CA1"/>
    <w:rsid w:val="00216CB3"/>
    <w:rsid w:val="00216CEB"/>
    <w:rsid w:val="0021763C"/>
    <w:rsid w:val="0021790B"/>
    <w:rsid w:val="002179DE"/>
    <w:rsid w:val="00217B5F"/>
    <w:rsid w:val="00217BFE"/>
    <w:rsid w:val="00217F77"/>
    <w:rsid w:val="0022001E"/>
    <w:rsid w:val="00221907"/>
    <w:rsid w:val="002223FD"/>
    <w:rsid w:val="00222999"/>
    <w:rsid w:val="00222A86"/>
    <w:rsid w:val="00222B08"/>
    <w:rsid w:val="00222EB7"/>
    <w:rsid w:val="00223326"/>
    <w:rsid w:val="00223963"/>
    <w:rsid w:val="00223997"/>
    <w:rsid w:val="0022421B"/>
    <w:rsid w:val="002248C7"/>
    <w:rsid w:val="00224EA9"/>
    <w:rsid w:val="002250EA"/>
    <w:rsid w:val="0022572F"/>
    <w:rsid w:val="00225C43"/>
    <w:rsid w:val="00226289"/>
    <w:rsid w:val="00226464"/>
    <w:rsid w:val="002265E7"/>
    <w:rsid w:val="00226993"/>
    <w:rsid w:val="002269ED"/>
    <w:rsid w:val="00227CD0"/>
    <w:rsid w:val="00230A0E"/>
    <w:rsid w:val="00230CD3"/>
    <w:rsid w:val="00230F29"/>
    <w:rsid w:val="002312E9"/>
    <w:rsid w:val="002313B7"/>
    <w:rsid w:val="00231A96"/>
    <w:rsid w:val="00231AF2"/>
    <w:rsid w:val="00231B28"/>
    <w:rsid w:val="00231B41"/>
    <w:rsid w:val="00231F59"/>
    <w:rsid w:val="002321F4"/>
    <w:rsid w:val="00232D7C"/>
    <w:rsid w:val="002330B0"/>
    <w:rsid w:val="002330D0"/>
    <w:rsid w:val="00233BEA"/>
    <w:rsid w:val="00234A26"/>
    <w:rsid w:val="002353A8"/>
    <w:rsid w:val="00235CB8"/>
    <w:rsid w:val="00236245"/>
    <w:rsid w:val="00236D16"/>
    <w:rsid w:val="00236D27"/>
    <w:rsid w:val="00236FB0"/>
    <w:rsid w:val="002374A7"/>
    <w:rsid w:val="00237A5B"/>
    <w:rsid w:val="002402C3"/>
    <w:rsid w:val="0024067A"/>
    <w:rsid w:val="0024142D"/>
    <w:rsid w:val="00242289"/>
    <w:rsid w:val="00242E16"/>
    <w:rsid w:val="00243289"/>
    <w:rsid w:val="0024371B"/>
    <w:rsid w:val="00243D88"/>
    <w:rsid w:val="002445D0"/>
    <w:rsid w:val="002449E0"/>
    <w:rsid w:val="00244AB4"/>
    <w:rsid w:val="00244B87"/>
    <w:rsid w:val="00244D83"/>
    <w:rsid w:val="00244E83"/>
    <w:rsid w:val="00246363"/>
    <w:rsid w:val="00246365"/>
    <w:rsid w:val="0024643E"/>
    <w:rsid w:val="002466AB"/>
    <w:rsid w:val="00246A99"/>
    <w:rsid w:val="0024745D"/>
    <w:rsid w:val="00247F97"/>
    <w:rsid w:val="00250A5F"/>
    <w:rsid w:val="00250C42"/>
    <w:rsid w:val="00250E36"/>
    <w:rsid w:val="00251B5B"/>
    <w:rsid w:val="002522BD"/>
    <w:rsid w:val="002525A7"/>
    <w:rsid w:val="00252601"/>
    <w:rsid w:val="002530D4"/>
    <w:rsid w:val="00253160"/>
    <w:rsid w:val="00253199"/>
    <w:rsid w:val="00253327"/>
    <w:rsid w:val="002534D9"/>
    <w:rsid w:val="0025360D"/>
    <w:rsid w:val="002538A0"/>
    <w:rsid w:val="002540AF"/>
    <w:rsid w:val="00254CC8"/>
    <w:rsid w:val="00254EE1"/>
    <w:rsid w:val="0025550A"/>
    <w:rsid w:val="002564D2"/>
    <w:rsid w:val="00256FBA"/>
    <w:rsid w:val="002570BB"/>
    <w:rsid w:val="002573D3"/>
    <w:rsid w:val="00257611"/>
    <w:rsid w:val="00257D8D"/>
    <w:rsid w:val="00257E1E"/>
    <w:rsid w:val="00260356"/>
    <w:rsid w:val="00260396"/>
    <w:rsid w:val="00260D4C"/>
    <w:rsid w:val="00260FA0"/>
    <w:rsid w:val="0026115E"/>
    <w:rsid w:val="002613A8"/>
    <w:rsid w:val="0026191B"/>
    <w:rsid w:val="00261EBC"/>
    <w:rsid w:val="00262D09"/>
    <w:rsid w:val="00262F7F"/>
    <w:rsid w:val="002631CF"/>
    <w:rsid w:val="002631E6"/>
    <w:rsid w:val="00263524"/>
    <w:rsid w:val="002638C0"/>
    <w:rsid w:val="00263BBA"/>
    <w:rsid w:val="00263DC9"/>
    <w:rsid w:val="002643AD"/>
    <w:rsid w:val="00264522"/>
    <w:rsid w:val="00264583"/>
    <w:rsid w:val="00264939"/>
    <w:rsid w:val="00264E10"/>
    <w:rsid w:val="0026530E"/>
    <w:rsid w:val="00265710"/>
    <w:rsid w:val="00265EF1"/>
    <w:rsid w:val="00266183"/>
    <w:rsid w:val="00266478"/>
    <w:rsid w:val="00266624"/>
    <w:rsid w:val="00266F16"/>
    <w:rsid w:val="00270296"/>
    <w:rsid w:val="00270A31"/>
    <w:rsid w:val="00271C0C"/>
    <w:rsid w:val="0027240B"/>
    <w:rsid w:val="00272980"/>
    <w:rsid w:val="00272DA9"/>
    <w:rsid w:val="002733F4"/>
    <w:rsid w:val="00274561"/>
    <w:rsid w:val="002746C6"/>
    <w:rsid w:val="002754E0"/>
    <w:rsid w:val="002755CC"/>
    <w:rsid w:val="00275682"/>
    <w:rsid w:val="00275C11"/>
    <w:rsid w:val="00276249"/>
    <w:rsid w:val="00276911"/>
    <w:rsid w:val="00276AAA"/>
    <w:rsid w:val="00276FEA"/>
    <w:rsid w:val="0027706B"/>
    <w:rsid w:val="0027727C"/>
    <w:rsid w:val="0027795A"/>
    <w:rsid w:val="002779D5"/>
    <w:rsid w:val="00277D17"/>
    <w:rsid w:val="00277EA7"/>
    <w:rsid w:val="00277EF9"/>
    <w:rsid w:val="002800F0"/>
    <w:rsid w:val="002806D8"/>
    <w:rsid w:val="00280B19"/>
    <w:rsid w:val="00280D1A"/>
    <w:rsid w:val="00280EFD"/>
    <w:rsid w:val="00280FDF"/>
    <w:rsid w:val="002818C0"/>
    <w:rsid w:val="00281A92"/>
    <w:rsid w:val="00281C92"/>
    <w:rsid w:val="002822A9"/>
    <w:rsid w:val="002823CB"/>
    <w:rsid w:val="00282457"/>
    <w:rsid w:val="00282475"/>
    <w:rsid w:val="00282FAA"/>
    <w:rsid w:val="00282FD0"/>
    <w:rsid w:val="002836B7"/>
    <w:rsid w:val="00283BD2"/>
    <w:rsid w:val="00283CF1"/>
    <w:rsid w:val="00283E19"/>
    <w:rsid w:val="00283F3E"/>
    <w:rsid w:val="00284053"/>
    <w:rsid w:val="00284111"/>
    <w:rsid w:val="00284300"/>
    <w:rsid w:val="002847A9"/>
    <w:rsid w:val="002849B4"/>
    <w:rsid w:val="00284F40"/>
    <w:rsid w:val="00285233"/>
    <w:rsid w:val="0028581B"/>
    <w:rsid w:val="00285F6B"/>
    <w:rsid w:val="002860AC"/>
    <w:rsid w:val="00286C21"/>
    <w:rsid w:val="00287058"/>
    <w:rsid w:val="0028749B"/>
    <w:rsid w:val="00287970"/>
    <w:rsid w:val="00287A0F"/>
    <w:rsid w:val="00287AA8"/>
    <w:rsid w:val="0029042B"/>
    <w:rsid w:val="00291D3B"/>
    <w:rsid w:val="00292189"/>
    <w:rsid w:val="0029233D"/>
    <w:rsid w:val="0029298F"/>
    <w:rsid w:val="00292E21"/>
    <w:rsid w:val="00294256"/>
    <w:rsid w:val="00294AD7"/>
    <w:rsid w:val="00294E2F"/>
    <w:rsid w:val="00294E71"/>
    <w:rsid w:val="00295846"/>
    <w:rsid w:val="00295CDC"/>
    <w:rsid w:val="0029654B"/>
    <w:rsid w:val="002965E7"/>
    <w:rsid w:val="00296615"/>
    <w:rsid w:val="00296C56"/>
    <w:rsid w:val="00296CC2"/>
    <w:rsid w:val="0029708E"/>
    <w:rsid w:val="00297BAC"/>
    <w:rsid w:val="002A04B3"/>
    <w:rsid w:val="002A114E"/>
    <w:rsid w:val="002A15E2"/>
    <w:rsid w:val="002A17C6"/>
    <w:rsid w:val="002A2587"/>
    <w:rsid w:val="002A2B21"/>
    <w:rsid w:val="002A3231"/>
    <w:rsid w:val="002A3E0B"/>
    <w:rsid w:val="002A3F9D"/>
    <w:rsid w:val="002A42B0"/>
    <w:rsid w:val="002A4493"/>
    <w:rsid w:val="002A45A9"/>
    <w:rsid w:val="002A47B5"/>
    <w:rsid w:val="002A4AF5"/>
    <w:rsid w:val="002A5229"/>
    <w:rsid w:val="002A53BD"/>
    <w:rsid w:val="002A5633"/>
    <w:rsid w:val="002A5940"/>
    <w:rsid w:val="002A5B9C"/>
    <w:rsid w:val="002A6046"/>
    <w:rsid w:val="002A655B"/>
    <w:rsid w:val="002A6756"/>
    <w:rsid w:val="002A688C"/>
    <w:rsid w:val="002A7EE9"/>
    <w:rsid w:val="002B0563"/>
    <w:rsid w:val="002B0B8D"/>
    <w:rsid w:val="002B0E15"/>
    <w:rsid w:val="002B18C3"/>
    <w:rsid w:val="002B1B55"/>
    <w:rsid w:val="002B1BBE"/>
    <w:rsid w:val="002B1C61"/>
    <w:rsid w:val="002B20BA"/>
    <w:rsid w:val="002B21F0"/>
    <w:rsid w:val="002B286E"/>
    <w:rsid w:val="002B31C4"/>
    <w:rsid w:val="002B37C5"/>
    <w:rsid w:val="002B37D0"/>
    <w:rsid w:val="002B3A4F"/>
    <w:rsid w:val="002B3C35"/>
    <w:rsid w:val="002B42D8"/>
    <w:rsid w:val="002B43CF"/>
    <w:rsid w:val="002B4662"/>
    <w:rsid w:val="002B4B10"/>
    <w:rsid w:val="002B50E8"/>
    <w:rsid w:val="002B567B"/>
    <w:rsid w:val="002B5B3E"/>
    <w:rsid w:val="002B5BE0"/>
    <w:rsid w:val="002B6169"/>
    <w:rsid w:val="002B6A0B"/>
    <w:rsid w:val="002B6CF5"/>
    <w:rsid w:val="002B6DEC"/>
    <w:rsid w:val="002B714A"/>
    <w:rsid w:val="002B7A51"/>
    <w:rsid w:val="002B7E02"/>
    <w:rsid w:val="002C0020"/>
    <w:rsid w:val="002C0665"/>
    <w:rsid w:val="002C0766"/>
    <w:rsid w:val="002C0DF4"/>
    <w:rsid w:val="002C1C8E"/>
    <w:rsid w:val="002C241F"/>
    <w:rsid w:val="002C2A68"/>
    <w:rsid w:val="002C611F"/>
    <w:rsid w:val="002C6A8B"/>
    <w:rsid w:val="002C6B1F"/>
    <w:rsid w:val="002C6B27"/>
    <w:rsid w:val="002C6EB6"/>
    <w:rsid w:val="002C71D0"/>
    <w:rsid w:val="002C732D"/>
    <w:rsid w:val="002C743D"/>
    <w:rsid w:val="002C75F2"/>
    <w:rsid w:val="002C765E"/>
    <w:rsid w:val="002C767B"/>
    <w:rsid w:val="002C78BA"/>
    <w:rsid w:val="002C7C23"/>
    <w:rsid w:val="002D0456"/>
    <w:rsid w:val="002D055A"/>
    <w:rsid w:val="002D065B"/>
    <w:rsid w:val="002D0CF8"/>
    <w:rsid w:val="002D0D42"/>
    <w:rsid w:val="002D0E73"/>
    <w:rsid w:val="002D1019"/>
    <w:rsid w:val="002D1803"/>
    <w:rsid w:val="002D1BAC"/>
    <w:rsid w:val="002D2035"/>
    <w:rsid w:val="002D2B07"/>
    <w:rsid w:val="002D310E"/>
    <w:rsid w:val="002D3771"/>
    <w:rsid w:val="002D3893"/>
    <w:rsid w:val="002D3A97"/>
    <w:rsid w:val="002D3C62"/>
    <w:rsid w:val="002D4069"/>
    <w:rsid w:val="002D49B3"/>
    <w:rsid w:val="002D55FC"/>
    <w:rsid w:val="002D5FE1"/>
    <w:rsid w:val="002D629D"/>
    <w:rsid w:val="002D63B1"/>
    <w:rsid w:val="002D649D"/>
    <w:rsid w:val="002D64B7"/>
    <w:rsid w:val="002D6A74"/>
    <w:rsid w:val="002D6D47"/>
    <w:rsid w:val="002D6F69"/>
    <w:rsid w:val="002D7054"/>
    <w:rsid w:val="002D71AF"/>
    <w:rsid w:val="002E077C"/>
    <w:rsid w:val="002E0FAB"/>
    <w:rsid w:val="002E1471"/>
    <w:rsid w:val="002E172D"/>
    <w:rsid w:val="002E1E18"/>
    <w:rsid w:val="002E1F36"/>
    <w:rsid w:val="002E2695"/>
    <w:rsid w:val="002E272B"/>
    <w:rsid w:val="002E2E61"/>
    <w:rsid w:val="002E33A0"/>
    <w:rsid w:val="002E344D"/>
    <w:rsid w:val="002E3998"/>
    <w:rsid w:val="002E49C5"/>
    <w:rsid w:val="002E5452"/>
    <w:rsid w:val="002E54E7"/>
    <w:rsid w:val="002E552C"/>
    <w:rsid w:val="002E5683"/>
    <w:rsid w:val="002E5783"/>
    <w:rsid w:val="002E61F8"/>
    <w:rsid w:val="002E628D"/>
    <w:rsid w:val="002E64BA"/>
    <w:rsid w:val="002E66F7"/>
    <w:rsid w:val="002E6BE5"/>
    <w:rsid w:val="002E7713"/>
    <w:rsid w:val="002F0220"/>
    <w:rsid w:val="002F0853"/>
    <w:rsid w:val="002F0936"/>
    <w:rsid w:val="002F09B0"/>
    <w:rsid w:val="002F0D58"/>
    <w:rsid w:val="002F12DF"/>
    <w:rsid w:val="002F1819"/>
    <w:rsid w:val="002F1BDC"/>
    <w:rsid w:val="002F1F1B"/>
    <w:rsid w:val="002F2068"/>
    <w:rsid w:val="002F258D"/>
    <w:rsid w:val="002F2FEF"/>
    <w:rsid w:val="002F311B"/>
    <w:rsid w:val="002F35DB"/>
    <w:rsid w:val="002F3980"/>
    <w:rsid w:val="002F3C49"/>
    <w:rsid w:val="002F3D02"/>
    <w:rsid w:val="002F42E7"/>
    <w:rsid w:val="002F43FD"/>
    <w:rsid w:val="002F4471"/>
    <w:rsid w:val="002F4EB9"/>
    <w:rsid w:val="002F4EEF"/>
    <w:rsid w:val="002F4F37"/>
    <w:rsid w:val="002F6324"/>
    <w:rsid w:val="002F6A14"/>
    <w:rsid w:val="002F6CA7"/>
    <w:rsid w:val="002F6E73"/>
    <w:rsid w:val="002F7044"/>
    <w:rsid w:val="002F7206"/>
    <w:rsid w:val="002F7209"/>
    <w:rsid w:val="002F730C"/>
    <w:rsid w:val="002F75A7"/>
    <w:rsid w:val="002F7A0A"/>
    <w:rsid w:val="002F7C7D"/>
    <w:rsid w:val="00300602"/>
    <w:rsid w:val="0030073B"/>
    <w:rsid w:val="003007DD"/>
    <w:rsid w:val="00300885"/>
    <w:rsid w:val="00300ABD"/>
    <w:rsid w:val="00300C3C"/>
    <w:rsid w:val="00301075"/>
    <w:rsid w:val="003012A4"/>
    <w:rsid w:val="0030162F"/>
    <w:rsid w:val="00301EF3"/>
    <w:rsid w:val="00302081"/>
    <w:rsid w:val="0030264C"/>
    <w:rsid w:val="00302740"/>
    <w:rsid w:val="00302C24"/>
    <w:rsid w:val="00302E6D"/>
    <w:rsid w:val="00303270"/>
    <w:rsid w:val="0030353F"/>
    <w:rsid w:val="003036CB"/>
    <w:rsid w:val="003039C6"/>
    <w:rsid w:val="00303E47"/>
    <w:rsid w:val="00304388"/>
    <w:rsid w:val="0030448B"/>
    <w:rsid w:val="00304527"/>
    <w:rsid w:val="00304679"/>
    <w:rsid w:val="003048A2"/>
    <w:rsid w:val="003049EB"/>
    <w:rsid w:val="00305667"/>
    <w:rsid w:val="003059C3"/>
    <w:rsid w:val="00305C95"/>
    <w:rsid w:val="003064DC"/>
    <w:rsid w:val="00306635"/>
    <w:rsid w:val="00306EEE"/>
    <w:rsid w:val="003071B6"/>
    <w:rsid w:val="0030783B"/>
    <w:rsid w:val="00307AEB"/>
    <w:rsid w:val="00307E5C"/>
    <w:rsid w:val="00310473"/>
    <w:rsid w:val="0031121D"/>
    <w:rsid w:val="00312257"/>
    <w:rsid w:val="0031292C"/>
    <w:rsid w:val="00312D7A"/>
    <w:rsid w:val="00313CC5"/>
    <w:rsid w:val="00313E2C"/>
    <w:rsid w:val="00313E55"/>
    <w:rsid w:val="00314743"/>
    <w:rsid w:val="00314A7D"/>
    <w:rsid w:val="00314D72"/>
    <w:rsid w:val="00314E10"/>
    <w:rsid w:val="003154AD"/>
    <w:rsid w:val="0031568D"/>
    <w:rsid w:val="00315883"/>
    <w:rsid w:val="00315CBA"/>
    <w:rsid w:val="00315CE6"/>
    <w:rsid w:val="0031628D"/>
    <w:rsid w:val="00316756"/>
    <w:rsid w:val="00316884"/>
    <w:rsid w:val="0031690E"/>
    <w:rsid w:val="00316945"/>
    <w:rsid w:val="0031718B"/>
    <w:rsid w:val="003171F1"/>
    <w:rsid w:val="00317566"/>
    <w:rsid w:val="003177AB"/>
    <w:rsid w:val="0032058F"/>
    <w:rsid w:val="003205A0"/>
    <w:rsid w:val="00320FEE"/>
    <w:rsid w:val="00321A65"/>
    <w:rsid w:val="00322208"/>
    <w:rsid w:val="0032234D"/>
    <w:rsid w:val="0032284D"/>
    <w:rsid w:val="00322B30"/>
    <w:rsid w:val="00322B66"/>
    <w:rsid w:val="00322EBC"/>
    <w:rsid w:val="003233B1"/>
    <w:rsid w:val="0032397A"/>
    <w:rsid w:val="00323D54"/>
    <w:rsid w:val="00323F97"/>
    <w:rsid w:val="00324A11"/>
    <w:rsid w:val="00324B71"/>
    <w:rsid w:val="00324C21"/>
    <w:rsid w:val="00324F0D"/>
    <w:rsid w:val="00325A8D"/>
    <w:rsid w:val="00325C77"/>
    <w:rsid w:val="003263E3"/>
    <w:rsid w:val="00326D17"/>
    <w:rsid w:val="003272C9"/>
    <w:rsid w:val="003273DB"/>
    <w:rsid w:val="00327657"/>
    <w:rsid w:val="00327677"/>
    <w:rsid w:val="00327F62"/>
    <w:rsid w:val="00327FB9"/>
    <w:rsid w:val="00330353"/>
    <w:rsid w:val="00330E4F"/>
    <w:rsid w:val="00331568"/>
    <w:rsid w:val="003315D0"/>
    <w:rsid w:val="00331C0D"/>
    <w:rsid w:val="00331D03"/>
    <w:rsid w:val="00332BD0"/>
    <w:rsid w:val="00332BDE"/>
    <w:rsid w:val="00333302"/>
    <w:rsid w:val="00333470"/>
    <w:rsid w:val="003334E5"/>
    <w:rsid w:val="003337EE"/>
    <w:rsid w:val="00333F9F"/>
    <w:rsid w:val="00334039"/>
    <w:rsid w:val="003345E4"/>
    <w:rsid w:val="003345F7"/>
    <w:rsid w:val="003348D5"/>
    <w:rsid w:val="00334F7D"/>
    <w:rsid w:val="0033517F"/>
    <w:rsid w:val="003351FF"/>
    <w:rsid w:val="0033534C"/>
    <w:rsid w:val="0033535C"/>
    <w:rsid w:val="00335667"/>
    <w:rsid w:val="00335DB3"/>
    <w:rsid w:val="00335FC4"/>
    <w:rsid w:val="00336268"/>
    <w:rsid w:val="00336807"/>
    <w:rsid w:val="00336883"/>
    <w:rsid w:val="00336935"/>
    <w:rsid w:val="00336B3A"/>
    <w:rsid w:val="00336CED"/>
    <w:rsid w:val="00337048"/>
    <w:rsid w:val="003372A2"/>
    <w:rsid w:val="0033783C"/>
    <w:rsid w:val="00337B6F"/>
    <w:rsid w:val="00340015"/>
    <w:rsid w:val="00340788"/>
    <w:rsid w:val="0034093B"/>
    <w:rsid w:val="0034098F"/>
    <w:rsid w:val="00341118"/>
    <w:rsid w:val="00341519"/>
    <w:rsid w:val="00342430"/>
    <w:rsid w:val="003425A7"/>
    <w:rsid w:val="003432C2"/>
    <w:rsid w:val="003433D8"/>
    <w:rsid w:val="003434E6"/>
    <w:rsid w:val="003435A8"/>
    <w:rsid w:val="00343A26"/>
    <w:rsid w:val="00343B4E"/>
    <w:rsid w:val="00343F64"/>
    <w:rsid w:val="00344A40"/>
    <w:rsid w:val="00344B87"/>
    <w:rsid w:val="00344EC0"/>
    <w:rsid w:val="003450EF"/>
    <w:rsid w:val="003452DC"/>
    <w:rsid w:val="003452EE"/>
    <w:rsid w:val="00345538"/>
    <w:rsid w:val="00345B5C"/>
    <w:rsid w:val="0034655A"/>
    <w:rsid w:val="003472F3"/>
    <w:rsid w:val="00347B22"/>
    <w:rsid w:val="00347BE9"/>
    <w:rsid w:val="00350296"/>
    <w:rsid w:val="00350653"/>
    <w:rsid w:val="0035091D"/>
    <w:rsid w:val="00350C0F"/>
    <w:rsid w:val="00350D2B"/>
    <w:rsid w:val="00350E5D"/>
    <w:rsid w:val="00351F17"/>
    <w:rsid w:val="00352446"/>
    <w:rsid w:val="0035278D"/>
    <w:rsid w:val="00352850"/>
    <w:rsid w:val="0035291D"/>
    <w:rsid w:val="00352945"/>
    <w:rsid w:val="003529B7"/>
    <w:rsid w:val="00352C5A"/>
    <w:rsid w:val="00352DAD"/>
    <w:rsid w:val="00353754"/>
    <w:rsid w:val="00353B4C"/>
    <w:rsid w:val="00353F87"/>
    <w:rsid w:val="003540DD"/>
    <w:rsid w:val="00354364"/>
    <w:rsid w:val="00354699"/>
    <w:rsid w:val="00354B09"/>
    <w:rsid w:val="00355BB5"/>
    <w:rsid w:val="00356159"/>
    <w:rsid w:val="0035621C"/>
    <w:rsid w:val="00356393"/>
    <w:rsid w:val="0035649E"/>
    <w:rsid w:val="003569AC"/>
    <w:rsid w:val="00356A23"/>
    <w:rsid w:val="00356C7B"/>
    <w:rsid w:val="00357150"/>
    <w:rsid w:val="003575F1"/>
    <w:rsid w:val="00357F3E"/>
    <w:rsid w:val="00360784"/>
    <w:rsid w:val="00360AF2"/>
    <w:rsid w:val="00360EF2"/>
    <w:rsid w:val="0036108D"/>
    <w:rsid w:val="003612E0"/>
    <w:rsid w:val="00361F7A"/>
    <w:rsid w:val="00362567"/>
    <w:rsid w:val="00362681"/>
    <w:rsid w:val="00362B18"/>
    <w:rsid w:val="00362E83"/>
    <w:rsid w:val="00362F9B"/>
    <w:rsid w:val="00363193"/>
    <w:rsid w:val="0036326A"/>
    <w:rsid w:val="003633F3"/>
    <w:rsid w:val="00363B6C"/>
    <w:rsid w:val="00364315"/>
    <w:rsid w:val="003645F5"/>
    <w:rsid w:val="00364AAA"/>
    <w:rsid w:val="003654DF"/>
    <w:rsid w:val="0036611D"/>
    <w:rsid w:val="00366220"/>
    <w:rsid w:val="003662E2"/>
    <w:rsid w:val="0036637F"/>
    <w:rsid w:val="00366427"/>
    <w:rsid w:val="00366524"/>
    <w:rsid w:val="00366881"/>
    <w:rsid w:val="00366DA4"/>
    <w:rsid w:val="00366E58"/>
    <w:rsid w:val="00366E8C"/>
    <w:rsid w:val="00367387"/>
    <w:rsid w:val="003673B6"/>
    <w:rsid w:val="003673B8"/>
    <w:rsid w:val="0036784C"/>
    <w:rsid w:val="00367ABB"/>
    <w:rsid w:val="003701D6"/>
    <w:rsid w:val="003705E0"/>
    <w:rsid w:val="003708DF"/>
    <w:rsid w:val="00370B1E"/>
    <w:rsid w:val="00371319"/>
    <w:rsid w:val="00371491"/>
    <w:rsid w:val="0037161D"/>
    <w:rsid w:val="003721A2"/>
    <w:rsid w:val="0037300A"/>
    <w:rsid w:val="003739CF"/>
    <w:rsid w:val="00373B5C"/>
    <w:rsid w:val="00373F26"/>
    <w:rsid w:val="00373F98"/>
    <w:rsid w:val="00373FDD"/>
    <w:rsid w:val="003740BF"/>
    <w:rsid w:val="003743F6"/>
    <w:rsid w:val="00374401"/>
    <w:rsid w:val="003746D5"/>
    <w:rsid w:val="00374A7A"/>
    <w:rsid w:val="0037505A"/>
    <w:rsid w:val="00375A0E"/>
    <w:rsid w:val="00375EA3"/>
    <w:rsid w:val="00375ECD"/>
    <w:rsid w:val="0037621A"/>
    <w:rsid w:val="0037659E"/>
    <w:rsid w:val="00376C53"/>
    <w:rsid w:val="00376DDC"/>
    <w:rsid w:val="00376EB8"/>
    <w:rsid w:val="00377200"/>
    <w:rsid w:val="00377A8B"/>
    <w:rsid w:val="0038075F"/>
    <w:rsid w:val="003816C7"/>
    <w:rsid w:val="00381B54"/>
    <w:rsid w:val="00381EC2"/>
    <w:rsid w:val="00381FE5"/>
    <w:rsid w:val="003821AC"/>
    <w:rsid w:val="003826DA"/>
    <w:rsid w:val="00382739"/>
    <w:rsid w:val="00382D01"/>
    <w:rsid w:val="003830FC"/>
    <w:rsid w:val="003831B2"/>
    <w:rsid w:val="00383299"/>
    <w:rsid w:val="00384054"/>
    <w:rsid w:val="00384444"/>
    <w:rsid w:val="003847D8"/>
    <w:rsid w:val="00384A46"/>
    <w:rsid w:val="00384A4C"/>
    <w:rsid w:val="0038533E"/>
    <w:rsid w:val="00385EA2"/>
    <w:rsid w:val="00386734"/>
    <w:rsid w:val="00386A52"/>
    <w:rsid w:val="00386CA5"/>
    <w:rsid w:val="00387009"/>
    <w:rsid w:val="00387324"/>
    <w:rsid w:val="003877B5"/>
    <w:rsid w:val="00387C1F"/>
    <w:rsid w:val="00390063"/>
    <w:rsid w:val="0039029F"/>
    <w:rsid w:val="00390C5A"/>
    <w:rsid w:val="00390CCD"/>
    <w:rsid w:val="0039111C"/>
    <w:rsid w:val="00391543"/>
    <w:rsid w:val="00391BA6"/>
    <w:rsid w:val="00391FEF"/>
    <w:rsid w:val="0039204F"/>
    <w:rsid w:val="003924DA"/>
    <w:rsid w:val="00392644"/>
    <w:rsid w:val="00392CF7"/>
    <w:rsid w:val="00393262"/>
    <w:rsid w:val="00393E18"/>
    <w:rsid w:val="00393FEA"/>
    <w:rsid w:val="00394FAC"/>
    <w:rsid w:val="00395281"/>
    <w:rsid w:val="00395902"/>
    <w:rsid w:val="00395CE2"/>
    <w:rsid w:val="00396132"/>
    <w:rsid w:val="003967D1"/>
    <w:rsid w:val="00396940"/>
    <w:rsid w:val="00396EC8"/>
    <w:rsid w:val="00397BE2"/>
    <w:rsid w:val="00397D51"/>
    <w:rsid w:val="003A0295"/>
    <w:rsid w:val="003A06E1"/>
    <w:rsid w:val="003A08BC"/>
    <w:rsid w:val="003A09E8"/>
    <w:rsid w:val="003A0D1F"/>
    <w:rsid w:val="003A15B2"/>
    <w:rsid w:val="003A1A17"/>
    <w:rsid w:val="003A264D"/>
    <w:rsid w:val="003A28A4"/>
    <w:rsid w:val="003A2C22"/>
    <w:rsid w:val="003A355C"/>
    <w:rsid w:val="003A41F1"/>
    <w:rsid w:val="003A4E51"/>
    <w:rsid w:val="003A53A3"/>
    <w:rsid w:val="003A5C3F"/>
    <w:rsid w:val="003A6817"/>
    <w:rsid w:val="003A7083"/>
    <w:rsid w:val="003A726A"/>
    <w:rsid w:val="003B076A"/>
    <w:rsid w:val="003B088F"/>
    <w:rsid w:val="003B0945"/>
    <w:rsid w:val="003B0AD4"/>
    <w:rsid w:val="003B0EA4"/>
    <w:rsid w:val="003B0F92"/>
    <w:rsid w:val="003B163C"/>
    <w:rsid w:val="003B1642"/>
    <w:rsid w:val="003B167B"/>
    <w:rsid w:val="003B18ED"/>
    <w:rsid w:val="003B1A5E"/>
    <w:rsid w:val="003B25A1"/>
    <w:rsid w:val="003B2D3C"/>
    <w:rsid w:val="003B3374"/>
    <w:rsid w:val="003B39AC"/>
    <w:rsid w:val="003B4229"/>
    <w:rsid w:val="003B52BE"/>
    <w:rsid w:val="003B5497"/>
    <w:rsid w:val="003B62E0"/>
    <w:rsid w:val="003B67FA"/>
    <w:rsid w:val="003B6D58"/>
    <w:rsid w:val="003B6FB6"/>
    <w:rsid w:val="003B79CD"/>
    <w:rsid w:val="003C0107"/>
    <w:rsid w:val="003C0604"/>
    <w:rsid w:val="003C075B"/>
    <w:rsid w:val="003C0B21"/>
    <w:rsid w:val="003C0D0A"/>
    <w:rsid w:val="003C15C0"/>
    <w:rsid w:val="003C173F"/>
    <w:rsid w:val="003C18A9"/>
    <w:rsid w:val="003C198A"/>
    <w:rsid w:val="003C1CAF"/>
    <w:rsid w:val="003C1ECD"/>
    <w:rsid w:val="003C1FE6"/>
    <w:rsid w:val="003C22BD"/>
    <w:rsid w:val="003C2416"/>
    <w:rsid w:val="003C28F4"/>
    <w:rsid w:val="003C2B86"/>
    <w:rsid w:val="003C2DBD"/>
    <w:rsid w:val="003C3A4B"/>
    <w:rsid w:val="003C3F92"/>
    <w:rsid w:val="003C4639"/>
    <w:rsid w:val="003C4766"/>
    <w:rsid w:val="003C4E67"/>
    <w:rsid w:val="003C4EDD"/>
    <w:rsid w:val="003C5097"/>
    <w:rsid w:val="003C5629"/>
    <w:rsid w:val="003C567D"/>
    <w:rsid w:val="003C5E76"/>
    <w:rsid w:val="003C6925"/>
    <w:rsid w:val="003C73A0"/>
    <w:rsid w:val="003C76DD"/>
    <w:rsid w:val="003C77D0"/>
    <w:rsid w:val="003C7DAF"/>
    <w:rsid w:val="003C7E2A"/>
    <w:rsid w:val="003D080A"/>
    <w:rsid w:val="003D0AA1"/>
    <w:rsid w:val="003D0B1A"/>
    <w:rsid w:val="003D0B35"/>
    <w:rsid w:val="003D1042"/>
    <w:rsid w:val="003D1818"/>
    <w:rsid w:val="003D191D"/>
    <w:rsid w:val="003D1E0D"/>
    <w:rsid w:val="003D21BE"/>
    <w:rsid w:val="003D2290"/>
    <w:rsid w:val="003D22D6"/>
    <w:rsid w:val="003D2674"/>
    <w:rsid w:val="003D281A"/>
    <w:rsid w:val="003D2F86"/>
    <w:rsid w:val="003D33AD"/>
    <w:rsid w:val="003D34A7"/>
    <w:rsid w:val="003D36B9"/>
    <w:rsid w:val="003D387B"/>
    <w:rsid w:val="003D3E19"/>
    <w:rsid w:val="003D47D7"/>
    <w:rsid w:val="003D4C18"/>
    <w:rsid w:val="003D4C7D"/>
    <w:rsid w:val="003D4C9D"/>
    <w:rsid w:val="003D51A6"/>
    <w:rsid w:val="003D535D"/>
    <w:rsid w:val="003D57E7"/>
    <w:rsid w:val="003D58B3"/>
    <w:rsid w:val="003D618E"/>
    <w:rsid w:val="003D6A02"/>
    <w:rsid w:val="003D6BDE"/>
    <w:rsid w:val="003D6C43"/>
    <w:rsid w:val="003D6C80"/>
    <w:rsid w:val="003D6D1A"/>
    <w:rsid w:val="003D7173"/>
    <w:rsid w:val="003D7500"/>
    <w:rsid w:val="003D77CF"/>
    <w:rsid w:val="003E07A7"/>
    <w:rsid w:val="003E1B69"/>
    <w:rsid w:val="003E1C80"/>
    <w:rsid w:val="003E2B75"/>
    <w:rsid w:val="003E2C1F"/>
    <w:rsid w:val="003E2E41"/>
    <w:rsid w:val="003E2E4F"/>
    <w:rsid w:val="003E2FA7"/>
    <w:rsid w:val="003E39A0"/>
    <w:rsid w:val="003E3C63"/>
    <w:rsid w:val="003E3F7B"/>
    <w:rsid w:val="003E4090"/>
    <w:rsid w:val="003E4286"/>
    <w:rsid w:val="003E4A01"/>
    <w:rsid w:val="003E4C9E"/>
    <w:rsid w:val="003E5604"/>
    <w:rsid w:val="003E58E8"/>
    <w:rsid w:val="003E5A05"/>
    <w:rsid w:val="003E6147"/>
    <w:rsid w:val="003E6E0E"/>
    <w:rsid w:val="003E721E"/>
    <w:rsid w:val="003E72FE"/>
    <w:rsid w:val="003E732F"/>
    <w:rsid w:val="003E73F5"/>
    <w:rsid w:val="003E751C"/>
    <w:rsid w:val="003E762D"/>
    <w:rsid w:val="003E77B3"/>
    <w:rsid w:val="003E7954"/>
    <w:rsid w:val="003E7B09"/>
    <w:rsid w:val="003F03F6"/>
    <w:rsid w:val="003F1096"/>
    <w:rsid w:val="003F1123"/>
    <w:rsid w:val="003F262C"/>
    <w:rsid w:val="003F307F"/>
    <w:rsid w:val="003F33EC"/>
    <w:rsid w:val="003F3863"/>
    <w:rsid w:val="003F396E"/>
    <w:rsid w:val="003F3BEF"/>
    <w:rsid w:val="003F3C01"/>
    <w:rsid w:val="003F451E"/>
    <w:rsid w:val="003F48BC"/>
    <w:rsid w:val="003F50E1"/>
    <w:rsid w:val="003F572A"/>
    <w:rsid w:val="003F5AC4"/>
    <w:rsid w:val="003F6A63"/>
    <w:rsid w:val="003F6AF8"/>
    <w:rsid w:val="003F6D44"/>
    <w:rsid w:val="003F6E1B"/>
    <w:rsid w:val="003F714E"/>
    <w:rsid w:val="003F7822"/>
    <w:rsid w:val="003F7E93"/>
    <w:rsid w:val="003F7EE8"/>
    <w:rsid w:val="004000D6"/>
    <w:rsid w:val="00400286"/>
    <w:rsid w:val="004002E5"/>
    <w:rsid w:val="0040053D"/>
    <w:rsid w:val="00400693"/>
    <w:rsid w:val="0040069D"/>
    <w:rsid w:val="00400B40"/>
    <w:rsid w:val="00401363"/>
    <w:rsid w:val="004015BB"/>
    <w:rsid w:val="00401818"/>
    <w:rsid w:val="00401A9F"/>
    <w:rsid w:val="004024C7"/>
    <w:rsid w:val="00402A44"/>
    <w:rsid w:val="00402B55"/>
    <w:rsid w:val="00403514"/>
    <w:rsid w:val="00403A9C"/>
    <w:rsid w:val="00405B0A"/>
    <w:rsid w:val="00405FEA"/>
    <w:rsid w:val="00406231"/>
    <w:rsid w:val="004066F2"/>
    <w:rsid w:val="004068CC"/>
    <w:rsid w:val="00406C52"/>
    <w:rsid w:val="00406F2A"/>
    <w:rsid w:val="00407663"/>
    <w:rsid w:val="00410349"/>
    <w:rsid w:val="00410B75"/>
    <w:rsid w:val="00410DB0"/>
    <w:rsid w:val="00410E1C"/>
    <w:rsid w:val="00411293"/>
    <w:rsid w:val="00412A0F"/>
    <w:rsid w:val="0041302E"/>
    <w:rsid w:val="0041331A"/>
    <w:rsid w:val="004135E3"/>
    <w:rsid w:val="00413605"/>
    <w:rsid w:val="00413659"/>
    <w:rsid w:val="00413693"/>
    <w:rsid w:val="004136CF"/>
    <w:rsid w:val="0041372F"/>
    <w:rsid w:val="00413B18"/>
    <w:rsid w:val="00414132"/>
    <w:rsid w:val="004145EC"/>
    <w:rsid w:val="00414A6D"/>
    <w:rsid w:val="00414A78"/>
    <w:rsid w:val="00414ED3"/>
    <w:rsid w:val="0041541F"/>
    <w:rsid w:val="004159BC"/>
    <w:rsid w:val="00415A9F"/>
    <w:rsid w:val="00416A4E"/>
    <w:rsid w:val="00420C65"/>
    <w:rsid w:val="00420E64"/>
    <w:rsid w:val="00421D3A"/>
    <w:rsid w:val="00423264"/>
    <w:rsid w:val="00423563"/>
    <w:rsid w:val="0042381F"/>
    <w:rsid w:val="004240F8"/>
    <w:rsid w:val="00424AEE"/>
    <w:rsid w:val="00424DD1"/>
    <w:rsid w:val="00424F4E"/>
    <w:rsid w:val="00425EC8"/>
    <w:rsid w:val="00426B86"/>
    <w:rsid w:val="00426D48"/>
    <w:rsid w:val="00426E78"/>
    <w:rsid w:val="004271E1"/>
    <w:rsid w:val="00427311"/>
    <w:rsid w:val="00427612"/>
    <w:rsid w:val="004277A9"/>
    <w:rsid w:val="004304F8"/>
    <w:rsid w:val="00431CB4"/>
    <w:rsid w:val="004321DC"/>
    <w:rsid w:val="004324D8"/>
    <w:rsid w:val="00432A69"/>
    <w:rsid w:val="00433571"/>
    <w:rsid w:val="004337B7"/>
    <w:rsid w:val="0043388A"/>
    <w:rsid w:val="0043402A"/>
    <w:rsid w:val="0043407A"/>
    <w:rsid w:val="00434ECB"/>
    <w:rsid w:val="00435599"/>
    <w:rsid w:val="00435900"/>
    <w:rsid w:val="00435E0C"/>
    <w:rsid w:val="00436436"/>
    <w:rsid w:val="004375AB"/>
    <w:rsid w:val="00437ACB"/>
    <w:rsid w:val="00437CCA"/>
    <w:rsid w:val="00437CEF"/>
    <w:rsid w:val="004401A5"/>
    <w:rsid w:val="004403E3"/>
    <w:rsid w:val="00440454"/>
    <w:rsid w:val="004404BB"/>
    <w:rsid w:val="00440BA5"/>
    <w:rsid w:val="00440C92"/>
    <w:rsid w:val="00441092"/>
    <w:rsid w:val="0044121C"/>
    <w:rsid w:val="00441590"/>
    <w:rsid w:val="00441829"/>
    <w:rsid w:val="004421BE"/>
    <w:rsid w:val="004422B1"/>
    <w:rsid w:val="00443138"/>
    <w:rsid w:val="00443724"/>
    <w:rsid w:val="00443EF6"/>
    <w:rsid w:val="0044476D"/>
    <w:rsid w:val="00445DA7"/>
    <w:rsid w:val="00445F08"/>
    <w:rsid w:val="00446171"/>
    <w:rsid w:val="0044638E"/>
    <w:rsid w:val="004464F4"/>
    <w:rsid w:val="00446E4E"/>
    <w:rsid w:val="004471BA"/>
    <w:rsid w:val="00447797"/>
    <w:rsid w:val="004502EB"/>
    <w:rsid w:val="00450740"/>
    <w:rsid w:val="00450C18"/>
    <w:rsid w:val="0045101A"/>
    <w:rsid w:val="0045217A"/>
    <w:rsid w:val="00452A91"/>
    <w:rsid w:val="00452D8A"/>
    <w:rsid w:val="00452F54"/>
    <w:rsid w:val="004533C6"/>
    <w:rsid w:val="00453BCE"/>
    <w:rsid w:val="00453D96"/>
    <w:rsid w:val="00454139"/>
    <w:rsid w:val="00454520"/>
    <w:rsid w:val="0045471C"/>
    <w:rsid w:val="00454962"/>
    <w:rsid w:val="00454A8B"/>
    <w:rsid w:val="00455907"/>
    <w:rsid w:val="00455A40"/>
    <w:rsid w:val="00456703"/>
    <w:rsid w:val="004569D4"/>
    <w:rsid w:val="00456B6C"/>
    <w:rsid w:val="0045719A"/>
    <w:rsid w:val="004577F9"/>
    <w:rsid w:val="00457BD3"/>
    <w:rsid w:val="00457CB4"/>
    <w:rsid w:val="00457F6A"/>
    <w:rsid w:val="0046020E"/>
    <w:rsid w:val="004608B9"/>
    <w:rsid w:val="00460B46"/>
    <w:rsid w:val="004611C1"/>
    <w:rsid w:val="00461241"/>
    <w:rsid w:val="00461F1C"/>
    <w:rsid w:val="004620F6"/>
    <w:rsid w:val="00462188"/>
    <w:rsid w:val="00462241"/>
    <w:rsid w:val="004623C7"/>
    <w:rsid w:val="004630D9"/>
    <w:rsid w:val="004635B3"/>
    <w:rsid w:val="0046380D"/>
    <w:rsid w:val="00463C63"/>
    <w:rsid w:val="00463EBA"/>
    <w:rsid w:val="00464487"/>
    <w:rsid w:val="00464A6F"/>
    <w:rsid w:val="00464AA3"/>
    <w:rsid w:val="00464AF8"/>
    <w:rsid w:val="00464E87"/>
    <w:rsid w:val="004654A9"/>
    <w:rsid w:val="004658BC"/>
    <w:rsid w:val="004662CD"/>
    <w:rsid w:val="00466BC7"/>
    <w:rsid w:val="00467190"/>
    <w:rsid w:val="004672BB"/>
    <w:rsid w:val="004674B3"/>
    <w:rsid w:val="00467880"/>
    <w:rsid w:val="00470B11"/>
    <w:rsid w:val="00470B49"/>
    <w:rsid w:val="00470B57"/>
    <w:rsid w:val="00471A6B"/>
    <w:rsid w:val="00471EE7"/>
    <w:rsid w:val="00471F49"/>
    <w:rsid w:val="0047284E"/>
    <w:rsid w:val="0047306C"/>
    <w:rsid w:val="004735E6"/>
    <w:rsid w:val="00473A3D"/>
    <w:rsid w:val="00473C77"/>
    <w:rsid w:val="00474185"/>
    <w:rsid w:val="00474191"/>
    <w:rsid w:val="00474378"/>
    <w:rsid w:val="00474B55"/>
    <w:rsid w:val="00474E3F"/>
    <w:rsid w:val="00475069"/>
    <w:rsid w:val="004751EC"/>
    <w:rsid w:val="00475254"/>
    <w:rsid w:val="004753F6"/>
    <w:rsid w:val="00475F80"/>
    <w:rsid w:val="00476473"/>
    <w:rsid w:val="004766C8"/>
    <w:rsid w:val="004768EA"/>
    <w:rsid w:val="00476F85"/>
    <w:rsid w:val="00477BEF"/>
    <w:rsid w:val="004800EB"/>
    <w:rsid w:val="00480355"/>
    <w:rsid w:val="004804E9"/>
    <w:rsid w:val="004805C3"/>
    <w:rsid w:val="00480E10"/>
    <w:rsid w:val="004812A0"/>
    <w:rsid w:val="0048186F"/>
    <w:rsid w:val="0048289B"/>
    <w:rsid w:val="004828C6"/>
    <w:rsid w:val="004829CD"/>
    <w:rsid w:val="00482B78"/>
    <w:rsid w:val="0048322C"/>
    <w:rsid w:val="004832C6"/>
    <w:rsid w:val="00483D3D"/>
    <w:rsid w:val="00483F62"/>
    <w:rsid w:val="00484863"/>
    <w:rsid w:val="00485221"/>
    <w:rsid w:val="00485EE2"/>
    <w:rsid w:val="004860B1"/>
    <w:rsid w:val="004867A2"/>
    <w:rsid w:val="00487388"/>
    <w:rsid w:val="004874CA"/>
    <w:rsid w:val="004874D0"/>
    <w:rsid w:val="004874E8"/>
    <w:rsid w:val="00487AB8"/>
    <w:rsid w:val="0049047E"/>
    <w:rsid w:val="00490483"/>
    <w:rsid w:val="0049054C"/>
    <w:rsid w:val="0049096C"/>
    <w:rsid w:val="004912F4"/>
    <w:rsid w:val="004913DC"/>
    <w:rsid w:val="00491804"/>
    <w:rsid w:val="00491E36"/>
    <w:rsid w:val="004922AC"/>
    <w:rsid w:val="0049284E"/>
    <w:rsid w:val="00492A44"/>
    <w:rsid w:val="00492B8D"/>
    <w:rsid w:val="00492E3A"/>
    <w:rsid w:val="00492E8A"/>
    <w:rsid w:val="0049319E"/>
    <w:rsid w:val="004936E1"/>
    <w:rsid w:val="004937FB"/>
    <w:rsid w:val="00494592"/>
    <w:rsid w:val="004946F7"/>
    <w:rsid w:val="00494AF9"/>
    <w:rsid w:val="00494BBB"/>
    <w:rsid w:val="004960A2"/>
    <w:rsid w:val="00496A8D"/>
    <w:rsid w:val="00496D2D"/>
    <w:rsid w:val="00497434"/>
    <w:rsid w:val="00497486"/>
    <w:rsid w:val="00497CA4"/>
    <w:rsid w:val="00497E9D"/>
    <w:rsid w:val="00497EEE"/>
    <w:rsid w:val="004A01F1"/>
    <w:rsid w:val="004A0317"/>
    <w:rsid w:val="004A0708"/>
    <w:rsid w:val="004A09F4"/>
    <w:rsid w:val="004A0CC0"/>
    <w:rsid w:val="004A12B1"/>
    <w:rsid w:val="004A1A59"/>
    <w:rsid w:val="004A1D89"/>
    <w:rsid w:val="004A234E"/>
    <w:rsid w:val="004A28B5"/>
    <w:rsid w:val="004A32FD"/>
    <w:rsid w:val="004A360C"/>
    <w:rsid w:val="004A3D68"/>
    <w:rsid w:val="004A46E0"/>
    <w:rsid w:val="004A47BB"/>
    <w:rsid w:val="004A48A3"/>
    <w:rsid w:val="004A4910"/>
    <w:rsid w:val="004A49DE"/>
    <w:rsid w:val="004A4AB1"/>
    <w:rsid w:val="004A4D73"/>
    <w:rsid w:val="004A4DBC"/>
    <w:rsid w:val="004A4F94"/>
    <w:rsid w:val="004A5B17"/>
    <w:rsid w:val="004A61AB"/>
    <w:rsid w:val="004A6A95"/>
    <w:rsid w:val="004A6F02"/>
    <w:rsid w:val="004A6F4F"/>
    <w:rsid w:val="004A76FF"/>
    <w:rsid w:val="004A7747"/>
    <w:rsid w:val="004A781F"/>
    <w:rsid w:val="004A7BC7"/>
    <w:rsid w:val="004B07DE"/>
    <w:rsid w:val="004B0C78"/>
    <w:rsid w:val="004B0EA1"/>
    <w:rsid w:val="004B118B"/>
    <w:rsid w:val="004B15CD"/>
    <w:rsid w:val="004B1841"/>
    <w:rsid w:val="004B1D0A"/>
    <w:rsid w:val="004B21BB"/>
    <w:rsid w:val="004B223A"/>
    <w:rsid w:val="004B22B5"/>
    <w:rsid w:val="004B22B9"/>
    <w:rsid w:val="004B2605"/>
    <w:rsid w:val="004B2FD4"/>
    <w:rsid w:val="004B3367"/>
    <w:rsid w:val="004B4888"/>
    <w:rsid w:val="004B4B3F"/>
    <w:rsid w:val="004B4E07"/>
    <w:rsid w:val="004B5433"/>
    <w:rsid w:val="004B5C83"/>
    <w:rsid w:val="004B652D"/>
    <w:rsid w:val="004B6CBC"/>
    <w:rsid w:val="004B7870"/>
    <w:rsid w:val="004B7A43"/>
    <w:rsid w:val="004B7FCF"/>
    <w:rsid w:val="004C0AB9"/>
    <w:rsid w:val="004C0C4B"/>
    <w:rsid w:val="004C0DA8"/>
    <w:rsid w:val="004C0DE4"/>
    <w:rsid w:val="004C1122"/>
    <w:rsid w:val="004C146C"/>
    <w:rsid w:val="004C1847"/>
    <w:rsid w:val="004C1CCE"/>
    <w:rsid w:val="004C1F76"/>
    <w:rsid w:val="004C200D"/>
    <w:rsid w:val="004C2036"/>
    <w:rsid w:val="004C2832"/>
    <w:rsid w:val="004C2A82"/>
    <w:rsid w:val="004C2AD2"/>
    <w:rsid w:val="004C2D0C"/>
    <w:rsid w:val="004C3D8E"/>
    <w:rsid w:val="004C4A19"/>
    <w:rsid w:val="004C4A29"/>
    <w:rsid w:val="004C4C7E"/>
    <w:rsid w:val="004C4D8F"/>
    <w:rsid w:val="004C513E"/>
    <w:rsid w:val="004C5238"/>
    <w:rsid w:val="004C5E50"/>
    <w:rsid w:val="004C686C"/>
    <w:rsid w:val="004C6AA7"/>
    <w:rsid w:val="004C703F"/>
    <w:rsid w:val="004C76CE"/>
    <w:rsid w:val="004C7894"/>
    <w:rsid w:val="004C7D66"/>
    <w:rsid w:val="004D0599"/>
    <w:rsid w:val="004D05D2"/>
    <w:rsid w:val="004D0992"/>
    <w:rsid w:val="004D0BC8"/>
    <w:rsid w:val="004D0CC5"/>
    <w:rsid w:val="004D13C4"/>
    <w:rsid w:val="004D1EB1"/>
    <w:rsid w:val="004D20D9"/>
    <w:rsid w:val="004D229F"/>
    <w:rsid w:val="004D27A9"/>
    <w:rsid w:val="004D2EA7"/>
    <w:rsid w:val="004D38A7"/>
    <w:rsid w:val="004D3ACE"/>
    <w:rsid w:val="004D3E8A"/>
    <w:rsid w:val="004D4127"/>
    <w:rsid w:val="004D489A"/>
    <w:rsid w:val="004D4939"/>
    <w:rsid w:val="004D4B26"/>
    <w:rsid w:val="004D505A"/>
    <w:rsid w:val="004D51DA"/>
    <w:rsid w:val="004D543A"/>
    <w:rsid w:val="004D608D"/>
    <w:rsid w:val="004D6799"/>
    <w:rsid w:val="004D71A4"/>
    <w:rsid w:val="004D7479"/>
    <w:rsid w:val="004D76A6"/>
    <w:rsid w:val="004D7D4E"/>
    <w:rsid w:val="004E0228"/>
    <w:rsid w:val="004E05D4"/>
    <w:rsid w:val="004E086B"/>
    <w:rsid w:val="004E0CFF"/>
    <w:rsid w:val="004E0E09"/>
    <w:rsid w:val="004E1F7F"/>
    <w:rsid w:val="004E2075"/>
    <w:rsid w:val="004E2D72"/>
    <w:rsid w:val="004E2EE7"/>
    <w:rsid w:val="004E3158"/>
    <w:rsid w:val="004E34BA"/>
    <w:rsid w:val="004E3762"/>
    <w:rsid w:val="004E3950"/>
    <w:rsid w:val="004E3BCC"/>
    <w:rsid w:val="004E3CD3"/>
    <w:rsid w:val="004E3CE1"/>
    <w:rsid w:val="004E3CF5"/>
    <w:rsid w:val="004E41FC"/>
    <w:rsid w:val="004E505D"/>
    <w:rsid w:val="004E520E"/>
    <w:rsid w:val="004E5904"/>
    <w:rsid w:val="004E5CC9"/>
    <w:rsid w:val="004E5D70"/>
    <w:rsid w:val="004E5D9A"/>
    <w:rsid w:val="004E60FD"/>
    <w:rsid w:val="004E6319"/>
    <w:rsid w:val="004E63FD"/>
    <w:rsid w:val="004E642A"/>
    <w:rsid w:val="004E674B"/>
    <w:rsid w:val="004E6C90"/>
    <w:rsid w:val="004E7545"/>
    <w:rsid w:val="004E766C"/>
    <w:rsid w:val="004E7B25"/>
    <w:rsid w:val="004E7DCD"/>
    <w:rsid w:val="004E7E9B"/>
    <w:rsid w:val="004E7EAA"/>
    <w:rsid w:val="004F002D"/>
    <w:rsid w:val="004F04EE"/>
    <w:rsid w:val="004F09FB"/>
    <w:rsid w:val="004F14CD"/>
    <w:rsid w:val="004F14EA"/>
    <w:rsid w:val="004F1E0B"/>
    <w:rsid w:val="004F21ED"/>
    <w:rsid w:val="004F2CAE"/>
    <w:rsid w:val="004F2EE8"/>
    <w:rsid w:val="004F308E"/>
    <w:rsid w:val="004F3114"/>
    <w:rsid w:val="004F337D"/>
    <w:rsid w:val="004F33E9"/>
    <w:rsid w:val="004F33EB"/>
    <w:rsid w:val="004F370E"/>
    <w:rsid w:val="004F3A48"/>
    <w:rsid w:val="004F3EE9"/>
    <w:rsid w:val="004F3FE8"/>
    <w:rsid w:val="004F4A32"/>
    <w:rsid w:val="004F4AF8"/>
    <w:rsid w:val="004F51F9"/>
    <w:rsid w:val="004F595B"/>
    <w:rsid w:val="004F61EA"/>
    <w:rsid w:val="004F635B"/>
    <w:rsid w:val="004F673E"/>
    <w:rsid w:val="004F6FB5"/>
    <w:rsid w:val="004F70F5"/>
    <w:rsid w:val="004F7B27"/>
    <w:rsid w:val="004F7FB5"/>
    <w:rsid w:val="005001DB"/>
    <w:rsid w:val="00500233"/>
    <w:rsid w:val="00500411"/>
    <w:rsid w:val="00500503"/>
    <w:rsid w:val="00500691"/>
    <w:rsid w:val="0050097A"/>
    <w:rsid w:val="005009F4"/>
    <w:rsid w:val="005010A8"/>
    <w:rsid w:val="005010F5"/>
    <w:rsid w:val="00501459"/>
    <w:rsid w:val="00501675"/>
    <w:rsid w:val="00501BA3"/>
    <w:rsid w:val="00501EE7"/>
    <w:rsid w:val="005020C2"/>
    <w:rsid w:val="005022E4"/>
    <w:rsid w:val="005023B7"/>
    <w:rsid w:val="005026FF"/>
    <w:rsid w:val="005027C8"/>
    <w:rsid w:val="00502889"/>
    <w:rsid w:val="00502E91"/>
    <w:rsid w:val="005048B4"/>
    <w:rsid w:val="0050491E"/>
    <w:rsid w:val="00505EE9"/>
    <w:rsid w:val="00506B16"/>
    <w:rsid w:val="00506E0A"/>
    <w:rsid w:val="005073C9"/>
    <w:rsid w:val="00507507"/>
    <w:rsid w:val="0050764C"/>
    <w:rsid w:val="005078F1"/>
    <w:rsid w:val="00507BE2"/>
    <w:rsid w:val="00507E50"/>
    <w:rsid w:val="0051038B"/>
    <w:rsid w:val="0051038F"/>
    <w:rsid w:val="00510408"/>
    <w:rsid w:val="005105D9"/>
    <w:rsid w:val="0051078C"/>
    <w:rsid w:val="00510B5F"/>
    <w:rsid w:val="00510D09"/>
    <w:rsid w:val="00510D6C"/>
    <w:rsid w:val="005119F2"/>
    <w:rsid w:val="00512568"/>
    <w:rsid w:val="00512B9D"/>
    <w:rsid w:val="00512BEB"/>
    <w:rsid w:val="00513258"/>
    <w:rsid w:val="005133F4"/>
    <w:rsid w:val="00514127"/>
    <w:rsid w:val="005145EC"/>
    <w:rsid w:val="005148FE"/>
    <w:rsid w:val="00514B30"/>
    <w:rsid w:val="00514D6D"/>
    <w:rsid w:val="00514E72"/>
    <w:rsid w:val="00515203"/>
    <w:rsid w:val="00515A82"/>
    <w:rsid w:val="00516183"/>
    <w:rsid w:val="00516460"/>
    <w:rsid w:val="005164B3"/>
    <w:rsid w:val="00516A32"/>
    <w:rsid w:val="00516FE7"/>
    <w:rsid w:val="0051723A"/>
    <w:rsid w:val="00520116"/>
    <w:rsid w:val="005205E4"/>
    <w:rsid w:val="005218A8"/>
    <w:rsid w:val="005219BB"/>
    <w:rsid w:val="00521CEF"/>
    <w:rsid w:val="005220C5"/>
    <w:rsid w:val="00522A4B"/>
    <w:rsid w:val="00522CCE"/>
    <w:rsid w:val="005232DF"/>
    <w:rsid w:val="00523A8E"/>
    <w:rsid w:val="0052481B"/>
    <w:rsid w:val="00524A24"/>
    <w:rsid w:val="00524AC8"/>
    <w:rsid w:val="00524BFF"/>
    <w:rsid w:val="00525D90"/>
    <w:rsid w:val="00525ED9"/>
    <w:rsid w:val="00525FD9"/>
    <w:rsid w:val="005267AD"/>
    <w:rsid w:val="00526A03"/>
    <w:rsid w:val="00526B03"/>
    <w:rsid w:val="00527079"/>
    <w:rsid w:val="005277E0"/>
    <w:rsid w:val="00527D21"/>
    <w:rsid w:val="00527DA7"/>
    <w:rsid w:val="00530120"/>
    <w:rsid w:val="00530FB0"/>
    <w:rsid w:val="0053161C"/>
    <w:rsid w:val="00532181"/>
    <w:rsid w:val="005325F5"/>
    <w:rsid w:val="00532D68"/>
    <w:rsid w:val="00533333"/>
    <w:rsid w:val="00533364"/>
    <w:rsid w:val="00533742"/>
    <w:rsid w:val="0053398A"/>
    <w:rsid w:val="005339CD"/>
    <w:rsid w:val="00533AE9"/>
    <w:rsid w:val="00534100"/>
    <w:rsid w:val="00534107"/>
    <w:rsid w:val="00534311"/>
    <w:rsid w:val="00534377"/>
    <w:rsid w:val="0053479C"/>
    <w:rsid w:val="00534AC9"/>
    <w:rsid w:val="0053505C"/>
    <w:rsid w:val="005352A6"/>
    <w:rsid w:val="005353AF"/>
    <w:rsid w:val="005353DE"/>
    <w:rsid w:val="0053562B"/>
    <w:rsid w:val="0053641D"/>
    <w:rsid w:val="00536476"/>
    <w:rsid w:val="005365CB"/>
    <w:rsid w:val="005374C3"/>
    <w:rsid w:val="0053797B"/>
    <w:rsid w:val="00537A79"/>
    <w:rsid w:val="00537F6D"/>
    <w:rsid w:val="005402AC"/>
    <w:rsid w:val="00540C6A"/>
    <w:rsid w:val="00540D0E"/>
    <w:rsid w:val="005410C0"/>
    <w:rsid w:val="005410CE"/>
    <w:rsid w:val="00541396"/>
    <w:rsid w:val="00541B7E"/>
    <w:rsid w:val="00541CEC"/>
    <w:rsid w:val="00541E75"/>
    <w:rsid w:val="005421E7"/>
    <w:rsid w:val="005423C2"/>
    <w:rsid w:val="005428B9"/>
    <w:rsid w:val="005430E1"/>
    <w:rsid w:val="005433C9"/>
    <w:rsid w:val="00543A17"/>
    <w:rsid w:val="0054472C"/>
    <w:rsid w:val="00544958"/>
    <w:rsid w:val="00544A80"/>
    <w:rsid w:val="00544D6B"/>
    <w:rsid w:val="00545629"/>
    <w:rsid w:val="005458F6"/>
    <w:rsid w:val="00545B80"/>
    <w:rsid w:val="00545C38"/>
    <w:rsid w:val="00545FED"/>
    <w:rsid w:val="005463F8"/>
    <w:rsid w:val="00546776"/>
    <w:rsid w:val="00546CCC"/>
    <w:rsid w:val="00547245"/>
    <w:rsid w:val="005476AA"/>
    <w:rsid w:val="00547707"/>
    <w:rsid w:val="00547857"/>
    <w:rsid w:val="00547CEC"/>
    <w:rsid w:val="005500C7"/>
    <w:rsid w:val="005504C8"/>
    <w:rsid w:val="0055076A"/>
    <w:rsid w:val="00550A69"/>
    <w:rsid w:val="005513DC"/>
    <w:rsid w:val="005514D2"/>
    <w:rsid w:val="00551BC2"/>
    <w:rsid w:val="00551ECC"/>
    <w:rsid w:val="00552029"/>
    <w:rsid w:val="005521DE"/>
    <w:rsid w:val="0055266B"/>
    <w:rsid w:val="005526AF"/>
    <w:rsid w:val="00552B36"/>
    <w:rsid w:val="00552CB7"/>
    <w:rsid w:val="00552FEF"/>
    <w:rsid w:val="0055333E"/>
    <w:rsid w:val="00553584"/>
    <w:rsid w:val="005535CA"/>
    <w:rsid w:val="00553AC1"/>
    <w:rsid w:val="00553D2F"/>
    <w:rsid w:val="00554049"/>
    <w:rsid w:val="00554179"/>
    <w:rsid w:val="005541D8"/>
    <w:rsid w:val="0055458B"/>
    <w:rsid w:val="00554AFD"/>
    <w:rsid w:val="005553B4"/>
    <w:rsid w:val="00555492"/>
    <w:rsid w:val="0055558A"/>
    <w:rsid w:val="005557A2"/>
    <w:rsid w:val="005559F0"/>
    <w:rsid w:val="00555B2D"/>
    <w:rsid w:val="00555BA4"/>
    <w:rsid w:val="00556124"/>
    <w:rsid w:val="00556351"/>
    <w:rsid w:val="0055642C"/>
    <w:rsid w:val="00556657"/>
    <w:rsid w:val="00556ACA"/>
    <w:rsid w:val="00556D7D"/>
    <w:rsid w:val="00557502"/>
    <w:rsid w:val="00560212"/>
    <w:rsid w:val="00560544"/>
    <w:rsid w:val="00560F96"/>
    <w:rsid w:val="00561504"/>
    <w:rsid w:val="00561782"/>
    <w:rsid w:val="00561B43"/>
    <w:rsid w:val="00561BA8"/>
    <w:rsid w:val="0056241E"/>
    <w:rsid w:val="005626BD"/>
    <w:rsid w:val="0056281B"/>
    <w:rsid w:val="00562B7C"/>
    <w:rsid w:val="00562B84"/>
    <w:rsid w:val="00563667"/>
    <w:rsid w:val="00563AE7"/>
    <w:rsid w:val="00563B07"/>
    <w:rsid w:val="00564B2A"/>
    <w:rsid w:val="0056513B"/>
    <w:rsid w:val="005652E3"/>
    <w:rsid w:val="005654DD"/>
    <w:rsid w:val="00565665"/>
    <w:rsid w:val="00565A7D"/>
    <w:rsid w:val="00565F6E"/>
    <w:rsid w:val="00566513"/>
    <w:rsid w:val="005665B1"/>
    <w:rsid w:val="005669AD"/>
    <w:rsid w:val="00566C12"/>
    <w:rsid w:val="00566E5B"/>
    <w:rsid w:val="00567062"/>
    <w:rsid w:val="00567118"/>
    <w:rsid w:val="00567803"/>
    <w:rsid w:val="00567BC7"/>
    <w:rsid w:val="005709D2"/>
    <w:rsid w:val="00570C2B"/>
    <w:rsid w:val="00571025"/>
    <w:rsid w:val="00571195"/>
    <w:rsid w:val="00571440"/>
    <w:rsid w:val="0057147C"/>
    <w:rsid w:val="00572018"/>
    <w:rsid w:val="005721D1"/>
    <w:rsid w:val="005724D2"/>
    <w:rsid w:val="00572A7A"/>
    <w:rsid w:val="0057332F"/>
    <w:rsid w:val="005736F8"/>
    <w:rsid w:val="00573D5D"/>
    <w:rsid w:val="0057411B"/>
    <w:rsid w:val="00574614"/>
    <w:rsid w:val="0057465D"/>
    <w:rsid w:val="0057474A"/>
    <w:rsid w:val="005754E1"/>
    <w:rsid w:val="0057558D"/>
    <w:rsid w:val="00576842"/>
    <w:rsid w:val="005771F6"/>
    <w:rsid w:val="005775E0"/>
    <w:rsid w:val="00577607"/>
    <w:rsid w:val="005801EA"/>
    <w:rsid w:val="00580550"/>
    <w:rsid w:val="005806F8"/>
    <w:rsid w:val="0058078E"/>
    <w:rsid w:val="00580A36"/>
    <w:rsid w:val="00580C14"/>
    <w:rsid w:val="00580D6E"/>
    <w:rsid w:val="00580EE6"/>
    <w:rsid w:val="00580F4B"/>
    <w:rsid w:val="005814A0"/>
    <w:rsid w:val="00581916"/>
    <w:rsid w:val="00581B40"/>
    <w:rsid w:val="00581DB8"/>
    <w:rsid w:val="005821FD"/>
    <w:rsid w:val="005825D3"/>
    <w:rsid w:val="00582940"/>
    <w:rsid w:val="005837A4"/>
    <w:rsid w:val="005838A9"/>
    <w:rsid w:val="00583932"/>
    <w:rsid w:val="00583E02"/>
    <w:rsid w:val="00583E55"/>
    <w:rsid w:val="00584D2E"/>
    <w:rsid w:val="00584EFA"/>
    <w:rsid w:val="00585728"/>
    <w:rsid w:val="00585828"/>
    <w:rsid w:val="0058587E"/>
    <w:rsid w:val="005859C0"/>
    <w:rsid w:val="00585B0A"/>
    <w:rsid w:val="00585E65"/>
    <w:rsid w:val="00586018"/>
    <w:rsid w:val="005863AC"/>
    <w:rsid w:val="00586824"/>
    <w:rsid w:val="005868E0"/>
    <w:rsid w:val="00586F31"/>
    <w:rsid w:val="0058781B"/>
    <w:rsid w:val="0058791D"/>
    <w:rsid w:val="00587AC3"/>
    <w:rsid w:val="00587E47"/>
    <w:rsid w:val="0059019B"/>
    <w:rsid w:val="0059031E"/>
    <w:rsid w:val="00590454"/>
    <w:rsid w:val="0059117E"/>
    <w:rsid w:val="0059222A"/>
    <w:rsid w:val="0059249F"/>
    <w:rsid w:val="005924D5"/>
    <w:rsid w:val="0059265C"/>
    <w:rsid w:val="00592798"/>
    <w:rsid w:val="00592E54"/>
    <w:rsid w:val="005932C5"/>
    <w:rsid w:val="0059426A"/>
    <w:rsid w:val="00594747"/>
    <w:rsid w:val="0059475F"/>
    <w:rsid w:val="005949E9"/>
    <w:rsid w:val="00594A2C"/>
    <w:rsid w:val="0059516E"/>
    <w:rsid w:val="00595303"/>
    <w:rsid w:val="00595355"/>
    <w:rsid w:val="00595759"/>
    <w:rsid w:val="00595B43"/>
    <w:rsid w:val="00595E12"/>
    <w:rsid w:val="0059603D"/>
    <w:rsid w:val="00596461"/>
    <w:rsid w:val="00596482"/>
    <w:rsid w:val="0059689B"/>
    <w:rsid w:val="00597ED4"/>
    <w:rsid w:val="005A003F"/>
    <w:rsid w:val="005A019B"/>
    <w:rsid w:val="005A0B54"/>
    <w:rsid w:val="005A0D6C"/>
    <w:rsid w:val="005A11E4"/>
    <w:rsid w:val="005A1D7A"/>
    <w:rsid w:val="005A2283"/>
    <w:rsid w:val="005A2A2A"/>
    <w:rsid w:val="005A2C55"/>
    <w:rsid w:val="005A2C77"/>
    <w:rsid w:val="005A3237"/>
    <w:rsid w:val="005A37A2"/>
    <w:rsid w:val="005A3B94"/>
    <w:rsid w:val="005A3F02"/>
    <w:rsid w:val="005A45CD"/>
    <w:rsid w:val="005A47FF"/>
    <w:rsid w:val="005A4CBE"/>
    <w:rsid w:val="005A5183"/>
    <w:rsid w:val="005A51FE"/>
    <w:rsid w:val="005A56FF"/>
    <w:rsid w:val="005A57F5"/>
    <w:rsid w:val="005A5A4C"/>
    <w:rsid w:val="005A5F78"/>
    <w:rsid w:val="005A60E1"/>
    <w:rsid w:val="005A6B9B"/>
    <w:rsid w:val="005A6F24"/>
    <w:rsid w:val="005A777A"/>
    <w:rsid w:val="005A7970"/>
    <w:rsid w:val="005B038E"/>
    <w:rsid w:val="005B040C"/>
    <w:rsid w:val="005B078F"/>
    <w:rsid w:val="005B0EB0"/>
    <w:rsid w:val="005B142B"/>
    <w:rsid w:val="005B16F0"/>
    <w:rsid w:val="005B1808"/>
    <w:rsid w:val="005B2202"/>
    <w:rsid w:val="005B27AC"/>
    <w:rsid w:val="005B28BF"/>
    <w:rsid w:val="005B2AC9"/>
    <w:rsid w:val="005B328F"/>
    <w:rsid w:val="005B3491"/>
    <w:rsid w:val="005B361C"/>
    <w:rsid w:val="005B385E"/>
    <w:rsid w:val="005B42CA"/>
    <w:rsid w:val="005B4331"/>
    <w:rsid w:val="005B4B55"/>
    <w:rsid w:val="005B58A1"/>
    <w:rsid w:val="005B5DCA"/>
    <w:rsid w:val="005B5F40"/>
    <w:rsid w:val="005B613C"/>
    <w:rsid w:val="005B62F3"/>
    <w:rsid w:val="005B6E79"/>
    <w:rsid w:val="005B78E3"/>
    <w:rsid w:val="005B7E53"/>
    <w:rsid w:val="005B7E63"/>
    <w:rsid w:val="005C02D7"/>
    <w:rsid w:val="005C06E4"/>
    <w:rsid w:val="005C0A72"/>
    <w:rsid w:val="005C1033"/>
    <w:rsid w:val="005C1515"/>
    <w:rsid w:val="005C1ABC"/>
    <w:rsid w:val="005C1AE1"/>
    <w:rsid w:val="005C1E6E"/>
    <w:rsid w:val="005C20B2"/>
    <w:rsid w:val="005C286D"/>
    <w:rsid w:val="005C2C87"/>
    <w:rsid w:val="005C2ED9"/>
    <w:rsid w:val="005C35E0"/>
    <w:rsid w:val="005C3646"/>
    <w:rsid w:val="005C3769"/>
    <w:rsid w:val="005C3A82"/>
    <w:rsid w:val="005C3DA9"/>
    <w:rsid w:val="005C3FED"/>
    <w:rsid w:val="005C43C3"/>
    <w:rsid w:val="005C4A92"/>
    <w:rsid w:val="005C4B2E"/>
    <w:rsid w:val="005C4F85"/>
    <w:rsid w:val="005C5CE5"/>
    <w:rsid w:val="005C5D62"/>
    <w:rsid w:val="005C5F3F"/>
    <w:rsid w:val="005C61AB"/>
    <w:rsid w:val="005C669C"/>
    <w:rsid w:val="005C6ADA"/>
    <w:rsid w:val="005C6CC3"/>
    <w:rsid w:val="005C73BC"/>
    <w:rsid w:val="005C7CDC"/>
    <w:rsid w:val="005D01B1"/>
    <w:rsid w:val="005D0303"/>
    <w:rsid w:val="005D0551"/>
    <w:rsid w:val="005D0D37"/>
    <w:rsid w:val="005D1086"/>
    <w:rsid w:val="005D1158"/>
    <w:rsid w:val="005D2037"/>
    <w:rsid w:val="005D2041"/>
    <w:rsid w:val="005D23B7"/>
    <w:rsid w:val="005D28DA"/>
    <w:rsid w:val="005D2B31"/>
    <w:rsid w:val="005D2D8C"/>
    <w:rsid w:val="005D30E5"/>
    <w:rsid w:val="005D37FA"/>
    <w:rsid w:val="005D394B"/>
    <w:rsid w:val="005D3AE9"/>
    <w:rsid w:val="005D48B6"/>
    <w:rsid w:val="005D536B"/>
    <w:rsid w:val="005D54E8"/>
    <w:rsid w:val="005D5672"/>
    <w:rsid w:val="005D5B9A"/>
    <w:rsid w:val="005D6584"/>
    <w:rsid w:val="005D65D6"/>
    <w:rsid w:val="005D68F7"/>
    <w:rsid w:val="005D6B55"/>
    <w:rsid w:val="005D7281"/>
    <w:rsid w:val="005D72AC"/>
    <w:rsid w:val="005D749D"/>
    <w:rsid w:val="005D755D"/>
    <w:rsid w:val="005D7643"/>
    <w:rsid w:val="005D7C03"/>
    <w:rsid w:val="005E0969"/>
    <w:rsid w:val="005E0A28"/>
    <w:rsid w:val="005E1184"/>
    <w:rsid w:val="005E11FA"/>
    <w:rsid w:val="005E13AE"/>
    <w:rsid w:val="005E185F"/>
    <w:rsid w:val="005E2431"/>
    <w:rsid w:val="005E25A3"/>
    <w:rsid w:val="005E2992"/>
    <w:rsid w:val="005E2CDE"/>
    <w:rsid w:val="005E3025"/>
    <w:rsid w:val="005E33DF"/>
    <w:rsid w:val="005E35A3"/>
    <w:rsid w:val="005E37C3"/>
    <w:rsid w:val="005E38EE"/>
    <w:rsid w:val="005E3911"/>
    <w:rsid w:val="005E3A25"/>
    <w:rsid w:val="005E3B76"/>
    <w:rsid w:val="005E3F7F"/>
    <w:rsid w:val="005E454A"/>
    <w:rsid w:val="005E48C0"/>
    <w:rsid w:val="005E497D"/>
    <w:rsid w:val="005E4C88"/>
    <w:rsid w:val="005E57D2"/>
    <w:rsid w:val="005E58BB"/>
    <w:rsid w:val="005E5AF8"/>
    <w:rsid w:val="005E5F11"/>
    <w:rsid w:val="005E6746"/>
    <w:rsid w:val="005E690E"/>
    <w:rsid w:val="005E6B29"/>
    <w:rsid w:val="005E7098"/>
    <w:rsid w:val="005E764F"/>
    <w:rsid w:val="005E779F"/>
    <w:rsid w:val="005E77C1"/>
    <w:rsid w:val="005E78AF"/>
    <w:rsid w:val="005E7C50"/>
    <w:rsid w:val="005F0071"/>
    <w:rsid w:val="005F0914"/>
    <w:rsid w:val="005F0B79"/>
    <w:rsid w:val="005F163D"/>
    <w:rsid w:val="005F2050"/>
    <w:rsid w:val="005F28E0"/>
    <w:rsid w:val="005F2BB8"/>
    <w:rsid w:val="005F2C93"/>
    <w:rsid w:val="005F32D9"/>
    <w:rsid w:val="005F3553"/>
    <w:rsid w:val="005F35E6"/>
    <w:rsid w:val="005F39B9"/>
    <w:rsid w:val="005F41AD"/>
    <w:rsid w:val="005F4999"/>
    <w:rsid w:val="005F4C8C"/>
    <w:rsid w:val="005F5335"/>
    <w:rsid w:val="005F5D26"/>
    <w:rsid w:val="005F6108"/>
    <w:rsid w:val="005F6261"/>
    <w:rsid w:val="005F7241"/>
    <w:rsid w:val="005F742F"/>
    <w:rsid w:val="005F780C"/>
    <w:rsid w:val="00600A97"/>
    <w:rsid w:val="00600F2E"/>
    <w:rsid w:val="00600F6C"/>
    <w:rsid w:val="00601E3D"/>
    <w:rsid w:val="006022D0"/>
    <w:rsid w:val="006024D4"/>
    <w:rsid w:val="00602E46"/>
    <w:rsid w:val="00603247"/>
    <w:rsid w:val="00603345"/>
    <w:rsid w:val="00603588"/>
    <w:rsid w:val="00604C93"/>
    <w:rsid w:val="00604F70"/>
    <w:rsid w:val="006052D7"/>
    <w:rsid w:val="00605ACA"/>
    <w:rsid w:val="00605BC2"/>
    <w:rsid w:val="00605D48"/>
    <w:rsid w:val="00605E54"/>
    <w:rsid w:val="006063DC"/>
    <w:rsid w:val="006069E7"/>
    <w:rsid w:val="00606B74"/>
    <w:rsid w:val="00606DEC"/>
    <w:rsid w:val="00607054"/>
    <w:rsid w:val="006073D8"/>
    <w:rsid w:val="0060782A"/>
    <w:rsid w:val="00607A52"/>
    <w:rsid w:val="00607B65"/>
    <w:rsid w:val="00607B80"/>
    <w:rsid w:val="00607C06"/>
    <w:rsid w:val="006105E7"/>
    <w:rsid w:val="006106C8"/>
    <w:rsid w:val="00610B38"/>
    <w:rsid w:val="00610DF4"/>
    <w:rsid w:val="00610F2C"/>
    <w:rsid w:val="006111CE"/>
    <w:rsid w:val="006114E7"/>
    <w:rsid w:val="0061154E"/>
    <w:rsid w:val="00611885"/>
    <w:rsid w:val="00611924"/>
    <w:rsid w:val="00611E1A"/>
    <w:rsid w:val="006120B9"/>
    <w:rsid w:val="0061285A"/>
    <w:rsid w:val="00612B6C"/>
    <w:rsid w:val="00612FDB"/>
    <w:rsid w:val="00613D05"/>
    <w:rsid w:val="00613D48"/>
    <w:rsid w:val="00614010"/>
    <w:rsid w:val="00614628"/>
    <w:rsid w:val="00614C35"/>
    <w:rsid w:val="006152E9"/>
    <w:rsid w:val="006153C8"/>
    <w:rsid w:val="00616E7E"/>
    <w:rsid w:val="00616E97"/>
    <w:rsid w:val="00616EB6"/>
    <w:rsid w:val="00617244"/>
    <w:rsid w:val="00617462"/>
    <w:rsid w:val="00617899"/>
    <w:rsid w:val="006202C9"/>
    <w:rsid w:val="0062031C"/>
    <w:rsid w:val="00620396"/>
    <w:rsid w:val="006203FE"/>
    <w:rsid w:val="0062044F"/>
    <w:rsid w:val="006204BA"/>
    <w:rsid w:val="006208FA"/>
    <w:rsid w:val="00620BCB"/>
    <w:rsid w:val="00620C83"/>
    <w:rsid w:val="006216ED"/>
    <w:rsid w:val="00621A93"/>
    <w:rsid w:val="00621E26"/>
    <w:rsid w:val="00621E52"/>
    <w:rsid w:val="00621F0F"/>
    <w:rsid w:val="006221BA"/>
    <w:rsid w:val="00622629"/>
    <w:rsid w:val="006239A6"/>
    <w:rsid w:val="00624190"/>
    <w:rsid w:val="00624321"/>
    <w:rsid w:val="006248A1"/>
    <w:rsid w:val="00624B80"/>
    <w:rsid w:val="00624E37"/>
    <w:rsid w:val="00624FFC"/>
    <w:rsid w:val="00625678"/>
    <w:rsid w:val="00625C58"/>
    <w:rsid w:val="00626177"/>
    <w:rsid w:val="00626586"/>
    <w:rsid w:val="00627009"/>
    <w:rsid w:val="00627884"/>
    <w:rsid w:val="006278B3"/>
    <w:rsid w:val="006279F6"/>
    <w:rsid w:val="00627AA8"/>
    <w:rsid w:val="00627AAB"/>
    <w:rsid w:val="00627FC2"/>
    <w:rsid w:val="006300DE"/>
    <w:rsid w:val="0063021E"/>
    <w:rsid w:val="006304C6"/>
    <w:rsid w:val="00630610"/>
    <w:rsid w:val="00630BF4"/>
    <w:rsid w:val="00631176"/>
    <w:rsid w:val="00631421"/>
    <w:rsid w:val="0063190E"/>
    <w:rsid w:val="00631A09"/>
    <w:rsid w:val="00631BC3"/>
    <w:rsid w:val="00631E9E"/>
    <w:rsid w:val="006323FF"/>
    <w:rsid w:val="006326AF"/>
    <w:rsid w:val="00632CB6"/>
    <w:rsid w:val="00632F52"/>
    <w:rsid w:val="00633767"/>
    <w:rsid w:val="00634453"/>
    <w:rsid w:val="0063473F"/>
    <w:rsid w:val="006349E6"/>
    <w:rsid w:val="00634B0B"/>
    <w:rsid w:val="006352C6"/>
    <w:rsid w:val="0063533B"/>
    <w:rsid w:val="00635EC2"/>
    <w:rsid w:val="006364CC"/>
    <w:rsid w:val="0063687C"/>
    <w:rsid w:val="00636B98"/>
    <w:rsid w:val="00636D31"/>
    <w:rsid w:val="00637197"/>
    <w:rsid w:val="00637400"/>
    <w:rsid w:val="0063777B"/>
    <w:rsid w:val="00637CC9"/>
    <w:rsid w:val="0064027B"/>
    <w:rsid w:val="006408C4"/>
    <w:rsid w:val="00640920"/>
    <w:rsid w:val="00640BE8"/>
    <w:rsid w:val="006411E1"/>
    <w:rsid w:val="00641811"/>
    <w:rsid w:val="00642223"/>
    <w:rsid w:val="006422C5"/>
    <w:rsid w:val="006424E2"/>
    <w:rsid w:val="00642A93"/>
    <w:rsid w:val="00642AA1"/>
    <w:rsid w:val="00642BFA"/>
    <w:rsid w:val="006431CB"/>
    <w:rsid w:val="0064328E"/>
    <w:rsid w:val="006433E3"/>
    <w:rsid w:val="00643D7C"/>
    <w:rsid w:val="00644841"/>
    <w:rsid w:val="00644A6F"/>
    <w:rsid w:val="00644F49"/>
    <w:rsid w:val="0064517C"/>
    <w:rsid w:val="0064528F"/>
    <w:rsid w:val="00645431"/>
    <w:rsid w:val="0064594C"/>
    <w:rsid w:val="00645D0C"/>
    <w:rsid w:val="0064625A"/>
    <w:rsid w:val="00646504"/>
    <w:rsid w:val="00646C38"/>
    <w:rsid w:val="00646E2B"/>
    <w:rsid w:val="00646F32"/>
    <w:rsid w:val="006472DE"/>
    <w:rsid w:val="006475F5"/>
    <w:rsid w:val="0065002B"/>
    <w:rsid w:val="00650823"/>
    <w:rsid w:val="00650FA2"/>
    <w:rsid w:val="00651AC7"/>
    <w:rsid w:val="00651E2A"/>
    <w:rsid w:val="00652259"/>
    <w:rsid w:val="00652360"/>
    <w:rsid w:val="0065288D"/>
    <w:rsid w:val="00652AC1"/>
    <w:rsid w:val="00652D1C"/>
    <w:rsid w:val="00653889"/>
    <w:rsid w:val="00653906"/>
    <w:rsid w:val="00653A9F"/>
    <w:rsid w:val="006543FC"/>
    <w:rsid w:val="006548AD"/>
    <w:rsid w:val="00654A5B"/>
    <w:rsid w:val="00654C5E"/>
    <w:rsid w:val="00654DC3"/>
    <w:rsid w:val="006555AA"/>
    <w:rsid w:val="00655918"/>
    <w:rsid w:val="00655A90"/>
    <w:rsid w:val="00655C95"/>
    <w:rsid w:val="00655D31"/>
    <w:rsid w:val="00655E5C"/>
    <w:rsid w:val="006561B7"/>
    <w:rsid w:val="00656607"/>
    <w:rsid w:val="00656712"/>
    <w:rsid w:val="00656808"/>
    <w:rsid w:val="00656E8C"/>
    <w:rsid w:val="00657149"/>
    <w:rsid w:val="00657245"/>
    <w:rsid w:val="006576FF"/>
    <w:rsid w:val="0065772C"/>
    <w:rsid w:val="00657D6A"/>
    <w:rsid w:val="00660CAE"/>
    <w:rsid w:val="00660D09"/>
    <w:rsid w:val="00660DA8"/>
    <w:rsid w:val="00661F9D"/>
    <w:rsid w:val="00662002"/>
    <w:rsid w:val="00662126"/>
    <w:rsid w:val="006624AD"/>
    <w:rsid w:val="0066335B"/>
    <w:rsid w:val="006633E0"/>
    <w:rsid w:val="00663650"/>
    <w:rsid w:val="00663D1C"/>
    <w:rsid w:val="0066467F"/>
    <w:rsid w:val="006647BE"/>
    <w:rsid w:val="00664881"/>
    <w:rsid w:val="006654C8"/>
    <w:rsid w:val="0066590D"/>
    <w:rsid w:val="00665996"/>
    <w:rsid w:val="00665D14"/>
    <w:rsid w:val="0066603B"/>
    <w:rsid w:val="0066646B"/>
    <w:rsid w:val="00666D76"/>
    <w:rsid w:val="0066701F"/>
    <w:rsid w:val="0067054F"/>
    <w:rsid w:val="00670679"/>
    <w:rsid w:val="00670CE3"/>
    <w:rsid w:val="00671973"/>
    <w:rsid w:val="00671D72"/>
    <w:rsid w:val="006726BA"/>
    <w:rsid w:val="00672B71"/>
    <w:rsid w:val="00673673"/>
    <w:rsid w:val="006739ED"/>
    <w:rsid w:val="0067422A"/>
    <w:rsid w:val="00674701"/>
    <w:rsid w:val="00674762"/>
    <w:rsid w:val="00674798"/>
    <w:rsid w:val="00674FFD"/>
    <w:rsid w:val="0067543D"/>
    <w:rsid w:val="006765D2"/>
    <w:rsid w:val="00676A6F"/>
    <w:rsid w:val="0067729A"/>
    <w:rsid w:val="006774DA"/>
    <w:rsid w:val="0067786F"/>
    <w:rsid w:val="00677AF9"/>
    <w:rsid w:val="00677B90"/>
    <w:rsid w:val="00680CC7"/>
    <w:rsid w:val="00681272"/>
    <w:rsid w:val="006817C1"/>
    <w:rsid w:val="00681D71"/>
    <w:rsid w:val="00681F39"/>
    <w:rsid w:val="006824D3"/>
    <w:rsid w:val="00682CBE"/>
    <w:rsid w:val="00683016"/>
    <w:rsid w:val="006832EC"/>
    <w:rsid w:val="00684144"/>
    <w:rsid w:val="006844F4"/>
    <w:rsid w:val="00684FF4"/>
    <w:rsid w:val="00685629"/>
    <w:rsid w:val="006856E6"/>
    <w:rsid w:val="00685976"/>
    <w:rsid w:val="00685B97"/>
    <w:rsid w:val="00686D02"/>
    <w:rsid w:val="00686E85"/>
    <w:rsid w:val="0068753B"/>
    <w:rsid w:val="006878B4"/>
    <w:rsid w:val="00687DCB"/>
    <w:rsid w:val="0069094F"/>
    <w:rsid w:val="006914BA"/>
    <w:rsid w:val="0069173D"/>
    <w:rsid w:val="006918E2"/>
    <w:rsid w:val="00691A9D"/>
    <w:rsid w:val="00691AA0"/>
    <w:rsid w:val="00691FF2"/>
    <w:rsid w:val="00692335"/>
    <w:rsid w:val="00692BF4"/>
    <w:rsid w:val="006939EF"/>
    <w:rsid w:val="0069406A"/>
    <w:rsid w:val="006941E4"/>
    <w:rsid w:val="00694AC2"/>
    <w:rsid w:val="00695038"/>
    <w:rsid w:val="006955DB"/>
    <w:rsid w:val="00695852"/>
    <w:rsid w:val="006964FA"/>
    <w:rsid w:val="006966DA"/>
    <w:rsid w:val="0069693F"/>
    <w:rsid w:val="00696C7B"/>
    <w:rsid w:val="006970B9"/>
    <w:rsid w:val="006970FF"/>
    <w:rsid w:val="0069725A"/>
    <w:rsid w:val="006973CE"/>
    <w:rsid w:val="00697474"/>
    <w:rsid w:val="00697476"/>
    <w:rsid w:val="00697B44"/>
    <w:rsid w:val="006A00E6"/>
    <w:rsid w:val="006A05E4"/>
    <w:rsid w:val="006A0F58"/>
    <w:rsid w:val="006A15FC"/>
    <w:rsid w:val="006A167C"/>
    <w:rsid w:val="006A1A4C"/>
    <w:rsid w:val="006A247C"/>
    <w:rsid w:val="006A2608"/>
    <w:rsid w:val="006A2A93"/>
    <w:rsid w:val="006A2B06"/>
    <w:rsid w:val="006A2E57"/>
    <w:rsid w:val="006A3236"/>
    <w:rsid w:val="006A33E2"/>
    <w:rsid w:val="006A3827"/>
    <w:rsid w:val="006A387F"/>
    <w:rsid w:val="006A3C14"/>
    <w:rsid w:val="006A3D53"/>
    <w:rsid w:val="006A4364"/>
    <w:rsid w:val="006A4538"/>
    <w:rsid w:val="006A4848"/>
    <w:rsid w:val="006A4B65"/>
    <w:rsid w:val="006A4CD6"/>
    <w:rsid w:val="006A4F4D"/>
    <w:rsid w:val="006A52A4"/>
    <w:rsid w:val="006A5924"/>
    <w:rsid w:val="006A599E"/>
    <w:rsid w:val="006A5C64"/>
    <w:rsid w:val="006A5FCD"/>
    <w:rsid w:val="006A60E0"/>
    <w:rsid w:val="006A62BA"/>
    <w:rsid w:val="006A6306"/>
    <w:rsid w:val="006A63E8"/>
    <w:rsid w:val="006A6CAF"/>
    <w:rsid w:val="006A70F5"/>
    <w:rsid w:val="006A7951"/>
    <w:rsid w:val="006A7B02"/>
    <w:rsid w:val="006B00EE"/>
    <w:rsid w:val="006B0315"/>
    <w:rsid w:val="006B036F"/>
    <w:rsid w:val="006B03A1"/>
    <w:rsid w:val="006B055B"/>
    <w:rsid w:val="006B07F4"/>
    <w:rsid w:val="006B0C19"/>
    <w:rsid w:val="006B101F"/>
    <w:rsid w:val="006B142E"/>
    <w:rsid w:val="006B1FBB"/>
    <w:rsid w:val="006B23A5"/>
    <w:rsid w:val="006B2931"/>
    <w:rsid w:val="006B2CB4"/>
    <w:rsid w:val="006B2D33"/>
    <w:rsid w:val="006B2EFC"/>
    <w:rsid w:val="006B3146"/>
    <w:rsid w:val="006B3154"/>
    <w:rsid w:val="006B3558"/>
    <w:rsid w:val="006B3975"/>
    <w:rsid w:val="006B40A0"/>
    <w:rsid w:val="006B4619"/>
    <w:rsid w:val="006B481F"/>
    <w:rsid w:val="006B4B20"/>
    <w:rsid w:val="006B4BDE"/>
    <w:rsid w:val="006B5365"/>
    <w:rsid w:val="006B682D"/>
    <w:rsid w:val="006B6D76"/>
    <w:rsid w:val="006B7534"/>
    <w:rsid w:val="006B75B7"/>
    <w:rsid w:val="006B7B78"/>
    <w:rsid w:val="006C03CB"/>
    <w:rsid w:val="006C0CED"/>
    <w:rsid w:val="006C1139"/>
    <w:rsid w:val="006C1178"/>
    <w:rsid w:val="006C18D7"/>
    <w:rsid w:val="006C191A"/>
    <w:rsid w:val="006C1EFE"/>
    <w:rsid w:val="006C1F10"/>
    <w:rsid w:val="006C2AEE"/>
    <w:rsid w:val="006C2F0D"/>
    <w:rsid w:val="006C30F8"/>
    <w:rsid w:val="006C3333"/>
    <w:rsid w:val="006C3A07"/>
    <w:rsid w:val="006C3BA8"/>
    <w:rsid w:val="006C3BBE"/>
    <w:rsid w:val="006C3F3C"/>
    <w:rsid w:val="006C5831"/>
    <w:rsid w:val="006C6587"/>
    <w:rsid w:val="006C66EE"/>
    <w:rsid w:val="006C6E87"/>
    <w:rsid w:val="006C720E"/>
    <w:rsid w:val="006C7A9B"/>
    <w:rsid w:val="006C7F90"/>
    <w:rsid w:val="006D0952"/>
    <w:rsid w:val="006D0B2A"/>
    <w:rsid w:val="006D109E"/>
    <w:rsid w:val="006D1483"/>
    <w:rsid w:val="006D1E1B"/>
    <w:rsid w:val="006D34DB"/>
    <w:rsid w:val="006D3670"/>
    <w:rsid w:val="006D3712"/>
    <w:rsid w:val="006D3C15"/>
    <w:rsid w:val="006D46E8"/>
    <w:rsid w:val="006D48CA"/>
    <w:rsid w:val="006D4DB8"/>
    <w:rsid w:val="006D5806"/>
    <w:rsid w:val="006D5F14"/>
    <w:rsid w:val="006D6738"/>
    <w:rsid w:val="006D6AE3"/>
    <w:rsid w:val="006D7CF1"/>
    <w:rsid w:val="006D7DA0"/>
    <w:rsid w:val="006D7F8B"/>
    <w:rsid w:val="006E06D7"/>
    <w:rsid w:val="006E07A7"/>
    <w:rsid w:val="006E08D1"/>
    <w:rsid w:val="006E0FBC"/>
    <w:rsid w:val="006E123F"/>
    <w:rsid w:val="006E148B"/>
    <w:rsid w:val="006E1B0E"/>
    <w:rsid w:val="006E25E5"/>
    <w:rsid w:val="006E2632"/>
    <w:rsid w:val="006E2637"/>
    <w:rsid w:val="006E3333"/>
    <w:rsid w:val="006E374D"/>
    <w:rsid w:val="006E37C6"/>
    <w:rsid w:val="006E3881"/>
    <w:rsid w:val="006E4B42"/>
    <w:rsid w:val="006E4D84"/>
    <w:rsid w:val="006E4E2A"/>
    <w:rsid w:val="006E51D0"/>
    <w:rsid w:val="006E5299"/>
    <w:rsid w:val="006E535C"/>
    <w:rsid w:val="006E608B"/>
    <w:rsid w:val="006E76E0"/>
    <w:rsid w:val="006E7DDD"/>
    <w:rsid w:val="006F00E5"/>
    <w:rsid w:val="006F03CA"/>
    <w:rsid w:val="006F0BB5"/>
    <w:rsid w:val="006F1838"/>
    <w:rsid w:val="006F1E15"/>
    <w:rsid w:val="006F24CA"/>
    <w:rsid w:val="006F25DF"/>
    <w:rsid w:val="006F26DF"/>
    <w:rsid w:val="006F2BD2"/>
    <w:rsid w:val="006F3334"/>
    <w:rsid w:val="006F4308"/>
    <w:rsid w:val="006F4D52"/>
    <w:rsid w:val="006F4D6F"/>
    <w:rsid w:val="006F5393"/>
    <w:rsid w:val="006F5FF3"/>
    <w:rsid w:val="006F631B"/>
    <w:rsid w:val="006F6544"/>
    <w:rsid w:val="006F68C5"/>
    <w:rsid w:val="006F6A1E"/>
    <w:rsid w:val="006F7130"/>
    <w:rsid w:val="006F7190"/>
    <w:rsid w:val="006F73D1"/>
    <w:rsid w:val="006F73D2"/>
    <w:rsid w:val="00700014"/>
    <w:rsid w:val="007000BC"/>
    <w:rsid w:val="00700520"/>
    <w:rsid w:val="00701219"/>
    <w:rsid w:val="00701490"/>
    <w:rsid w:val="00701A04"/>
    <w:rsid w:val="00701C36"/>
    <w:rsid w:val="00701E61"/>
    <w:rsid w:val="0070216D"/>
    <w:rsid w:val="00702687"/>
    <w:rsid w:val="00702760"/>
    <w:rsid w:val="007028B3"/>
    <w:rsid w:val="0070299C"/>
    <w:rsid w:val="00702C44"/>
    <w:rsid w:val="00703998"/>
    <w:rsid w:val="00703F09"/>
    <w:rsid w:val="00703F57"/>
    <w:rsid w:val="00703FEF"/>
    <w:rsid w:val="00704011"/>
    <w:rsid w:val="007040BE"/>
    <w:rsid w:val="00704415"/>
    <w:rsid w:val="00704442"/>
    <w:rsid w:val="0070453C"/>
    <w:rsid w:val="0070478D"/>
    <w:rsid w:val="00704D30"/>
    <w:rsid w:val="00705034"/>
    <w:rsid w:val="0070545C"/>
    <w:rsid w:val="007055FB"/>
    <w:rsid w:val="0070575D"/>
    <w:rsid w:val="0070577E"/>
    <w:rsid w:val="00706736"/>
    <w:rsid w:val="00707018"/>
    <w:rsid w:val="00707024"/>
    <w:rsid w:val="00707415"/>
    <w:rsid w:val="0070779D"/>
    <w:rsid w:val="007078B8"/>
    <w:rsid w:val="0070795F"/>
    <w:rsid w:val="00707AEE"/>
    <w:rsid w:val="00707C38"/>
    <w:rsid w:val="00707F72"/>
    <w:rsid w:val="00710231"/>
    <w:rsid w:val="007109FC"/>
    <w:rsid w:val="00711437"/>
    <w:rsid w:val="00711884"/>
    <w:rsid w:val="00711D06"/>
    <w:rsid w:val="007121C7"/>
    <w:rsid w:val="00712730"/>
    <w:rsid w:val="00712B8F"/>
    <w:rsid w:val="007134F2"/>
    <w:rsid w:val="007136D1"/>
    <w:rsid w:val="00713A1D"/>
    <w:rsid w:val="00713CD3"/>
    <w:rsid w:val="007159E1"/>
    <w:rsid w:val="00715B6E"/>
    <w:rsid w:val="00716069"/>
    <w:rsid w:val="00716150"/>
    <w:rsid w:val="00716424"/>
    <w:rsid w:val="007167FD"/>
    <w:rsid w:val="00716DF9"/>
    <w:rsid w:val="00717085"/>
    <w:rsid w:val="0071711D"/>
    <w:rsid w:val="00717595"/>
    <w:rsid w:val="00717760"/>
    <w:rsid w:val="007179E6"/>
    <w:rsid w:val="0072022B"/>
    <w:rsid w:val="0072031C"/>
    <w:rsid w:val="00720C5F"/>
    <w:rsid w:val="00720CD7"/>
    <w:rsid w:val="00720E3D"/>
    <w:rsid w:val="00723091"/>
    <w:rsid w:val="007237D9"/>
    <w:rsid w:val="00723A68"/>
    <w:rsid w:val="00723D25"/>
    <w:rsid w:val="007241DF"/>
    <w:rsid w:val="00724763"/>
    <w:rsid w:val="007248A5"/>
    <w:rsid w:val="0072491A"/>
    <w:rsid w:val="00724E2C"/>
    <w:rsid w:val="0072514E"/>
    <w:rsid w:val="00725657"/>
    <w:rsid w:val="00726073"/>
    <w:rsid w:val="00726CF2"/>
    <w:rsid w:val="00727926"/>
    <w:rsid w:val="007301F5"/>
    <w:rsid w:val="00731E81"/>
    <w:rsid w:val="00731E98"/>
    <w:rsid w:val="0073216C"/>
    <w:rsid w:val="00732279"/>
    <w:rsid w:val="00732A31"/>
    <w:rsid w:val="00732C1F"/>
    <w:rsid w:val="00733852"/>
    <w:rsid w:val="00733E52"/>
    <w:rsid w:val="00734211"/>
    <w:rsid w:val="00734496"/>
    <w:rsid w:val="00734F98"/>
    <w:rsid w:val="00735A5E"/>
    <w:rsid w:val="00735B38"/>
    <w:rsid w:val="00735DB5"/>
    <w:rsid w:val="00736930"/>
    <w:rsid w:val="00737233"/>
    <w:rsid w:val="0074033F"/>
    <w:rsid w:val="0074059F"/>
    <w:rsid w:val="00740677"/>
    <w:rsid w:val="007409F9"/>
    <w:rsid w:val="00741199"/>
    <w:rsid w:val="0074121D"/>
    <w:rsid w:val="00741808"/>
    <w:rsid w:val="00741BFE"/>
    <w:rsid w:val="0074205A"/>
    <w:rsid w:val="0074224F"/>
    <w:rsid w:val="00742687"/>
    <w:rsid w:val="00742831"/>
    <w:rsid w:val="00743742"/>
    <w:rsid w:val="00743F23"/>
    <w:rsid w:val="007440CC"/>
    <w:rsid w:val="00744693"/>
    <w:rsid w:val="00744749"/>
    <w:rsid w:val="007447EA"/>
    <w:rsid w:val="00744CFF"/>
    <w:rsid w:val="0074525F"/>
    <w:rsid w:val="00745463"/>
    <w:rsid w:val="007457C2"/>
    <w:rsid w:val="00746249"/>
    <w:rsid w:val="007470E6"/>
    <w:rsid w:val="0074784F"/>
    <w:rsid w:val="00750242"/>
    <w:rsid w:val="00750EAA"/>
    <w:rsid w:val="00750FB9"/>
    <w:rsid w:val="00751B30"/>
    <w:rsid w:val="007520A1"/>
    <w:rsid w:val="00752110"/>
    <w:rsid w:val="00752959"/>
    <w:rsid w:val="00752B84"/>
    <w:rsid w:val="00753573"/>
    <w:rsid w:val="007541CD"/>
    <w:rsid w:val="0075449E"/>
    <w:rsid w:val="00754783"/>
    <w:rsid w:val="00754DCB"/>
    <w:rsid w:val="00755CD3"/>
    <w:rsid w:val="00755CD5"/>
    <w:rsid w:val="00755DBC"/>
    <w:rsid w:val="00755E67"/>
    <w:rsid w:val="00755F74"/>
    <w:rsid w:val="00756227"/>
    <w:rsid w:val="007568E2"/>
    <w:rsid w:val="00756A9A"/>
    <w:rsid w:val="00756D79"/>
    <w:rsid w:val="0075715D"/>
    <w:rsid w:val="007577A6"/>
    <w:rsid w:val="007578A7"/>
    <w:rsid w:val="007578B6"/>
    <w:rsid w:val="00757A23"/>
    <w:rsid w:val="0076094D"/>
    <w:rsid w:val="00760B37"/>
    <w:rsid w:val="007613FC"/>
    <w:rsid w:val="00761BBC"/>
    <w:rsid w:val="00761DC6"/>
    <w:rsid w:val="007631C7"/>
    <w:rsid w:val="0076331B"/>
    <w:rsid w:val="00763D43"/>
    <w:rsid w:val="00764190"/>
    <w:rsid w:val="0076432B"/>
    <w:rsid w:val="0076543B"/>
    <w:rsid w:val="0076581B"/>
    <w:rsid w:val="007663F7"/>
    <w:rsid w:val="007668EA"/>
    <w:rsid w:val="00766AFC"/>
    <w:rsid w:val="00766B05"/>
    <w:rsid w:val="00766EB9"/>
    <w:rsid w:val="00766F55"/>
    <w:rsid w:val="0076709C"/>
    <w:rsid w:val="00767B05"/>
    <w:rsid w:val="00770546"/>
    <w:rsid w:val="0077070C"/>
    <w:rsid w:val="00770A39"/>
    <w:rsid w:val="00770C9C"/>
    <w:rsid w:val="00771104"/>
    <w:rsid w:val="0077134E"/>
    <w:rsid w:val="00771521"/>
    <w:rsid w:val="0077176C"/>
    <w:rsid w:val="0077180F"/>
    <w:rsid w:val="00772034"/>
    <w:rsid w:val="007721A3"/>
    <w:rsid w:val="007722C8"/>
    <w:rsid w:val="00772CFD"/>
    <w:rsid w:val="00772D90"/>
    <w:rsid w:val="00772FB4"/>
    <w:rsid w:val="00773929"/>
    <w:rsid w:val="00774830"/>
    <w:rsid w:val="00774A6C"/>
    <w:rsid w:val="00774D82"/>
    <w:rsid w:val="00775937"/>
    <w:rsid w:val="00775A25"/>
    <w:rsid w:val="00776342"/>
    <w:rsid w:val="00776498"/>
    <w:rsid w:val="00776ADD"/>
    <w:rsid w:val="00776CAA"/>
    <w:rsid w:val="0077747C"/>
    <w:rsid w:val="00777737"/>
    <w:rsid w:val="00777FCC"/>
    <w:rsid w:val="00780846"/>
    <w:rsid w:val="00780F38"/>
    <w:rsid w:val="00780F48"/>
    <w:rsid w:val="0078112F"/>
    <w:rsid w:val="00781300"/>
    <w:rsid w:val="0078130B"/>
    <w:rsid w:val="007813EC"/>
    <w:rsid w:val="00781450"/>
    <w:rsid w:val="007819E0"/>
    <w:rsid w:val="00781FB3"/>
    <w:rsid w:val="0078216A"/>
    <w:rsid w:val="0078229C"/>
    <w:rsid w:val="007822BD"/>
    <w:rsid w:val="007827F8"/>
    <w:rsid w:val="00782ECE"/>
    <w:rsid w:val="00783714"/>
    <w:rsid w:val="00783B7A"/>
    <w:rsid w:val="00783CFD"/>
    <w:rsid w:val="00784B34"/>
    <w:rsid w:val="00784FA8"/>
    <w:rsid w:val="007850B5"/>
    <w:rsid w:val="007852A1"/>
    <w:rsid w:val="00785F2A"/>
    <w:rsid w:val="0078602A"/>
    <w:rsid w:val="007864E6"/>
    <w:rsid w:val="007865F6"/>
    <w:rsid w:val="00786A7C"/>
    <w:rsid w:val="00786CA9"/>
    <w:rsid w:val="00786CCD"/>
    <w:rsid w:val="007871AF"/>
    <w:rsid w:val="00787353"/>
    <w:rsid w:val="0078765A"/>
    <w:rsid w:val="00787EFE"/>
    <w:rsid w:val="0079058B"/>
    <w:rsid w:val="00791530"/>
    <w:rsid w:val="0079169C"/>
    <w:rsid w:val="0079172A"/>
    <w:rsid w:val="00791EC3"/>
    <w:rsid w:val="00792A46"/>
    <w:rsid w:val="00792A8E"/>
    <w:rsid w:val="00792A98"/>
    <w:rsid w:val="00792ACD"/>
    <w:rsid w:val="00793433"/>
    <w:rsid w:val="0079377C"/>
    <w:rsid w:val="00793E52"/>
    <w:rsid w:val="007951BE"/>
    <w:rsid w:val="00795559"/>
    <w:rsid w:val="007955DE"/>
    <w:rsid w:val="00795819"/>
    <w:rsid w:val="00795C1A"/>
    <w:rsid w:val="00795CBF"/>
    <w:rsid w:val="00795CC6"/>
    <w:rsid w:val="00795FA3"/>
    <w:rsid w:val="00796418"/>
    <w:rsid w:val="007972D7"/>
    <w:rsid w:val="007976D0"/>
    <w:rsid w:val="007977FA"/>
    <w:rsid w:val="00797B99"/>
    <w:rsid w:val="007A01B1"/>
    <w:rsid w:val="007A0BA3"/>
    <w:rsid w:val="007A177F"/>
    <w:rsid w:val="007A181A"/>
    <w:rsid w:val="007A1ADB"/>
    <w:rsid w:val="007A1F1C"/>
    <w:rsid w:val="007A22BA"/>
    <w:rsid w:val="007A2495"/>
    <w:rsid w:val="007A24A2"/>
    <w:rsid w:val="007A2500"/>
    <w:rsid w:val="007A291A"/>
    <w:rsid w:val="007A2A19"/>
    <w:rsid w:val="007A2C03"/>
    <w:rsid w:val="007A3076"/>
    <w:rsid w:val="007A3C23"/>
    <w:rsid w:val="007A3EA0"/>
    <w:rsid w:val="007A3F4A"/>
    <w:rsid w:val="007A478C"/>
    <w:rsid w:val="007A4A83"/>
    <w:rsid w:val="007A5C08"/>
    <w:rsid w:val="007A6B1D"/>
    <w:rsid w:val="007A742C"/>
    <w:rsid w:val="007A751B"/>
    <w:rsid w:val="007A7A25"/>
    <w:rsid w:val="007A7D5D"/>
    <w:rsid w:val="007B036A"/>
    <w:rsid w:val="007B0A79"/>
    <w:rsid w:val="007B18E0"/>
    <w:rsid w:val="007B260D"/>
    <w:rsid w:val="007B2E26"/>
    <w:rsid w:val="007B32A2"/>
    <w:rsid w:val="007B357E"/>
    <w:rsid w:val="007B3812"/>
    <w:rsid w:val="007B398C"/>
    <w:rsid w:val="007B4042"/>
    <w:rsid w:val="007B49E8"/>
    <w:rsid w:val="007B4BD8"/>
    <w:rsid w:val="007B4E9C"/>
    <w:rsid w:val="007B4FDD"/>
    <w:rsid w:val="007B5082"/>
    <w:rsid w:val="007B50EE"/>
    <w:rsid w:val="007B5271"/>
    <w:rsid w:val="007B5A04"/>
    <w:rsid w:val="007B5A6A"/>
    <w:rsid w:val="007B5BE5"/>
    <w:rsid w:val="007B6208"/>
    <w:rsid w:val="007B68A0"/>
    <w:rsid w:val="007B69FA"/>
    <w:rsid w:val="007B6C2F"/>
    <w:rsid w:val="007B6D14"/>
    <w:rsid w:val="007B6DC2"/>
    <w:rsid w:val="007B70E3"/>
    <w:rsid w:val="007B73B8"/>
    <w:rsid w:val="007C03B3"/>
    <w:rsid w:val="007C046E"/>
    <w:rsid w:val="007C0A40"/>
    <w:rsid w:val="007C0D4D"/>
    <w:rsid w:val="007C0E9E"/>
    <w:rsid w:val="007C146E"/>
    <w:rsid w:val="007C1737"/>
    <w:rsid w:val="007C17A4"/>
    <w:rsid w:val="007C237D"/>
    <w:rsid w:val="007C23B5"/>
    <w:rsid w:val="007C2509"/>
    <w:rsid w:val="007C2BD9"/>
    <w:rsid w:val="007C3696"/>
    <w:rsid w:val="007C385D"/>
    <w:rsid w:val="007C38AC"/>
    <w:rsid w:val="007C3A00"/>
    <w:rsid w:val="007C3A03"/>
    <w:rsid w:val="007C3C91"/>
    <w:rsid w:val="007C3C9C"/>
    <w:rsid w:val="007C3D06"/>
    <w:rsid w:val="007C42EC"/>
    <w:rsid w:val="007C46A7"/>
    <w:rsid w:val="007C4ACA"/>
    <w:rsid w:val="007C4E04"/>
    <w:rsid w:val="007C4F12"/>
    <w:rsid w:val="007C5053"/>
    <w:rsid w:val="007C515D"/>
    <w:rsid w:val="007C558C"/>
    <w:rsid w:val="007C5E03"/>
    <w:rsid w:val="007C63D5"/>
    <w:rsid w:val="007C64B3"/>
    <w:rsid w:val="007C6AB0"/>
    <w:rsid w:val="007C6ED7"/>
    <w:rsid w:val="007C6F91"/>
    <w:rsid w:val="007C7166"/>
    <w:rsid w:val="007C7A3B"/>
    <w:rsid w:val="007C7DF3"/>
    <w:rsid w:val="007D10D9"/>
    <w:rsid w:val="007D174F"/>
    <w:rsid w:val="007D1B64"/>
    <w:rsid w:val="007D3C29"/>
    <w:rsid w:val="007D533A"/>
    <w:rsid w:val="007D584B"/>
    <w:rsid w:val="007D60C1"/>
    <w:rsid w:val="007D6172"/>
    <w:rsid w:val="007D628B"/>
    <w:rsid w:val="007D64DE"/>
    <w:rsid w:val="007D6805"/>
    <w:rsid w:val="007D715C"/>
    <w:rsid w:val="007D75E6"/>
    <w:rsid w:val="007D7BC3"/>
    <w:rsid w:val="007D7D78"/>
    <w:rsid w:val="007D7FAB"/>
    <w:rsid w:val="007E0199"/>
    <w:rsid w:val="007E0719"/>
    <w:rsid w:val="007E1B93"/>
    <w:rsid w:val="007E1D79"/>
    <w:rsid w:val="007E1DD7"/>
    <w:rsid w:val="007E2F4C"/>
    <w:rsid w:val="007E3687"/>
    <w:rsid w:val="007E3A8F"/>
    <w:rsid w:val="007E4A4F"/>
    <w:rsid w:val="007E5207"/>
    <w:rsid w:val="007E537D"/>
    <w:rsid w:val="007E59D8"/>
    <w:rsid w:val="007E5EBA"/>
    <w:rsid w:val="007E6123"/>
    <w:rsid w:val="007E6674"/>
    <w:rsid w:val="007E6D0D"/>
    <w:rsid w:val="007F006E"/>
    <w:rsid w:val="007F00F1"/>
    <w:rsid w:val="007F0826"/>
    <w:rsid w:val="007F13AE"/>
    <w:rsid w:val="007F187E"/>
    <w:rsid w:val="007F1971"/>
    <w:rsid w:val="007F20A3"/>
    <w:rsid w:val="007F2331"/>
    <w:rsid w:val="007F2707"/>
    <w:rsid w:val="007F2721"/>
    <w:rsid w:val="007F2EB8"/>
    <w:rsid w:val="007F3E08"/>
    <w:rsid w:val="007F3F2C"/>
    <w:rsid w:val="007F4212"/>
    <w:rsid w:val="007F425B"/>
    <w:rsid w:val="007F4554"/>
    <w:rsid w:val="007F5063"/>
    <w:rsid w:val="007F509B"/>
    <w:rsid w:val="007F5965"/>
    <w:rsid w:val="007F5EFD"/>
    <w:rsid w:val="007F61EF"/>
    <w:rsid w:val="007F63E7"/>
    <w:rsid w:val="007F64E3"/>
    <w:rsid w:val="007F6A83"/>
    <w:rsid w:val="007F6BDE"/>
    <w:rsid w:val="007F76B9"/>
    <w:rsid w:val="007F7ED7"/>
    <w:rsid w:val="007F7EFA"/>
    <w:rsid w:val="007F7F11"/>
    <w:rsid w:val="008005D1"/>
    <w:rsid w:val="00801670"/>
    <w:rsid w:val="00801D23"/>
    <w:rsid w:val="00801E0D"/>
    <w:rsid w:val="00801E4E"/>
    <w:rsid w:val="00802E03"/>
    <w:rsid w:val="00803190"/>
    <w:rsid w:val="00803297"/>
    <w:rsid w:val="00803755"/>
    <w:rsid w:val="00803781"/>
    <w:rsid w:val="00803A41"/>
    <w:rsid w:val="00803C53"/>
    <w:rsid w:val="00804409"/>
    <w:rsid w:val="00804500"/>
    <w:rsid w:val="00804583"/>
    <w:rsid w:val="008048BD"/>
    <w:rsid w:val="0080506B"/>
    <w:rsid w:val="00805BB8"/>
    <w:rsid w:val="0080651A"/>
    <w:rsid w:val="008065CC"/>
    <w:rsid w:val="00806669"/>
    <w:rsid w:val="008067B1"/>
    <w:rsid w:val="008067E2"/>
    <w:rsid w:val="008076FA"/>
    <w:rsid w:val="00807D84"/>
    <w:rsid w:val="0081066D"/>
    <w:rsid w:val="00810C1B"/>
    <w:rsid w:val="00811055"/>
    <w:rsid w:val="00811172"/>
    <w:rsid w:val="00812686"/>
    <w:rsid w:val="00812762"/>
    <w:rsid w:val="00812D4D"/>
    <w:rsid w:val="00812D9C"/>
    <w:rsid w:val="00812E6E"/>
    <w:rsid w:val="00812E94"/>
    <w:rsid w:val="0081308D"/>
    <w:rsid w:val="008142A3"/>
    <w:rsid w:val="008148F4"/>
    <w:rsid w:val="00814A71"/>
    <w:rsid w:val="00814AB7"/>
    <w:rsid w:val="00814DF7"/>
    <w:rsid w:val="0081516B"/>
    <w:rsid w:val="008153F7"/>
    <w:rsid w:val="00815520"/>
    <w:rsid w:val="00815FB5"/>
    <w:rsid w:val="008163B5"/>
    <w:rsid w:val="0081645B"/>
    <w:rsid w:val="00816745"/>
    <w:rsid w:val="008167BC"/>
    <w:rsid w:val="00816B80"/>
    <w:rsid w:val="00816C7F"/>
    <w:rsid w:val="00816E98"/>
    <w:rsid w:val="00817D7C"/>
    <w:rsid w:val="00817DAC"/>
    <w:rsid w:val="00820E9A"/>
    <w:rsid w:val="00821306"/>
    <w:rsid w:val="008219A0"/>
    <w:rsid w:val="00821A2C"/>
    <w:rsid w:val="00821D56"/>
    <w:rsid w:val="00821DF1"/>
    <w:rsid w:val="008225AB"/>
    <w:rsid w:val="008226E4"/>
    <w:rsid w:val="00822FEF"/>
    <w:rsid w:val="008234C4"/>
    <w:rsid w:val="00823AA1"/>
    <w:rsid w:val="00823D3E"/>
    <w:rsid w:val="008241BC"/>
    <w:rsid w:val="0082428E"/>
    <w:rsid w:val="00824902"/>
    <w:rsid w:val="00824BC4"/>
    <w:rsid w:val="00824DC4"/>
    <w:rsid w:val="00824F07"/>
    <w:rsid w:val="00825035"/>
    <w:rsid w:val="008257E9"/>
    <w:rsid w:val="0082607B"/>
    <w:rsid w:val="00826461"/>
    <w:rsid w:val="00826753"/>
    <w:rsid w:val="008267AC"/>
    <w:rsid w:val="0082691E"/>
    <w:rsid w:val="008269E6"/>
    <w:rsid w:val="00827053"/>
    <w:rsid w:val="00827393"/>
    <w:rsid w:val="0082769A"/>
    <w:rsid w:val="008278DD"/>
    <w:rsid w:val="00827A20"/>
    <w:rsid w:val="00830229"/>
    <w:rsid w:val="00830564"/>
    <w:rsid w:val="008313D2"/>
    <w:rsid w:val="00831F6F"/>
    <w:rsid w:val="0083252D"/>
    <w:rsid w:val="008333E8"/>
    <w:rsid w:val="00833557"/>
    <w:rsid w:val="008335A9"/>
    <w:rsid w:val="008336B2"/>
    <w:rsid w:val="00833A7F"/>
    <w:rsid w:val="008345D9"/>
    <w:rsid w:val="008347E3"/>
    <w:rsid w:val="008348B5"/>
    <w:rsid w:val="00834CF1"/>
    <w:rsid w:val="00834E5B"/>
    <w:rsid w:val="00835067"/>
    <w:rsid w:val="0083527A"/>
    <w:rsid w:val="008352AA"/>
    <w:rsid w:val="0083623E"/>
    <w:rsid w:val="00837F6E"/>
    <w:rsid w:val="008405C5"/>
    <w:rsid w:val="00840BE9"/>
    <w:rsid w:val="008411A8"/>
    <w:rsid w:val="008413EA"/>
    <w:rsid w:val="00841C30"/>
    <w:rsid w:val="00841C38"/>
    <w:rsid w:val="00841EAD"/>
    <w:rsid w:val="00842020"/>
    <w:rsid w:val="0084256A"/>
    <w:rsid w:val="00842647"/>
    <w:rsid w:val="00842C89"/>
    <w:rsid w:val="00842F4F"/>
    <w:rsid w:val="00843221"/>
    <w:rsid w:val="008439EF"/>
    <w:rsid w:val="008445F5"/>
    <w:rsid w:val="00844770"/>
    <w:rsid w:val="00844DB3"/>
    <w:rsid w:val="0084505A"/>
    <w:rsid w:val="00845374"/>
    <w:rsid w:val="008453F5"/>
    <w:rsid w:val="00845572"/>
    <w:rsid w:val="008455B8"/>
    <w:rsid w:val="008456C9"/>
    <w:rsid w:val="00845961"/>
    <w:rsid w:val="00845C94"/>
    <w:rsid w:val="00845E90"/>
    <w:rsid w:val="00846054"/>
    <w:rsid w:val="0084698B"/>
    <w:rsid w:val="00846F86"/>
    <w:rsid w:val="008475E6"/>
    <w:rsid w:val="00847A90"/>
    <w:rsid w:val="008509CC"/>
    <w:rsid w:val="00850B32"/>
    <w:rsid w:val="008510B2"/>
    <w:rsid w:val="00852036"/>
    <w:rsid w:val="0085247D"/>
    <w:rsid w:val="00852842"/>
    <w:rsid w:val="0085342F"/>
    <w:rsid w:val="00853AA3"/>
    <w:rsid w:val="00853DEC"/>
    <w:rsid w:val="00853EF7"/>
    <w:rsid w:val="00853F72"/>
    <w:rsid w:val="00854084"/>
    <w:rsid w:val="008541A8"/>
    <w:rsid w:val="0085497E"/>
    <w:rsid w:val="00854A7C"/>
    <w:rsid w:val="00854F35"/>
    <w:rsid w:val="00855322"/>
    <w:rsid w:val="00855C3F"/>
    <w:rsid w:val="00855D1A"/>
    <w:rsid w:val="00855E71"/>
    <w:rsid w:val="00856202"/>
    <w:rsid w:val="008563F8"/>
    <w:rsid w:val="00856669"/>
    <w:rsid w:val="00856922"/>
    <w:rsid w:val="008573B9"/>
    <w:rsid w:val="0085746F"/>
    <w:rsid w:val="008579F8"/>
    <w:rsid w:val="00857B03"/>
    <w:rsid w:val="00857C01"/>
    <w:rsid w:val="00857DDE"/>
    <w:rsid w:val="00857E3F"/>
    <w:rsid w:val="00857F48"/>
    <w:rsid w:val="008604BC"/>
    <w:rsid w:val="0086098D"/>
    <w:rsid w:val="00860CB4"/>
    <w:rsid w:val="00860F07"/>
    <w:rsid w:val="00861359"/>
    <w:rsid w:val="008619AD"/>
    <w:rsid w:val="00861FA8"/>
    <w:rsid w:val="00862070"/>
    <w:rsid w:val="00862299"/>
    <w:rsid w:val="0086278B"/>
    <w:rsid w:val="00862830"/>
    <w:rsid w:val="00862CE9"/>
    <w:rsid w:val="0086316C"/>
    <w:rsid w:val="0086326F"/>
    <w:rsid w:val="00863B53"/>
    <w:rsid w:val="00864077"/>
    <w:rsid w:val="00864177"/>
    <w:rsid w:val="00864341"/>
    <w:rsid w:val="00864528"/>
    <w:rsid w:val="00864A98"/>
    <w:rsid w:val="008650E8"/>
    <w:rsid w:val="00865A42"/>
    <w:rsid w:val="00865E2F"/>
    <w:rsid w:val="00866A48"/>
    <w:rsid w:val="00867547"/>
    <w:rsid w:val="008675CD"/>
    <w:rsid w:val="008705A4"/>
    <w:rsid w:val="008708F1"/>
    <w:rsid w:val="00870F41"/>
    <w:rsid w:val="0087104C"/>
    <w:rsid w:val="00871168"/>
    <w:rsid w:val="008717B3"/>
    <w:rsid w:val="008726ED"/>
    <w:rsid w:val="0087278B"/>
    <w:rsid w:val="00872BA9"/>
    <w:rsid w:val="00872BE4"/>
    <w:rsid w:val="0087300E"/>
    <w:rsid w:val="00873124"/>
    <w:rsid w:val="008733B0"/>
    <w:rsid w:val="00873F50"/>
    <w:rsid w:val="0087418D"/>
    <w:rsid w:val="00874365"/>
    <w:rsid w:val="00874E03"/>
    <w:rsid w:val="00875473"/>
    <w:rsid w:val="0087549E"/>
    <w:rsid w:val="008758E4"/>
    <w:rsid w:val="00875E9D"/>
    <w:rsid w:val="00876008"/>
    <w:rsid w:val="00876175"/>
    <w:rsid w:val="008765FA"/>
    <w:rsid w:val="00876FA3"/>
    <w:rsid w:val="008777E6"/>
    <w:rsid w:val="00877D1D"/>
    <w:rsid w:val="00880C4C"/>
    <w:rsid w:val="00880D5F"/>
    <w:rsid w:val="00881AC5"/>
    <w:rsid w:val="00881B7D"/>
    <w:rsid w:val="008822B9"/>
    <w:rsid w:val="0088280E"/>
    <w:rsid w:val="00882C6D"/>
    <w:rsid w:val="00883133"/>
    <w:rsid w:val="0088357D"/>
    <w:rsid w:val="00883CD8"/>
    <w:rsid w:val="00883E7F"/>
    <w:rsid w:val="00884794"/>
    <w:rsid w:val="008850F6"/>
    <w:rsid w:val="0088540D"/>
    <w:rsid w:val="00885506"/>
    <w:rsid w:val="00885C59"/>
    <w:rsid w:val="00886590"/>
    <w:rsid w:val="00886C70"/>
    <w:rsid w:val="00886F65"/>
    <w:rsid w:val="008879EB"/>
    <w:rsid w:val="00890C5D"/>
    <w:rsid w:val="00891656"/>
    <w:rsid w:val="008918F3"/>
    <w:rsid w:val="008919B2"/>
    <w:rsid w:val="00891AF0"/>
    <w:rsid w:val="00891D45"/>
    <w:rsid w:val="00892498"/>
    <w:rsid w:val="00892B19"/>
    <w:rsid w:val="00892B33"/>
    <w:rsid w:val="00892B8B"/>
    <w:rsid w:val="00892E4F"/>
    <w:rsid w:val="00892FB1"/>
    <w:rsid w:val="00893060"/>
    <w:rsid w:val="0089328E"/>
    <w:rsid w:val="00893ACC"/>
    <w:rsid w:val="008944A3"/>
    <w:rsid w:val="008949A9"/>
    <w:rsid w:val="00894A22"/>
    <w:rsid w:val="00894E61"/>
    <w:rsid w:val="008951F8"/>
    <w:rsid w:val="00895257"/>
    <w:rsid w:val="00896255"/>
    <w:rsid w:val="008962EF"/>
    <w:rsid w:val="00896772"/>
    <w:rsid w:val="00896822"/>
    <w:rsid w:val="008968C5"/>
    <w:rsid w:val="008969B7"/>
    <w:rsid w:val="00896BB3"/>
    <w:rsid w:val="00896F4D"/>
    <w:rsid w:val="008974CE"/>
    <w:rsid w:val="0089758B"/>
    <w:rsid w:val="00897B0D"/>
    <w:rsid w:val="00897D8C"/>
    <w:rsid w:val="008A0513"/>
    <w:rsid w:val="008A0762"/>
    <w:rsid w:val="008A16D3"/>
    <w:rsid w:val="008A1866"/>
    <w:rsid w:val="008A2B4D"/>
    <w:rsid w:val="008A2F5A"/>
    <w:rsid w:val="008A396A"/>
    <w:rsid w:val="008A3A7D"/>
    <w:rsid w:val="008A3EC2"/>
    <w:rsid w:val="008A4008"/>
    <w:rsid w:val="008A442C"/>
    <w:rsid w:val="008A4B70"/>
    <w:rsid w:val="008A4E82"/>
    <w:rsid w:val="008A503A"/>
    <w:rsid w:val="008A5630"/>
    <w:rsid w:val="008A5DB0"/>
    <w:rsid w:val="008A6776"/>
    <w:rsid w:val="008A678F"/>
    <w:rsid w:val="008A699C"/>
    <w:rsid w:val="008A7933"/>
    <w:rsid w:val="008A7F9D"/>
    <w:rsid w:val="008B0169"/>
    <w:rsid w:val="008B030C"/>
    <w:rsid w:val="008B041D"/>
    <w:rsid w:val="008B0AD6"/>
    <w:rsid w:val="008B12B4"/>
    <w:rsid w:val="008B169F"/>
    <w:rsid w:val="008B1B41"/>
    <w:rsid w:val="008B1E48"/>
    <w:rsid w:val="008B2393"/>
    <w:rsid w:val="008B248B"/>
    <w:rsid w:val="008B27AF"/>
    <w:rsid w:val="008B2AE2"/>
    <w:rsid w:val="008B2AFE"/>
    <w:rsid w:val="008B2BE9"/>
    <w:rsid w:val="008B3496"/>
    <w:rsid w:val="008B364B"/>
    <w:rsid w:val="008B36DD"/>
    <w:rsid w:val="008B3F2F"/>
    <w:rsid w:val="008B3FE9"/>
    <w:rsid w:val="008B4865"/>
    <w:rsid w:val="008B4A60"/>
    <w:rsid w:val="008B4CF0"/>
    <w:rsid w:val="008B6273"/>
    <w:rsid w:val="008B66B0"/>
    <w:rsid w:val="008B6A03"/>
    <w:rsid w:val="008B6E7B"/>
    <w:rsid w:val="008B707F"/>
    <w:rsid w:val="008B74FB"/>
    <w:rsid w:val="008B7D1A"/>
    <w:rsid w:val="008C02D4"/>
    <w:rsid w:val="008C0FBA"/>
    <w:rsid w:val="008C1068"/>
    <w:rsid w:val="008C1522"/>
    <w:rsid w:val="008C1897"/>
    <w:rsid w:val="008C24AB"/>
    <w:rsid w:val="008C25A2"/>
    <w:rsid w:val="008C296B"/>
    <w:rsid w:val="008C2A98"/>
    <w:rsid w:val="008C2E1C"/>
    <w:rsid w:val="008C2F01"/>
    <w:rsid w:val="008C2F59"/>
    <w:rsid w:val="008C2FC7"/>
    <w:rsid w:val="008C32C7"/>
    <w:rsid w:val="008C371A"/>
    <w:rsid w:val="008C3855"/>
    <w:rsid w:val="008C3A7B"/>
    <w:rsid w:val="008C3EF6"/>
    <w:rsid w:val="008C3F85"/>
    <w:rsid w:val="008C413B"/>
    <w:rsid w:val="008C4674"/>
    <w:rsid w:val="008C468E"/>
    <w:rsid w:val="008C4EF8"/>
    <w:rsid w:val="008C6206"/>
    <w:rsid w:val="008C6458"/>
    <w:rsid w:val="008C64E5"/>
    <w:rsid w:val="008C6B40"/>
    <w:rsid w:val="008C728C"/>
    <w:rsid w:val="008C72BB"/>
    <w:rsid w:val="008C7436"/>
    <w:rsid w:val="008C7663"/>
    <w:rsid w:val="008C7945"/>
    <w:rsid w:val="008C7A15"/>
    <w:rsid w:val="008C7F0F"/>
    <w:rsid w:val="008D00D0"/>
    <w:rsid w:val="008D0109"/>
    <w:rsid w:val="008D0178"/>
    <w:rsid w:val="008D0581"/>
    <w:rsid w:val="008D0B39"/>
    <w:rsid w:val="008D2001"/>
    <w:rsid w:val="008D216D"/>
    <w:rsid w:val="008D23D1"/>
    <w:rsid w:val="008D293B"/>
    <w:rsid w:val="008D2EA7"/>
    <w:rsid w:val="008D4303"/>
    <w:rsid w:val="008D4747"/>
    <w:rsid w:val="008D4E62"/>
    <w:rsid w:val="008D4FE7"/>
    <w:rsid w:val="008D5A2A"/>
    <w:rsid w:val="008D5B52"/>
    <w:rsid w:val="008D5EB3"/>
    <w:rsid w:val="008D6012"/>
    <w:rsid w:val="008D62AA"/>
    <w:rsid w:val="008D66BE"/>
    <w:rsid w:val="008D6790"/>
    <w:rsid w:val="008D682F"/>
    <w:rsid w:val="008D6ABB"/>
    <w:rsid w:val="008D6CFF"/>
    <w:rsid w:val="008D7019"/>
    <w:rsid w:val="008D7983"/>
    <w:rsid w:val="008E0124"/>
    <w:rsid w:val="008E0424"/>
    <w:rsid w:val="008E0676"/>
    <w:rsid w:val="008E11E7"/>
    <w:rsid w:val="008E2292"/>
    <w:rsid w:val="008E2E36"/>
    <w:rsid w:val="008E36D0"/>
    <w:rsid w:val="008E384D"/>
    <w:rsid w:val="008E3A64"/>
    <w:rsid w:val="008E3F06"/>
    <w:rsid w:val="008E42D7"/>
    <w:rsid w:val="008E4F85"/>
    <w:rsid w:val="008E6069"/>
    <w:rsid w:val="008E610A"/>
    <w:rsid w:val="008E649A"/>
    <w:rsid w:val="008E6B2F"/>
    <w:rsid w:val="008E76CA"/>
    <w:rsid w:val="008E7C90"/>
    <w:rsid w:val="008E7DFB"/>
    <w:rsid w:val="008F0028"/>
    <w:rsid w:val="008F0736"/>
    <w:rsid w:val="008F09B5"/>
    <w:rsid w:val="008F0F22"/>
    <w:rsid w:val="008F12D3"/>
    <w:rsid w:val="008F1959"/>
    <w:rsid w:val="008F1BE6"/>
    <w:rsid w:val="008F1C96"/>
    <w:rsid w:val="008F1D57"/>
    <w:rsid w:val="008F1DF2"/>
    <w:rsid w:val="008F1F09"/>
    <w:rsid w:val="008F27CC"/>
    <w:rsid w:val="008F29FA"/>
    <w:rsid w:val="008F2C3C"/>
    <w:rsid w:val="008F2C7D"/>
    <w:rsid w:val="008F2F1D"/>
    <w:rsid w:val="008F2FD8"/>
    <w:rsid w:val="008F3058"/>
    <w:rsid w:val="008F3A0F"/>
    <w:rsid w:val="008F3DC5"/>
    <w:rsid w:val="008F463C"/>
    <w:rsid w:val="008F4EFA"/>
    <w:rsid w:val="008F5243"/>
    <w:rsid w:val="008F5725"/>
    <w:rsid w:val="008F682B"/>
    <w:rsid w:val="008F7284"/>
    <w:rsid w:val="008F74B3"/>
    <w:rsid w:val="008F7681"/>
    <w:rsid w:val="008F7C3E"/>
    <w:rsid w:val="00900F13"/>
    <w:rsid w:val="009014B9"/>
    <w:rsid w:val="0090176E"/>
    <w:rsid w:val="00901AF8"/>
    <w:rsid w:val="00901D25"/>
    <w:rsid w:val="0090277F"/>
    <w:rsid w:val="0090299B"/>
    <w:rsid w:val="009029CD"/>
    <w:rsid w:val="00902C90"/>
    <w:rsid w:val="009042CE"/>
    <w:rsid w:val="00904B71"/>
    <w:rsid w:val="00904EBB"/>
    <w:rsid w:val="00905787"/>
    <w:rsid w:val="00905F8F"/>
    <w:rsid w:val="0090641E"/>
    <w:rsid w:val="009064BB"/>
    <w:rsid w:val="00906659"/>
    <w:rsid w:val="00906A68"/>
    <w:rsid w:val="00906C40"/>
    <w:rsid w:val="00906ED1"/>
    <w:rsid w:val="0090704F"/>
    <w:rsid w:val="009070E2"/>
    <w:rsid w:val="009076CA"/>
    <w:rsid w:val="00907766"/>
    <w:rsid w:val="00907ACF"/>
    <w:rsid w:val="00907BAD"/>
    <w:rsid w:val="00910276"/>
    <w:rsid w:val="0091029E"/>
    <w:rsid w:val="00910387"/>
    <w:rsid w:val="00910800"/>
    <w:rsid w:val="00910AC4"/>
    <w:rsid w:val="00910C5C"/>
    <w:rsid w:val="00910E4B"/>
    <w:rsid w:val="0091104F"/>
    <w:rsid w:val="00911204"/>
    <w:rsid w:val="009112A7"/>
    <w:rsid w:val="00912299"/>
    <w:rsid w:val="00912BEC"/>
    <w:rsid w:val="00912E85"/>
    <w:rsid w:val="00912F04"/>
    <w:rsid w:val="0091322C"/>
    <w:rsid w:val="00913337"/>
    <w:rsid w:val="009138FC"/>
    <w:rsid w:val="00913D7E"/>
    <w:rsid w:val="00913E5E"/>
    <w:rsid w:val="009145C6"/>
    <w:rsid w:val="0091464F"/>
    <w:rsid w:val="00914D3F"/>
    <w:rsid w:val="00915842"/>
    <w:rsid w:val="00915A50"/>
    <w:rsid w:val="00915B16"/>
    <w:rsid w:val="00915B24"/>
    <w:rsid w:val="0091623E"/>
    <w:rsid w:val="009163F4"/>
    <w:rsid w:val="00916530"/>
    <w:rsid w:val="009167EC"/>
    <w:rsid w:val="00916855"/>
    <w:rsid w:val="009169F9"/>
    <w:rsid w:val="00916A98"/>
    <w:rsid w:val="00916AFA"/>
    <w:rsid w:val="00917AAD"/>
    <w:rsid w:val="00917B26"/>
    <w:rsid w:val="00917E12"/>
    <w:rsid w:val="00917FF2"/>
    <w:rsid w:val="0092009D"/>
    <w:rsid w:val="00920183"/>
    <w:rsid w:val="00920657"/>
    <w:rsid w:val="00920D2A"/>
    <w:rsid w:val="00921418"/>
    <w:rsid w:val="00921860"/>
    <w:rsid w:val="00921954"/>
    <w:rsid w:val="00921B01"/>
    <w:rsid w:val="0092254D"/>
    <w:rsid w:val="0092280E"/>
    <w:rsid w:val="00922D83"/>
    <w:rsid w:val="0092333B"/>
    <w:rsid w:val="0092334E"/>
    <w:rsid w:val="00923396"/>
    <w:rsid w:val="00923FA4"/>
    <w:rsid w:val="0092404F"/>
    <w:rsid w:val="009243FD"/>
    <w:rsid w:val="00924E34"/>
    <w:rsid w:val="00925779"/>
    <w:rsid w:val="0092585D"/>
    <w:rsid w:val="00926772"/>
    <w:rsid w:val="00926C77"/>
    <w:rsid w:val="00926E78"/>
    <w:rsid w:val="00927256"/>
    <w:rsid w:val="00927272"/>
    <w:rsid w:val="009273B1"/>
    <w:rsid w:val="009279B0"/>
    <w:rsid w:val="00927CEB"/>
    <w:rsid w:val="009309BA"/>
    <w:rsid w:val="00931AB7"/>
    <w:rsid w:val="00931C63"/>
    <w:rsid w:val="00932700"/>
    <w:rsid w:val="00932803"/>
    <w:rsid w:val="00932805"/>
    <w:rsid w:val="0093326B"/>
    <w:rsid w:val="00933284"/>
    <w:rsid w:val="00933A72"/>
    <w:rsid w:val="00933FC1"/>
    <w:rsid w:val="009340F4"/>
    <w:rsid w:val="009344E9"/>
    <w:rsid w:val="0093485E"/>
    <w:rsid w:val="0093486D"/>
    <w:rsid w:val="00934B13"/>
    <w:rsid w:val="00935A9A"/>
    <w:rsid w:val="00936269"/>
    <w:rsid w:val="00936430"/>
    <w:rsid w:val="00936486"/>
    <w:rsid w:val="00936575"/>
    <w:rsid w:val="00937841"/>
    <w:rsid w:val="009405F5"/>
    <w:rsid w:val="00940ADA"/>
    <w:rsid w:val="00940BD6"/>
    <w:rsid w:val="00940FA4"/>
    <w:rsid w:val="009410FC"/>
    <w:rsid w:val="009411B5"/>
    <w:rsid w:val="00941397"/>
    <w:rsid w:val="00941413"/>
    <w:rsid w:val="009416C9"/>
    <w:rsid w:val="00941733"/>
    <w:rsid w:val="00941798"/>
    <w:rsid w:val="00941B3D"/>
    <w:rsid w:val="009422FC"/>
    <w:rsid w:val="009424D8"/>
    <w:rsid w:val="0094342B"/>
    <w:rsid w:val="009436CB"/>
    <w:rsid w:val="0094399A"/>
    <w:rsid w:val="00943B43"/>
    <w:rsid w:val="00943EC4"/>
    <w:rsid w:val="00943FEC"/>
    <w:rsid w:val="00944079"/>
    <w:rsid w:val="00944BD6"/>
    <w:rsid w:val="009450BC"/>
    <w:rsid w:val="00946116"/>
    <w:rsid w:val="00946456"/>
    <w:rsid w:val="009464E9"/>
    <w:rsid w:val="0094725D"/>
    <w:rsid w:val="009477E2"/>
    <w:rsid w:val="00947D12"/>
    <w:rsid w:val="009500D1"/>
    <w:rsid w:val="00950148"/>
    <w:rsid w:val="00950204"/>
    <w:rsid w:val="00950667"/>
    <w:rsid w:val="0095070B"/>
    <w:rsid w:val="009510B0"/>
    <w:rsid w:val="0095149E"/>
    <w:rsid w:val="009514B7"/>
    <w:rsid w:val="009515AF"/>
    <w:rsid w:val="009515C4"/>
    <w:rsid w:val="009515C6"/>
    <w:rsid w:val="0095186E"/>
    <w:rsid w:val="009519C0"/>
    <w:rsid w:val="00951FBB"/>
    <w:rsid w:val="00952016"/>
    <w:rsid w:val="00952214"/>
    <w:rsid w:val="00952A42"/>
    <w:rsid w:val="00952A62"/>
    <w:rsid w:val="00952AD6"/>
    <w:rsid w:val="00952CBE"/>
    <w:rsid w:val="009538AA"/>
    <w:rsid w:val="00954137"/>
    <w:rsid w:val="00954837"/>
    <w:rsid w:val="00955394"/>
    <w:rsid w:val="00955B73"/>
    <w:rsid w:val="0095643D"/>
    <w:rsid w:val="0095686E"/>
    <w:rsid w:val="00956992"/>
    <w:rsid w:val="00957108"/>
    <w:rsid w:val="00957592"/>
    <w:rsid w:val="009577D8"/>
    <w:rsid w:val="009579BE"/>
    <w:rsid w:val="00960C2A"/>
    <w:rsid w:val="00961545"/>
    <w:rsid w:val="009616E2"/>
    <w:rsid w:val="009617F9"/>
    <w:rsid w:val="00961E95"/>
    <w:rsid w:val="0096244D"/>
    <w:rsid w:val="009624B6"/>
    <w:rsid w:val="00962A30"/>
    <w:rsid w:val="00962B2E"/>
    <w:rsid w:val="00963DDE"/>
    <w:rsid w:val="00964553"/>
    <w:rsid w:val="00964624"/>
    <w:rsid w:val="00965448"/>
    <w:rsid w:val="009658CB"/>
    <w:rsid w:val="00965C7E"/>
    <w:rsid w:val="0096648F"/>
    <w:rsid w:val="0096649D"/>
    <w:rsid w:val="00967B09"/>
    <w:rsid w:val="009702F2"/>
    <w:rsid w:val="009706FE"/>
    <w:rsid w:val="0097071F"/>
    <w:rsid w:val="00970880"/>
    <w:rsid w:val="00970C72"/>
    <w:rsid w:val="00970E86"/>
    <w:rsid w:val="009713C1"/>
    <w:rsid w:val="009714B5"/>
    <w:rsid w:val="009716A4"/>
    <w:rsid w:val="009716C7"/>
    <w:rsid w:val="00971B80"/>
    <w:rsid w:val="00971B93"/>
    <w:rsid w:val="00971CDB"/>
    <w:rsid w:val="00971D77"/>
    <w:rsid w:val="0097243C"/>
    <w:rsid w:val="0097265A"/>
    <w:rsid w:val="00972D41"/>
    <w:rsid w:val="00972E54"/>
    <w:rsid w:val="0097332C"/>
    <w:rsid w:val="00973691"/>
    <w:rsid w:val="009739AE"/>
    <w:rsid w:val="00973ABE"/>
    <w:rsid w:val="009740E3"/>
    <w:rsid w:val="009742D7"/>
    <w:rsid w:val="00974485"/>
    <w:rsid w:val="00974526"/>
    <w:rsid w:val="0097473A"/>
    <w:rsid w:val="0097492B"/>
    <w:rsid w:val="0097583A"/>
    <w:rsid w:val="00975B03"/>
    <w:rsid w:val="00975BA9"/>
    <w:rsid w:val="009760EE"/>
    <w:rsid w:val="00976175"/>
    <w:rsid w:val="00976802"/>
    <w:rsid w:val="00976CB0"/>
    <w:rsid w:val="00976F8D"/>
    <w:rsid w:val="00977823"/>
    <w:rsid w:val="009779EB"/>
    <w:rsid w:val="00977A8F"/>
    <w:rsid w:val="00977CF3"/>
    <w:rsid w:val="0098009A"/>
    <w:rsid w:val="009802CF"/>
    <w:rsid w:val="009803A9"/>
    <w:rsid w:val="00980AA5"/>
    <w:rsid w:val="00980D2D"/>
    <w:rsid w:val="00980DE1"/>
    <w:rsid w:val="009810CB"/>
    <w:rsid w:val="00982113"/>
    <w:rsid w:val="0098224C"/>
    <w:rsid w:val="00982262"/>
    <w:rsid w:val="00982352"/>
    <w:rsid w:val="00982CD0"/>
    <w:rsid w:val="00982D40"/>
    <w:rsid w:val="00982F4B"/>
    <w:rsid w:val="00983609"/>
    <w:rsid w:val="00983972"/>
    <w:rsid w:val="0098434B"/>
    <w:rsid w:val="00984CD4"/>
    <w:rsid w:val="00984CE6"/>
    <w:rsid w:val="0098510C"/>
    <w:rsid w:val="0098588C"/>
    <w:rsid w:val="00986039"/>
    <w:rsid w:val="00986375"/>
    <w:rsid w:val="0098653A"/>
    <w:rsid w:val="009867E3"/>
    <w:rsid w:val="00986957"/>
    <w:rsid w:val="009874CE"/>
    <w:rsid w:val="009874D7"/>
    <w:rsid w:val="0098789B"/>
    <w:rsid w:val="009903F4"/>
    <w:rsid w:val="0099043F"/>
    <w:rsid w:val="009904CC"/>
    <w:rsid w:val="00990F7F"/>
    <w:rsid w:val="00991742"/>
    <w:rsid w:val="00991810"/>
    <w:rsid w:val="00991955"/>
    <w:rsid w:val="00991E05"/>
    <w:rsid w:val="00991F7A"/>
    <w:rsid w:val="00991F81"/>
    <w:rsid w:val="009923AA"/>
    <w:rsid w:val="0099240C"/>
    <w:rsid w:val="009926C3"/>
    <w:rsid w:val="00992706"/>
    <w:rsid w:val="00992833"/>
    <w:rsid w:val="00992B80"/>
    <w:rsid w:val="009937BB"/>
    <w:rsid w:val="00993A1C"/>
    <w:rsid w:val="009945A9"/>
    <w:rsid w:val="009958C7"/>
    <w:rsid w:val="00995C41"/>
    <w:rsid w:val="00996089"/>
    <w:rsid w:val="00996533"/>
    <w:rsid w:val="00996539"/>
    <w:rsid w:val="00996552"/>
    <w:rsid w:val="009966F0"/>
    <w:rsid w:val="00996872"/>
    <w:rsid w:val="00996A43"/>
    <w:rsid w:val="00996E09"/>
    <w:rsid w:val="009973DB"/>
    <w:rsid w:val="00997745"/>
    <w:rsid w:val="00997F4B"/>
    <w:rsid w:val="00997FAE"/>
    <w:rsid w:val="009A0236"/>
    <w:rsid w:val="009A0794"/>
    <w:rsid w:val="009A0960"/>
    <w:rsid w:val="009A0B90"/>
    <w:rsid w:val="009A109C"/>
    <w:rsid w:val="009A119A"/>
    <w:rsid w:val="009A1897"/>
    <w:rsid w:val="009A18A3"/>
    <w:rsid w:val="009A1EE4"/>
    <w:rsid w:val="009A2242"/>
    <w:rsid w:val="009A278C"/>
    <w:rsid w:val="009A284C"/>
    <w:rsid w:val="009A28D5"/>
    <w:rsid w:val="009A298C"/>
    <w:rsid w:val="009A2B13"/>
    <w:rsid w:val="009A2E23"/>
    <w:rsid w:val="009A30CE"/>
    <w:rsid w:val="009A310A"/>
    <w:rsid w:val="009A360A"/>
    <w:rsid w:val="009A3BA8"/>
    <w:rsid w:val="009A4161"/>
    <w:rsid w:val="009A56F4"/>
    <w:rsid w:val="009A5CAE"/>
    <w:rsid w:val="009A5ED6"/>
    <w:rsid w:val="009A6274"/>
    <w:rsid w:val="009A64D7"/>
    <w:rsid w:val="009A66FF"/>
    <w:rsid w:val="009A73ED"/>
    <w:rsid w:val="009A772D"/>
    <w:rsid w:val="009A7941"/>
    <w:rsid w:val="009B02D8"/>
    <w:rsid w:val="009B0C09"/>
    <w:rsid w:val="009B0C49"/>
    <w:rsid w:val="009B1715"/>
    <w:rsid w:val="009B189A"/>
    <w:rsid w:val="009B201C"/>
    <w:rsid w:val="009B2669"/>
    <w:rsid w:val="009B2F5E"/>
    <w:rsid w:val="009B3376"/>
    <w:rsid w:val="009B3D41"/>
    <w:rsid w:val="009B3EDD"/>
    <w:rsid w:val="009B40E9"/>
    <w:rsid w:val="009B494B"/>
    <w:rsid w:val="009B49A1"/>
    <w:rsid w:val="009B49D0"/>
    <w:rsid w:val="009B4AB3"/>
    <w:rsid w:val="009B523F"/>
    <w:rsid w:val="009B5739"/>
    <w:rsid w:val="009B58E3"/>
    <w:rsid w:val="009B59A9"/>
    <w:rsid w:val="009B5FBB"/>
    <w:rsid w:val="009B63C4"/>
    <w:rsid w:val="009B6989"/>
    <w:rsid w:val="009B6B59"/>
    <w:rsid w:val="009B6FC8"/>
    <w:rsid w:val="009C0AB3"/>
    <w:rsid w:val="009C16DE"/>
    <w:rsid w:val="009C19CE"/>
    <w:rsid w:val="009C1D46"/>
    <w:rsid w:val="009C2033"/>
    <w:rsid w:val="009C254D"/>
    <w:rsid w:val="009C2E60"/>
    <w:rsid w:val="009C3432"/>
    <w:rsid w:val="009C3DF3"/>
    <w:rsid w:val="009C40D6"/>
    <w:rsid w:val="009C44D2"/>
    <w:rsid w:val="009C4535"/>
    <w:rsid w:val="009C54E8"/>
    <w:rsid w:val="009C591A"/>
    <w:rsid w:val="009C5B85"/>
    <w:rsid w:val="009C6221"/>
    <w:rsid w:val="009C64C7"/>
    <w:rsid w:val="009C6BA1"/>
    <w:rsid w:val="009C70A9"/>
    <w:rsid w:val="009C7550"/>
    <w:rsid w:val="009C7BB2"/>
    <w:rsid w:val="009C7E67"/>
    <w:rsid w:val="009D019F"/>
    <w:rsid w:val="009D03D8"/>
    <w:rsid w:val="009D05D4"/>
    <w:rsid w:val="009D09C6"/>
    <w:rsid w:val="009D0B31"/>
    <w:rsid w:val="009D0FB7"/>
    <w:rsid w:val="009D10D1"/>
    <w:rsid w:val="009D117B"/>
    <w:rsid w:val="009D13E9"/>
    <w:rsid w:val="009D15AC"/>
    <w:rsid w:val="009D1842"/>
    <w:rsid w:val="009D1BCD"/>
    <w:rsid w:val="009D1D1F"/>
    <w:rsid w:val="009D258D"/>
    <w:rsid w:val="009D25E5"/>
    <w:rsid w:val="009D260E"/>
    <w:rsid w:val="009D2A07"/>
    <w:rsid w:val="009D3388"/>
    <w:rsid w:val="009D3CC3"/>
    <w:rsid w:val="009D4110"/>
    <w:rsid w:val="009D46B5"/>
    <w:rsid w:val="009D4F1A"/>
    <w:rsid w:val="009D51BC"/>
    <w:rsid w:val="009D5332"/>
    <w:rsid w:val="009D54C6"/>
    <w:rsid w:val="009D5ED1"/>
    <w:rsid w:val="009D60CF"/>
    <w:rsid w:val="009D613D"/>
    <w:rsid w:val="009D64C6"/>
    <w:rsid w:val="009D65CA"/>
    <w:rsid w:val="009D662F"/>
    <w:rsid w:val="009D6722"/>
    <w:rsid w:val="009D683D"/>
    <w:rsid w:val="009D6B78"/>
    <w:rsid w:val="009D73BA"/>
    <w:rsid w:val="009E0459"/>
    <w:rsid w:val="009E054F"/>
    <w:rsid w:val="009E130B"/>
    <w:rsid w:val="009E1B3A"/>
    <w:rsid w:val="009E1EB2"/>
    <w:rsid w:val="009E2297"/>
    <w:rsid w:val="009E26F8"/>
    <w:rsid w:val="009E2C45"/>
    <w:rsid w:val="009E2CC4"/>
    <w:rsid w:val="009E3206"/>
    <w:rsid w:val="009E328B"/>
    <w:rsid w:val="009E3811"/>
    <w:rsid w:val="009E3973"/>
    <w:rsid w:val="009E3E91"/>
    <w:rsid w:val="009E4920"/>
    <w:rsid w:val="009E4D95"/>
    <w:rsid w:val="009E5119"/>
    <w:rsid w:val="009E5668"/>
    <w:rsid w:val="009E601B"/>
    <w:rsid w:val="009E61A4"/>
    <w:rsid w:val="009E63CE"/>
    <w:rsid w:val="009E6BF6"/>
    <w:rsid w:val="009E6DD6"/>
    <w:rsid w:val="009E718B"/>
    <w:rsid w:val="009E7554"/>
    <w:rsid w:val="009E7E84"/>
    <w:rsid w:val="009E7F87"/>
    <w:rsid w:val="009F0491"/>
    <w:rsid w:val="009F0AF1"/>
    <w:rsid w:val="009F1185"/>
    <w:rsid w:val="009F15E8"/>
    <w:rsid w:val="009F18B3"/>
    <w:rsid w:val="009F19DB"/>
    <w:rsid w:val="009F1A84"/>
    <w:rsid w:val="009F1DFF"/>
    <w:rsid w:val="009F21D5"/>
    <w:rsid w:val="009F28AA"/>
    <w:rsid w:val="009F3256"/>
    <w:rsid w:val="009F3771"/>
    <w:rsid w:val="009F378D"/>
    <w:rsid w:val="009F3EED"/>
    <w:rsid w:val="009F3F34"/>
    <w:rsid w:val="009F4059"/>
    <w:rsid w:val="009F4F73"/>
    <w:rsid w:val="009F56BD"/>
    <w:rsid w:val="009F58FC"/>
    <w:rsid w:val="009F5DD8"/>
    <w:rsid w:val="009F6001"/>
    <w:rsid w:val="009F637B"/>
    <w:rsid w:val="009F6A5E"/>
    <w:rsid w:val="009F6E4E"/>
    <w:rsid w:val="009F764E"/>
    <w:rsid w:val="009F7689"/>
    <w:rsid w:val="009F7DC3"/>
    <w:rsid w:val="009F7F06"/>
    <w:rsid w:val="00A000B4"/>
    <w:rsid w:val="00A00365"/>
    <w:rsid w:val="00A00467"/>
    <w:rsid w:val="00A0059C"/>
    <w:rsid w:val="00A01AA3"/>
    <w:rsid w:val="00A01BFD"/>
    <w:rsid w:val="00A02AE3"/>
    <w:rsid w:val="00A02DDB"/>
    <w:rsid w:val="00A02F9D"/>
    <w:rsid w:val="00A0345E"/>
    <w:rsid w:val="00A03C42"/>
    <w:rsid w:val="00A040A7"/>
    <w:rsid w:val="00A04711"/>
    <w:rsid w:val="00A04A47"/>
    <w:rsid w:val="00A05D7F"/>
    <w:rsid w:val="00A062EE"/>
    <w:rsid w:val="00A0695F"/>
    <w:rsid w:val="00A06B10"/>
    <w:rsid w:val="00A07450"/>
    <w:rsid w:val="00A07468"/>
    <w:rsid w:val="00A079D1"/>
    <w:rsid w:val="00A07C3B"/>
    <w:rsid w:val="00A07F1C"/>
    <w:rsid w:val="00A10570"/>
    <w:rsid w:val="00A10614"/>
    <w:rsid w:val="00A10629"/>
    <w:rsid w:val="00A10792"/>
    <w:rsid w:val="00A10C6A"/>
    <w:rsid w:val="00A10CA4"/>
    <w:rsid w:val="00A10E7B"/>
    <w:rsid w:val="00A112D1"/>
    <w:rsid w:val="00A11C29"/>
    <w:rsid w:val="00A124E1"/>
    <w:rsid w:val="00A1283A"/>
    <w:rsid w:val="00A12B62"/>
    <w:rsid w:val="00A12C66"/>
    <w:rsid w:val="00A13249"/>
    <w:rsid w:val="00A13308"/>
    <w:rsid w:val="00A1352D"/>
    <w:rsid w:val="00A13D82"/>
    <w:rsid w:val="00A13E66"/>
    <w:rsid w:val="00A144F8"/>
    <w:rsid w:val="00A14517"/>
    <w:rsid w:val="00A1452B"/>
    <w:rsid w:val="00A14748"/>
    <w:rsid w:val="00A14C54"/>
    <w:rsid w:val="00A150F2"/>
    <w:rsid w:val="00A152DA"/>
    <w:rsid w:val="00A15421"/>
    <w:rsid w:val="00A15753"/>
    <w:rsid w:val="00A15B07"/>
    <w:rsid w:val="00A15BB3"/>
    <w:rsid w:val="00A15C31"/>
    <w:rsid w:val="00A15F63"/>
    <w:rsid w:val="00A15FA0"/>
    <w:rsid w:val="00A15FA4"/>
    <w:rsid w:val="00A17028"/>
    <w:rsid w:val="00A17956"/>
    <w:rsid w:val="00A2032F"/>
    <w:rsid w:val="00A207FD"/>
    <w:rsid w:val="00A20B09"/>
    <w:rsid w:val="00A20FCB"/>
    <w:rsid w:val="00A2105F"/>
    <w:rsid w:val="00A2156B"/>
    <w:rsid w:val="00A219B7"/>
    <w:rsid w:val="00A22271"/>
    <w:rsid w:val="00A22CFE"/>
    <w:rsid w:val="00A23747"/>
    <w:rsid w:val="00A23B62"/>
    <w:rsid w:val="00A23C3B"/>
    <w:rsid w:val="00A23E58"/>
    <w:rsid w:val="00A247C4"/>
    <w:rsid w:val="00A24DD2"/>
    <w:rsid w:val="00A25778"/>
    <w:rsid w:val="00A258E6"/>
    <w:rsid w:val="00A25F08"/>
    <w:rsid w:val="00A2670B"/>
    <w:rsid w:val="00A268A4"/>
    <w:rsid w:val="00A2725A"/>
    <w:rsid w:val="00A2731F"/>
    <w:rsid w:val="00A27D34"/>
    <w:rsid w:val="00A27E34"/>
    <w:rsid w:val="00A27EC2"/>
    <w:rsid w:val="00A30AED"/>
    <w:rsid w:val="00A30F8E"/>
    <w:rsid w:val="00A310B2"/>
    <w:rsid w:val="00A311ED"/>
    <w:rsid w:val="00A31C49"/>
    <w:rsid w:val="00A32281"/>
    <w:rsid w:val="00A3292A"/>
    <w:rsid w:val="00A32985"/>
    <w:rsid w:val="00A32C8F"/>
    <w:rsid w:val="00A335D5"/>
    <w:rsid w:val="00A337AE"/>
    <w:rsid w:val="00A33844"/>
    <w:rsid w:val="00A339EF"/>
    <w:rsid w:val="00A339FE"/>
    <w:rsid w:val="00A33A13"/>
    <w:rsid w:val="00A33AAF"/>
    <w:rsid w:val="00A33B32"/>
    <w:rsid w:val="00A344CB"/>
    <w:rsid w:val="00A34869"/>
    <w:rsid w:val="00A34FA7"/>
    <w:rsid w:val="00A3535C"/>
    <w:rsid w:val="00A3556D"/>
    <w:rsid w:val="00A3576B"/>
    <w:rsid w:val="00A35ABF"/>
    <w:rsid w:val="00A360F3"/>
    <w:rsid w:val="00A3653E"/>
    <w:rsid w:val="00A3669A"/>
    <w:rsid w:val="00A376EB"/>
    <w:rsid w:val="00A37D0C"/>
    <w:rsid w:val="00A405A4"/>
    <w:rsid w:val="00A406A5"/>
    <w:rsid w:val="00A40AD0"/>
    <w:rsid w:val="00A41531"/>
    <w:rsid w:val="00A41797"/>
    <w:rsid w:val="00A4322C"/>
    <w:rsid w:val="00A4356B"/>
    <w:rsid w:val="00A436C4"/>
    <w:rsid w:val="00A4413B"/>
    <w:rsid w:val="00A447B3"/>
    <w:rsid w:val="00A4487C"/>
    <w:rsid w:val="00A448FE"/>
    <w:rsid w:val="00A44E7C"/>
    <w:rsid w:val="00A45612"/>
    <w:rsid w:val="00A460F4"/>
    <w:rsid w:val="00A462EE"/>
    <w:rsid w:val="00A47DCA"/>
    <w:rsid w:val="00A5014D"/>
    <w:rsid w:val="00A50545"/>
    <w:rsid w:val="00A5069D"/>
    <w:rsid w:val="00A509B9"/>
    <w:rsid w:val="00A5109B"/>
    <w:rsid w:val="00A52000"/>
    <w:rsid w:val="00A5238C"/>
    <w:rsid w:val="00A525B9"/>
    <w:rsid w:val="00A52923"/>
    <w:rsid w:val="00A5321C"/>
    <w:rsid w:val="00A532B2"/>
    <w:rsid w:val="00A53A8D"/>
    <w:rsid w:val="00A53DBB"/>
    <w:rsid w:val="00A53FA2"/>
    <w:rsid w:val="00A5444F"/>
    <w:rsid w:val="00A547F2"/>
    <w:rsid w:val="00A54A97"/>
    <w:rsid w:val="00A550A8"/>
    <w:rsid w:val="00A558AD"/>
    <w:rsid w:val="00A5601C"/>
    <w:rsid w:val="00A57468"/>
    <w:rsid w:val="00A574CA"/>
    <w:rsid w:val="00A57B5D"/>
    <w:rsid w:val="00A606D2"/>
    <w:rsid w:val="00A60A2E"/>
    <w:rsid w:val="00A610DE"/>
    <w:rsid w:val="00A61D6B"/>
    <w:rsid w:val="00A6292D"/>
    <w:rsid w:val="00A62CC6"/>
    <w:rsid w:val="00A637FB"/>
    <w:rsid w:val="00A64066"/>
    <w:rsid w:val="00A6408B"/>
    <w:rsid w:val="00A64B28"/>
    <w:rsid w:val="00A64DF0"/>
    <w:rsid w:val="00A64F7A"/>
    <w:rsid w:val="00A659F5"/>
    <w:rsid w:val="00A6673A"/>
    <w:rsid w:val="00A6726B"/>
    <w:rsid w:val="00A67688"/>
    <w:rsid w:val="00A678B1"/>
    <w:rsid w:val="00A6791E"/>
    <w:rsid w:val="00A67F78"/>
    <w:rsid w:val="00A7048D"/>
    <w:rsid w:val="00A70970"/>
    <w:rsid w:val="00A7099A"/>
    <w:rsid w:val="00A70B4E"/>
    <w:rsid w:val="00A70E5F"/>
    <w:rsid w:val="00A7189B"/>
    <w:rsid w:val="00A71E73"/>
    <w:rsid w:val="00A71E97"/>
    <w:rsid w:val="00A7208E"/>
    <w:rsid w:val="00A720F7"/>
    <w:rsid w:val="00A7257A"/>
    <w:rsid w:val="00A72E2D"/>
    <w:rsid w:val="00A7313B"/>
    <w:rsid w:val="00A73763"/>
    <w:rsid w:val="00A7396C"/>
    <w:rsid w:val="00A73A78"/>
    <w:rsid w:val="00A73D13"/>
    <w:rsid w:val="00A74084"/>
    <w:rsid w:val="00A742FF"/>
    <w:rsid w:val="00A743A8"/>
    <w:rsid w:val="00A74516"/>
    <w:rsid w:val="00A7462A"/>
    <w:rsid w:val="00A74C69"/>
    <w:rsid w:val="00A74C7B"/>
    <w:rsid w:val="00A74F6B"/>
    <w:rsid w:val="00A7524B"/>
    <w:rsid w:val="00A75894"/>
    <w:rsid w:val="00A75F18"/>
    <w:rsid w:val="00A7658B"/>
    <w:rsid w:val="00A76D4A"/>
    <w:rsid w:val="00A77043"/>
    <w:rsid w:val="00A775EE"/>
    <w:rsid w:val="00A7770F"/>
    <w:rsid w:val="00A778F0"/>
    <w:rsid w:val="00A77D26"/>
    <w:rsid w:val="00A8020C"/>
    <w:rsid w:val="00A80269"/>
    <w:rsid w:val="00A80542"/>
    <w:rsid w:val="00A8070D"/>
    <w:rsid w:val="00A80B81"/>
    <w:rsid w:val="00A80BC6"/>
    <w:rsid w:val="00A81DE7"/>
    <w:rsid w:val="00A81F78"/>
    <w:rsid w:val="00A8235D"/>
    <w:rsid w:val="00A82412"/>
    <w:rsid w:val="00A8247D"/>
    <w:rsid w:val="00A82D28"/>
    <w:rsid w:val="00A82D41"/>
    <w:rsid w:val="00A82F0F"/>
    <w:rsid w:val="00A83ADA"/>
    <w:rsid w:val="00A83E3A"/>
    <w:rsid w:val="00A845E6"/>
    <w:rsid w:val="00A8467F"/>
    <w:rsid w:val="00A848C0"/>
    <w:rsid w:val="00A84A83"/>
    <w:rsid w:val="00A84C51"/>
    <w:rsid w:val="00A84CCF"/>
    <w:rsid w:val="00A8557C"/>
    <w:rsid w:val="00A85FBA"/>
    <w:rsid w:val="00A860BC"/>
    <w:rsid w:val="00A86BCE"/>
    <w:rsid w:val="00A86C10"/>
    <w:rsid w:val="00A86D09"/>
    <w:rsid w:val="00A87C3C"/>
    <w:rsid w:val="00A87E7A"/>
    <w:rsid w:val="00A9108E"/>
    <w:rsid w:val="00A916E9"/>
    <w:rsid w:val="00A91AFB"/>
    <w:rsid w:val="00A91E3A"/>
    <w:rsid w:val="00A927BE"/>
    <w:rsid w:val="00A927DB"/>
    <w:rsid w:val="00A9287F"/>
    <w:rsid w:val="00A937E5"/>
    <w:rsid w:val="00A93A6F"/>
    <w:rsid w:val="00A93EBF"/>
    <w:rsid w:val="00A941A2"/>
    <w:rsid w:val="00A94438"/>
    <w:rsid w:val="00A947A1"/>
    <w:rsid w:val="00A94C55"/>
    <w:rsid w:val="00A94D36"/>
    <w:rsid w:val="00A94F64"/>
    <w:rsid w:val="00A95390"/>
    <w:rsid w:val="00A965E9"/>
    <w:rsid w:val="00A96650"/>
    <w:rsid w:val="00A96D76"/>
    <w:rsid w:val="00A96F5B"/>
    <w:rsid w:val="00A97085"/>
    <w:rsid w:val="00A97447"/>
    <w:rsid w:val="00A9768F"/>
    <w:rsid w:val="00A97C4B"/>
    <w:rsid w:val="00A97EDB"/>
    <w:rsid w:val="00A97F04"/>
    <w:rsid w:val="00AA02F0"/>
    <w:rsid w:val="00AA03EC"/>
    <w:rsid w:val="00AA0473"/>
    <w:rsid w:val="00AA0832"/>
    <w:rsid w:val="00AA123E"/>
    <w:rsid w:val="00AA13EE"/>
    <w:rsid w:val="00AA1623"/>
    <w:rsid w:val="00AA173F"/>
    <w:rsid w:val="00AA190B"/>
    <w:rsid w:val="00AA1C3E"/>
    <w:rsid w:val="00AA1C45"/>
    <w:rsid w:val="00AA1DE2"/>
    <w:rsid w:val="00AA1EFA"/>
    <w:rsid w:val="00AA2358"/>
    <w:rsid w:val="00AA26AF"/>
    <w:rsid w:val="00AA3D33"/>
    <w:rsid w:val="00AA3E95"/>
    <w:rsid w:val="00AA40ED"/>
    <w:rsid w:val="00AA4214"/>
    <w:rsid w:val="00AA448E"/>
    <w:rsid w:val="00AA4743"/>
    <w:rsid w:val="00AA47E2"/>
    <w:rsid w:val="00AA4D46"/>
    <w:rsid w:val="00AA4E03"/>
    <w:rsid w:val="00AA6A9C"/>
    <w:rsid w:val="00AA6C9A"/>
    <w:rsid w:val="00AA7057"/>
    <w:rsid w:val="00AA7352"/>
    <w:rsid w:val="00AA781A"/>
    <w:rsid w:val="00AA786F"/>
    <w:rsid w:val="00AB043A"/>
    <w:rsid w:val="00AB0704"/>
    <w:rsid w:val="00AB1688"/>
    <w:rsid w:val="00AB1970"/>
    <w:rsid w:val="00AB19A4"/>
    <w:rsid w:val="00AB2624"/>
    <w:rsid w:val="00AB30C3"/>
    <w:rsid w:val="00AB31AB"/>
    <w:rsid w:val="00AB349A"/>
    <w:rsid w:val="00AB3E94"/>
    <w:rsid w:val="00AB3ED4"/>
    <w:rsid w:val="00AB484E"/>
    <w:rsid w:val="00AB4B51"/>
    <w:rsid w:val="00AB4CFF"/>
    <w:rsid w:val="00AB4F23"/>
    <w:rsid w:val="00AB5267"/>
    <w:rsid w:val="00AB587C"/>
    <w:rsid w:val="00AB58E6"/>
    <w:rsid w:val="00AB5970"/>
    <w:rsid w:val="00AB5C10"/>
    <w:rsid w:val="00AB5C76"/>
    <w:rsid w:val="00AB5F2D"/>
    <w:rsid w:val="00AB74D3"/>
    <w:rsid w:val="00AB7DF4"/>
    <w:rsid w:val="00AB7F3C"/>
    <w:rsid w:val="00AC08F1"/>
    <w:rsid w:val="00AC12F7"/>
    <w:rsid w:val="00AC1A7C"/>
    <w:rsid w:val="00AC1A88"/>
    <w:rsid w:val="00AC1D44"/>
    <w:rsid w:val="00AC1F4F"/>
    <w:rsid w:val="00AC1FD4"/>
    <w:rsid w:val="00AC1FF5"/>
    <w:rsid w:val="00AC27C4"/>
    <w:rsid w:val="00AC29E1"/>
    <w:rsid w:val="00AC2C7C"/>
    <w:rsid w:val="00AC2F7F"/>
    <w:rsid w:val="00AC3053"/>
    <w:rsid w:val="00AC30CF"/>
    <w:rsid w:val="00AC362E"/>
    <w:rsid w:val="00AC3E09"/>
    <w:rsid w:val="00AC3EB9"/>
    <w:rsid w:val="00AC4550"/>
    <w:rsid w:val="00AC4C45"/>
    <w:rsid w:val="00AC5435"/>
    <w:rsid w:val="00AC56DF"/>
    <w:rsid w:val="00AC5ACE"/>
    <w:rsid w:val="00AC5F89"/>
    <w:rsid w:val="00AC61EA"/>
    <w:rsid w:val="00AC679E"/>
    <w:rsid w:val="00AC6F0A"/>
    <w:rsid w:val="00AC6F2C"/>
    <w:rsid w:val="00AC719F"/>
    <w:rsid w:val="00AC783E"/>
    <w:rsid w:val="00AC7878"/>
    <w:rsid w:val="00AC7D3D"/>
    <w:rsid w:val="00AD0978"/>
    <w:rsid w:val="00AD0B70"/>
    <w:rsid w:val="00AD0BD5"/>
    <w:rsid w:val="00AD1285"/>
    <w:rsid w:val="00AD15F3"/>
    <w:rsid w:val="00AD161C"/>
    <w:rsid w:val="00AD225B"/>
    <w:rsid w:val="00AD2D87"/>
    <w:rsid w:val="00AD2F9C"/>
    <w:rsid w:val="00AD34F0"/>
    <w:rsid w:val="00AD46DE"/>
    <w:rsid w:val="00AD4819"/>
    <w:rsid w:val="00AD4B48"/>
    <w:rsid w:val="00AD5504"/>
    <w:rsid w:val="00AD60E3"/>
    <w:rsid w:val="00AD6548"/>
    <w:rsid w:val="00AD6632"/>
    <w:rsid w:val="00AD6949"/>
    <w:rsid w:val="00AD6A89"/>
    <w:rsid w:val="00AD6B47"/>
    <w:rsid w:val="00AD6C4D"/>
    <w:rsid w:val="00AD6EAC"/>
    <w:rsid w:val="00AD72D5"/>
    <w:rsid w:val="00AD73B5"/>
    <w:rsid w:val="00AD74A8"/>
    <w:rsid w:val="00AD750D"/>
    <w:rsid w:val="00AD78C5"/>
    <w:rsid w:val="00AD7A10"/>
    <w:rsid w:val="00AE06E0"/>
    <w:rsid w:val="00AE1227"/>
    <w:rsid w:val="00AE16EA"/>
    <w:rsid w:val="00AE16F1"/>
    <w:rsid w:val="00AE1750"/>
    <w:rsid w:val="00AE19AA"/>
    <w:rsid w:val="00AE2519"/>
    <w:rsid w:val="00AE2E67"/>
    <w:rsid w:val="00AE2FD2"/>
    <w:rsid w:val="00AE340D"/>
    <w:rsid w:val="00AE3747"/>
    <w:rsid w:val="00AE4597"/>
    <w:rsid w:val="00AE4BC2"/>
    <w:rsid w:val="00AE6064"/>
    <w:rsid w:val="00AE68D7"/>
    <w:rsid w:val="00AE6C69"/>
    <w:rsid w:val="00AE6F7D"/>
    <w:rsid w:val="00AE7122"/>
    <w:rsid w:val="00AE79CC"/>
    <w:rsid w:val="00AE7AE1"/>
    <w:rsid w:val="00AE7EB9"/>
    <w:rsid w:val="00AF068E"/>
    <w:rsid w:val="00AF10DA"/>
    <w:rsid w:val="00AF121D"/>
    <w:rsid w:val="00AF1B5C"/>
    <w:rsid w:val="00AF1DAF"/>
    <w:rsid w:val="00AF1DDD"/>
    <w:rsid w:val="00AF22CC"/>
    <w:rsid w:val="00AF25DA"/>
    <w:rsid w:val="00AF2A3F"/>
    <w:rsid w:val="00AF2AA0"/>
    <w:rsid w:val="00AF2F82"/>
    <w:rsid w:val="00AF373F"/>
    <w:rsid w:val="00AF38B8"/>
    <w:rsid w:val="00AF38EA"/>
    <w:rsid w:val="00AF3F07"/>
    <w:rsid w:val="00AF4DA0"/>
    <w:rsid w:val="00AF53D8"/>
    <w:rsid w:val="00AF5835"/>
    <w:rsid w:val="00AF5CDF"/>
    <w:rsid w:val="00AF6006"/>
    <w:rsid w:val="00AF6548"/>
    <w:rsid w:val="00AF68A6"/>
    <w:rsid w:val="00AF6BA0"/>
    <w:rsid w:val="00AF707C"/>
    <w:rsid w:val="00AF72D5"/>
    <w:rsid w:val="00AF73C1"/>
    <w:rsid w:val="00AF788B"/>
    <w:rsid w:val="00B00DA0"/>
    <w:rsid w:val="00B0112E"/>
    <w:rsid w:val="00B01573"/>
    <w:rsid w:val="00B01597"/>
    <w:rsid w:val="00B018CE"/>
    <w:rsid w:val="00B01B58"/>
    <w:rsid w:val="00B01C66"/>
    <w:rsid w:val="00B01E04"/>
    <w:rsid w:val="00B01EF9"/>
    <w:rsid w:val="00B0216A"/>
    <w:rsid w:val="00B0243E"/>
    <w:rsid w:val="00B02596"/>
    <w:rsid w:val="00B0288F"/>
    <w:rsid w:val="00B030D3"/>
    <w:rsid w:val="00B03144"/>
    <w:rsid w:val="00B03757"/>
    <w:rsid w:val="00B037A1"/>
    <w:rsid w:val="00B038C2"/>
    <w:rsid w:val="00B03B72"/>
    <w:rsid w:val="00B03D43"/>
    <w:rsid w:val="00B03D65"/>
    <w:rsid w:val="00B03D7D"/>
    <w:rsid w:val="00B03DF9"/>
    <w:rsid w:val="00B041BA"/>
    <w:rsid w:val="00B04BA6"/>
    <w:rsid w:val="00B04ECB"/>
    <w:rsid w:val="00B04F8C"/>
    <w:rsid w:val="00B0537E"/>
    <w:rsid w:val="00B053AA"/>
    <w:rsid w:val="00B05905"/>
    <w:rsid w:val="00B060F9"/>
    <w:rsid w:val="00B06452"/>
    <w:rsid w:val="00B06671"/>
    <w:rsid w:val="00B066F5"/>
    <w:rsid w:val="00B06BAE"/>
    <w:rsid w:val="00B06CA6"/>
    <w:rsid w:val="00B07260"/>
    <w:rsid w:val="00B0758F"/>
    <w:rsid w:val="00B076B8"/>
    <w:rsid w:val="00B1015C"/>
    <w:rsid w:val="00B1076D"/>
    <w:rsid w:val="00B10AFE"/>
    <w:rsid w:val="00B10BD4"/>
    <w:rsid w:val="00B115EF"/>
    <w:rsid w:val="00B11835"/>
    <w:rsid w:val="00B11ABA"/>
    <w:rsid w:val="00B11CB6"/>
    <w:rsid w:val="00B11E16"/>
    <w:rsid w:val="00B1201F"/>
    <w:rsid w:val="00B12255"/>
    <w:rsid w:val="00B12606"/>
    <w:rsid w:val="00B1271E"/>
    <w:rsid w:val="00B12ABB"/>
    <w:rsid w:val="00B12D67"/>
    <w:rsid w:val="00B13DCD"/>
    <w:rsid w:val="00B140DD"/>
    <w:rsid w:val="00B1425B"/>
    <w:rsid w:val="00B147E7"/>
    <w:rsid w:val="00B14DA8"/>
    <w:rsid w:val="00B15238"/>
    <w:rsid w:val="00B15336"/>
    <w:rsid w:val="00B161BB"/>
    <w:rsid w:val="00B16A38"/>
    <w:rsid w:val="00B16A4A"/>
    <w:rsid w:val="00B16F6A"/>
    <w:rsid w:val="00B176FF"/>
    <w:rsid w:val="00B17D58"/>
    <w:rsid w:val="00B200B1"/>
    <w:rsid w:val="00B2083F"/>
    <w:rsid w:val="00B21207"/>
    <w:rsid w:val="00B21E7F"/>
    <w:rsid w:val="00B22190"/>
    <w:rsid w:val="00B22CF5"/>
    <w:rsid w:val="00B22EBA"/>
    <w:rsid w:val="00B23661"/>
    <w:rsid w:val="00B2377C"/>
    <w:rsid w:val="00B23D6B"/>
    <w:rsid w:val="00B244E4"/>
    <w:rsid w:val="00B25665"/>
    <w:rsid w:val="00B25D36"/>
    <w:rsid w:val="00B25DCF"/>
    <w:rsid w:val="00B26019"/>
    <w:rsid w:val="00B2662F"/>
    <w:rsid w:val="00B26630"/>
    <w:rsid w:val="00B26FFB"/>
    <w:rsid w:val="00B270AB"/>
    <w:rsid w:val="00B27266"/>
    <w:rsid w:val="00B276B0"/>
    <w:rsid w:val="00B301EB"/>
    <w:rsid w:val="00B3106C"/>
    <w:rsid w:val="00B3121C"/>
    <w:rsid w:val="00B317F1"/>
    <w:rsid w:val="00B318E7"/>
    <w:rsid w:val="00B31ACF"/>
    <w:rsid w:val="00B31C73"/>
    <w:rsid w:val="00B31CEB"/>
    <w:rsid w:val="00B31D5A"/>
    <w:rsid w:val="00B320E0"/>
    <w:rsid w:val="00B3272B"/>
    <w:rsid w:val="00B33710"/>
    <w:rsid w:val="00B338A7"/>
    <w:rsid w:val="00B3403E"/>
    <w:rsid w:val="00B34202"/>
    <w:rsid w:val="00B344D1"/>
    <w:rsid w:val="00B34C7E"/>
    <w:rsid w:val="00B35082"/>
    <w:rsid w:val="00B350FB"/>
    <w:rsid w:val="00B3575F"/>
    <w:rsid w:val="00B35956"/>
    <w:rsid w:val="00B3597E"/>
    <w:rsid w:val="00B35B2C"/>
    <w:rsid w:val="00B35D6B"/>
    <w:rsid w:val="00B35DDE"/>
    <w:rsid w:val="00B362F2"/>
    <w:rsid w:val="00B368CF"/>
    <w:rsid w:val="00B3692E"/>
    <w:rsid w:val="00B36F9E"/>
    <w:rsid w:val="00B375FA"/>
    <w:rsid w:val="00B37706"/>
    <w:rsid w:val="00B37981"/>
    <w:rsid w:val="00B37C36"/>
    <w:rsid w:val="00B37E66"/>
    <w:rsid w:val="00B40466"/>
    <w:rsid w:val="00B40488"/>
    <w:rsid w:val="00B40A6F"/>
    <w:rsid w:val="00B40BAA"/>
    <w:rsid w:val="00B41075"/>
    <w:rsid w:val="00B4171A"/>
    <w:rsid w:val="00B41F2D"/>
    <w:rsid w:val="00B425D8"/>
    <w:rsid w:val="00B431CA"/>
    <w:rsid w:val="00B433B3"/>
    <w:rsid w:val="00B43656"/>
    <w:rsid w:val="00B4367A"/>
    <w:rsid w:val="00B43F31"/>
    <w:rsid w:val="00B440F4"/>
    <w:rsid w:val="00B44919"/>
    <w:rsid w:val="00B44C45"/>
    <w:rsid w:val="00B44CA3"/>
    <w:rsid w:val="00B46E07"/>
    <w:rsid w:val="00B4743E"/>
    <w:rsid w:val="00B478F1"/>
    <w:rsid w:val="00B47946"/>
    <w:rsid w:val="00B47B59"/>
    <w:rsid w:val="00B50E5C"/>
    <w:rsid w:val="00B51030"/>
    <w:rsid w:val="00B5107E"/>
    <w:rsid w:val="00B516E1"/>
    <w:rsid w:val="00B5195B"/>
    <w:rsid w:val="00B51A19"/>
    <w:rsid w:val="00B51CD7"/>
    <w:rsid w:val="00B51D1F"/>
    <w:rsid w:val="00B52911"/>
    <w:rsid w:val="00B5296B"/>
    <w:rsid w:val="00B52F00"/>
    <w:rsid w:val="00B5391A"/>
    <w:rsid w:val="00B53926"/>
    <w:rsid w:val="00B539E7"/>
    <w:rsid w:val="00B53A59"/>
    <w:rsid w:val="00B53CCD"/>
    <w:rsid w:val="00B547B0"/>
    <w:rsid w:val="00B54FA7"/>
    <w:rsid w:val="00B55177"/>
    <w:rsid w:val="00B55227"/>
    <w:rsid w:val="00B5590E"/>
    <w:rsid w:val="00B55B10"/>
    <w:rsid w:val="00B55F20"/>
    <w:rsid w:val="00B55FDB"/>
    <w:rsid w:val="00B55FFD"/>
    <w:rsid w:val="00B56524"/>
    <w:rsid w:val="00B56860"/>
    <w:rsid w:val="00B5747A"/>
    <w:rsid w:val="00B5762C"/>
    <w:rsid w:val="00B57943"/>
    <w:rsid w:val="00B60053"/>
    <w:rsid w:val="00B60BE4"/>
    <w:rsid w:val="00B60E03"/>
    <w:rsid w:val="00B61908"/>
    <w:rsid w:val="00B6203F"/>
    <w:rsid w:val="00B62348"/>
    <w:rsid w:val="00B63069"/>
    <w:rsid w:val="00B63351"/>
    <w:rsid w:val="00B634AD"/>
    <w:rsid w:val="00B63FFC"/>
    <w:rsid w:val="00B6436A"/>
    <w:rsid w:val="00B64532"/>
    <w:rsid w:val="00B64EAF"/>
    <w:rsid w:val="00B653F7"/>
    <w:rsid w:val="00B65466"/>
    <w:rsid w:val="00B65843"/>
    <w:rsid w:val="00B65E43"/>
    <w:rsid w:val="00B662B7"/>
    <w:rsid w:val="00B6768B"/>
    <w:rsid w:val="00B67BDF"/>
    <w:rsid w:val="00B67C55"/>
    <w:rsid w:val="00B70063"/>
    <w:rsid w:val="00B70374"/>
    <w:rsid w:val="00B70CD4"/>
    <w:rsid w:val="00B70EA6"/>
    <w:rsid w:val="00B71BC4"/>
    <w:rsid w:val="00B71CC3"/>
    <w:rsid w:val="00B71FBE"/>
    <w:rsid w:val="00B72461"/>
    <w:rsid w:val="00B727F3"/>
    <w:rsid w:val="00B72A55"/>
    <w:rsid w:val="00B72B4E"/>
    <w:rsid w:val="00B7349B"/>
    <w:rsid w:val="00B73559"/>
    <w:rsid w:val="00B737A6"/>
    <w:rsid w:val="00B73985"/>
    <w:rsid w:val="00B73CD4"/>
    <w:rsid w:val="00B73D0E"/>
    <w:rsid w:val="00B73F3C"/>
    <w:rsid w:val="00B7411F"/>
    <w:rsid w:val="00B7426E"/>
    <w:rsid w:val="00B75D01"/>
    <w:rsid w:val="00B769AC"/>
    <w:rsid w:val="00B77141"/>
    <w:rsid w:val="00B7741A"/>
    <w:rsid w:val="00B77867"/>
    <w:rsid w:val="00B77D4D"/>
    <w:rsid w:val="00B80367"/>
    <w:rsid w:val="00B81200"/>
    <w:rsid w:val="00B813EF"/>
    <w:rsid w:val="00B8143D"/>
    <w:rsid w:val="00B81759"/>
    <w:rsid w:val="00B81827"/>
    <w:rsid w:val="00B822D3"/>
    <w:rsid w:val="00B823B6"/>
    <w:rsid w:val="00B8277D"/>
    <w:rsid w:val="00B827D7"/>
    <w:rsid w:val="00B82A17"/>
    <w:rsid w:val="00B8337F"/>
    <w:rsid w:val="00B8466F"/>
    <w:rsid w:val="00B84A1A"/>
    <w:rsid w:val="00B8520C"/>
    <w:rsid w:val="00B85E56"/>
    <w:rsid w:val="00B86100"/>
    <w:rsid w:val="00B86296"/>
    <w:rsid w:val="00B863A9"/>
    <w:rsid w:val="00B868C8"/>
    <w:rsid w:val="00B87231"/>
    <w:rsid w:val="00B8726E"/>
    <w:rsid w:val="00B87EDE"/>
    <w:rsid w:val="00B90506"/>
    <w:rsid w:val="00B90D33"/>
    <w:rsid w:val="00B91338"/>
    <w:rsid w:val="00B91409"/>
    <w:rsid w:val="00B914ED"/>
    <w:rsid w:val="00B916FD"/>
    <w:rsid w:val="00B91BBC"/>
    <w:rsid w:val="00B91BC7"/>
    <w:rsid w:val="00B9230D"/>
    <w:rsid w:val="00B92533"/>
    <w:rsid w:val="00B92628"/>
    <w:rsid w:val="00B930B4"/>
    <w:rsid w:val="00B93A23"/>
    <w:rsid w:val="00B9413C"/>
    <w:rsid w:val="00B945AD"/>
    <w:rsid w:val="00B94909"/>
    <w:rsid w:val="00B94EC1"/>
    <w:rsid w:val="00B94F5F"/>
    <w:rsid w:val="00B95445"/>
    <w:rsid w:val="00B95B8D"/>
    <w:rsid w:val="00B95C2D"/>
    <w:rsid w:val="00B96677"/>
    <w:rsid w:val="00B96835"/>
    <w:rsid w:val="00B96A62"/>
    <w:rsid w:val="00B96DAC"/>
    <w:rsid w:val="00B9718E"/>
    <w:rsid w:val="00B973BF"/>
    <w:rsid w:val="00BA0410"/>
    <w:rsid w:val="00BA107F"/>
    <w:rsid w:val="00BA22B3"/>
    <w:rsid w:val="00BA2A2F"/>
    <w:rsid w:val="00BA2C53"/>
    <w:rsid w:val="00BA31E5"/>
    <w:rsid w:val="00BA3401"/>
    <w:rsid w:val="00BA34E5"/>
    <w:rsid w:val="00BA3628"/>
    <w:rsid w:val="00BA3B51"/>
    <w:rsid w:val="00BA3EE3"/>
    <w:rsid w:val="00BA4B42"/>
    <w:rsid w:val="00BA55AE"/>
    <w:rsid w:val="00BA5B62"/>
    <w:rsid w:val="00BA5BA6"/>
    <w:rsid w:val="00BA5C94"/>
    <w:rsid w:val="00BA5FA4"/>
    <w:rsid w:val="00BA6801"/>
    <w:rsid w:val="00BA68AB"/>
    <w:rsid w:val="00BA6B1B"/>
    <w:rsid w:val="00BA6B6F"/>
    <w:rsid w:val="00BA6C76"/>
    <w:rsid w:val="00BA6DA9"/>
    <w:rsid w:val="00BA73C8"/>
    <w:rsid w:val="00BA7BC8"/>
    <w:rsid w:val="00BA7E1E"/>
    <w:rsid w:val="00BA7E42"/>
    <w:rsid w:val="00BB0055"/>
    <w:rsid w:val="00BB06B5"/>
    <w:rsid w:val="00BB1D82"/>
    <w:rsid w:val="00BB2138"/>
    <w:rsid w:val="00BB261A"/>
    <w:rsid w:val="00BB274D"/>
    <w:rsid w:val="00BB294F"/>
    <w:rsid w:val="00BB3328"/>
    <w:rsid w:val="00BB381D"/>
    <w:rsid w:val="00BB3C66"/>
    <w:rsid w:val="00BB3F34"/>
    <w:rsid w:val="00BB4059"/>
    <w:rsid w:val="00BB407D"/>
    <w:rsid w:val="00BB4166"/>
    <w:rsid w:val="00BB4382"/>
    <w:rsid w:val="00BB458A"/>
    <w:rsid w:val="00BB4F62"/>
    <w:rsid w:val="00BB4F7D"/>
    <w:rsid w:val="00BB5E76"/>
    <w:rsid w:val="00BB624F"/>
    <w:rsid w:val="00BB643D"/>
    <w:rsid w:val="00BB68A1"/>
    <w:rsid w:val="00BB745B"/>
    <w:rsid w:val="00BB747B"/>
    <w:rsid w:val="00BC01FC"/>
    <w:rsid w:val="00BC0234"/>
    <w:rsid w:val="00BC056A"/>
    <w:rsid w:val="00BC05A9"/>
    <w:rsid w:val="00BC09CD"/>
    <w:rsid w:val="00BC0B7A"/>
    <w:rsid w:val="00BC0DCA"/>
    <w:rsid w:val="00BC2034"/>
    <w:rsid w:val="00BC23E3"/>
    <w:rsid w:val="00BC241C"/>
    <w:rsid w:val="00BC292A"/>
    <w:rsid w:val="00BC2B03"/>
    <w:rsid w:val="00BC3031"/>
    <w:rsid w:val="00BC3321"/>
    <w:rsid w:val="00BC3733"/>
    <w:rsid w:val="00BC3857"/>
    <w:rsid w:val="00BC3BD5"/>
    <w:rsid w:val="00BC3F46"/>
    <w:rsid w:val="00BC4377"/>
    <w:rsid w:val="00BC4CF6"/>
    <w:rsid w:val="00BC4D10"/>
    <w:rsid w:val="00BC52F6"/>
    <w:rsid w:val="00BC5555"/>
    <w:rsid w:val="00BC5610"/>
    <w:rsid w:val="00BC591A"/>
    <w:rsid w:val="00BC5F8A"/>
    <w:rsid w:val="00BC6846"/>
    <w:rsid w:val="00BC7465"/>
    <w:rsid w:val="00BC7802"/>
    <w:rsid w:val="00BC7FC6"/>
    <w:rsid w:val="00BD0090"/>
    <w:rsid w:val="00BD041D"/>
    <w:rsid w:val="00BD066B"/>
    <w:rsid w:val="00BD12FD"/>
    <w:rsid w:val="00BD140B"/>
    <w:rsid w:val="00BD14FB"/>
    <w:rsid w:val="00BD1728"/>
    <w:rsid w:val="00BD265A"/>
    <w:rsid w:val="00BD2E94"/>
    <w:rsid w:val="00BD2FD5"/>
    <w:rsid w:val="00BD3B0E"/>
    <w:rsid w:val="00BD4470"/>
    <w:rsid w:val="00BD4515"/>
    <w:rsid w:val="00BD5186"/>
    <w:rsid w:val="00BD5C35"/>
    <w:rsid w:val="00BD5E0F"/>
    <w:rsid w:val="00BD6A73"/>
    <w:rsid w:val="00BD6EAC"/>
    <w:rsid w:val="00BD7479"/>
    <w:rsid w:val="00BD7564"/>
    <w:rsid w:val="00BE028B"/>
    <w:rsid w:val="00BE067C"/>
    <w:rsid w:val="00BE09FF"/>
    <w:rsid w:val="00BE0F9C"/>
    <w:rsid w:val="00BE139F"/>
    <w:rsid w:val="00BE1913"/>
    <w:rsid w:val="00BE1A2A"/>
    <w:rsid w:val="00BE1A6C"/>
    <w:rsid w:val="00BE1FDD"/>
    <w:rsid w:val="00BE21D1"/>
    <w:rsid w:val="00BE23EA"/>
    <w:rsid w:val="00BE2551"/>
    <w:rsid w:val="00BE2610"/>
    <w:rsid w:val="00BE306D"/>
    <w:rsid w:val="00BE314B"/>
    <w:rsid w:val="00BE375B"/>
    <w:rsid w:val="00BE393E"/>
    <w:rsid w:val="00BE3D29"/>
    <w:rsid w:val="00BE436E"/>
    <w:rsid w:val="00BE445B"/>
    <w:rsid w:val="00BE4941"/>
    <w:rsid w:val="00BE4F91"/>
    <w:rsid w:val="00BE6146"/>
    <w:rsid w:val="00BE63D0"/>
    <w:rsid w:val="00BE63FB"/>
    <w:rsid w:val="00BE6B73"/>
    <w:rsid w:val="00BE782A"/>
    <w:rsid w:val="00BE78FC"/>
    <w:rsid w:val="00BE7BBF"/>
    <w:rsid w:val="00BE7E5C"/>
    <w:rsid w:val="00BF0632"/>
    <w:rsid w:val="00BF0E9A"/>
    <w:rsid w:val="00BF1557"/>
    <w:rsid w:val="00BF169F"/>
    <w:rsid w:val="00BF2574"/>
    <w:rsid w:val="00BF257B"/>
    <w:rsid w:val="00BF281A"/>
    <w:rsid w:val="00BF2907"/>
    <w:rsid w:val="00BF2B1F"/>
    <w:rsid w:val="00BF32D9"/>
    <w:rsid w:val="00BF3E7B"/>
    <w:rsid w:val="00BF48BE"/>
    <w:rsid w:val="00BF501B"/>
    <w:rsid w:val="00BF5455"/>
    <w:rsid w:val="00BF550D"/>
    <w:rsid w:val="00BF57CE"/>
    <w:rsid w:val="00BF5EA9"/>
    <w:rsid w:val="00BF64BA"/>
    <w:rsid w:val="00BF66BD"/>
    <w:rsid w:val="00BF6D21"/>
    <w:rsid w:val="00BF6D2A"/>
    <w:rsid w:val="00C00217"/>
    <w:rsid w:val="00C006FC"/>
    <w:rsid w:val="00C011CD"/>
    <w:rsid w:val="00C01C2C"/>
    <w:rsid w:val="00C01E86"/>
    <w:rsid w:val="00C020BB"/>
    <w:rsid w:val="00C02C69"/>
    <w:rsid w:val="00C03E0E"/>
    <w:rsid w:val="00C04D62"/>
    <w:rsid w:val="00C05220"/>
    <w:rsid w:val="00C053F9"/>
    <w:rsid w:val="00C05474"/>
    <w:rsid w:val="00C05674"/>
    <w:rsid w:val="00C057BB"/>
    <w:rsid w:val="00C05AA7"/>
    <w:rsid w:val="00C06565"/>
    <w:rsid w:val="00C06635"/>
    <w:rsid w:val="00C0688D"/>
    <w:rsid w:val="00C07356"/>
    <w:rsid w:val="00C07742"/>
    <w:rsid w:val="00C07E8C"/>
    <w:rsid w:val="00C10185"/>
    <w:rsid w:val="00C10CC4"/>
    <w:rsid w:val="00C10DBB"/>
    <w:rsid w:val="00C1144F"/>
    <w:rsid w:val="00C11766"/>
    <w:rsid w:val="00C11778"/>
    <w:rsid w:val="00C11A75"/>
    <w:rsid w:val="00C11ED0"/>
    <w:rsid w:val="00C1233B"/>
    <w:rsid w:val="00C123DA"/>
    <w:rsid w:val="00C12F03"/>
    <w:rsid w:val="00C13567"/>
    <w:rsid w:val="00C135C7"/>
    <w:rsid w:val="00C13939"/>
    <w:rsid w:val="00C13CD6"/>
    <w:rsid w:val="00C1405C"/>
    <w:rsid w:val="00C14079"/>
    <w:rsid w:val="00C143D4"/>
    <w:rsid w:val="00C148AF"/>
    <w:rsid w:val="00C15264"/>
    <w:rsid w:val="00C15333"/>
    <w:rsid w:val="00C155DE"/>
    <w:rsid w:val="00C159D7"/>
    <w:rsid w:val="00C15BCD"/>
    <w:rsid w:val="00C168EE"/>
    <w:rsid w:val="00C175CC"/>
    <w:rsid w:val="00C17666"/>
    <w:rsid w:val="00C179D2"/>
    <w:rsid w:val="00C17D00"/>
    <w:rsid w:val="00C204D7"/>
    <w:rsid w:val="00C20514"/>
    <w:rsid w:val="00C205F6"/>
    <w:rsid w:val="00C20C2F"/>
    <w:rsid w:val="00C2119B"/>
    <w:rsid w:val="00C21C32"/>
    <w:rsid w:val="00C21C6B"/>
    <w:rsid w:val="00C21D3F"/>
    <w:rsid w:val="00C21DE6"/>
    <w:rsid w:val="00C21F8A"/>
    <w:rsid w:val="00C2201E"/>
    <w:rsid w:val="00C22297"/>
    <w:rsid w:val="00C22387"/>
    <w:rsid w:val="00C223AB"/>
    <w:rsid w:val="00C223DC"/>
    <w:rsid w:val="00C22935"/>
    <w:rsid w:val="00C22D29"/>
    <w:rsid w:val="00C22E16"/>
    <w:rsid w:val="00C23123"/>
    <w:rsid w:val="00C238C3"/>
    <w:rsid w:val="00C23D5B"/>
    <w:rsid w:val="00C23DA9"/>
    <w:rsid w:val="00C240BE"/>
    <w:rsid w:val="00C241DF"/>
    <w:rsid w:val="00C24368"/>
    <w:rsid w:val="00C24707"/>
    <w:rsid w:val="00C24FEC"/>
    <w:rsid w:val="00C25A58"/>
    <w:rsid w:val="00C25C25"/>
    <w:rsid w:val="00C260E1"/>
    <w:rsid w:val="00C2640D"/>
    <w:rsid w:val="00C265C9"/>
    <w:rsid w:val="00C279B8"/>
    <w:rsid w:val="00C27A11"/>
    <w:rsid w:val="00C27ECD"/>
    <w:rsid w:val="00C30432"/>
    <w:rsid w:val="00C3047D"/>
    <w:rsid w:val="00C30F74"/>
    <w:rsid w:val="00C3136A"/>
    <w:rsid w:val="00C3166F"/>
    <w:rsid w:val="00C3193D"/>
    <w:rsid w:val="00C31FB5"/>
    <w:rsid w:val="00C32078"/>
    <w:rsid w:val="00C32593"/>
    <w:rsid w:val="00C326F7"/>
    <w:rsid w:val="00C3279B"/>
    <w:rsid w:val="00C32C0B"/>
    <w:rsid w:val="00C32FB9"/>
    <w:rsid w:val="00C33B16"/>
    <w:rsid w:val="00C33F06"/>
    <w:rsid w:val="00C3413F"/>
    <w:rsid w:val="00C3562A"/>
    <w:rsid w:val="00C35768"/>
    <w:rsid w:val="00C358E1"/>
    <w:rsid w:val="00C35B76"/>
    <w:rsid w:val="00C3640E"/>
    <w:rsid w:val="00C36964"/>
    <w:rsid w:val="00C36C76"/>
    <w:rsid w:val="00C37442"/>
    <w:rsid w:val="00C37CA9"/>
    <w:rsid w:val="00C403F7"/>
    <w:rsid w:val="00C4064C"/>
    <w:rsid w:val="00C4073B"/>
    <w:rsid w:val="00C4077B"/>
    <w:rsid w:val="00C4149E"/>
    <w:rsid w:val="00C416A1"/>
    <w:rsid w:val="00C41EC6"/>
    <w:rsid w:val="00C42310"/>
    <w:rsid w:val="00C42DC7"/>
    <w:rsid w:val="00C43309"/>
    <w:rsid w:val="00C4361B"/>
    <w:rsid w:val="00C438F7"/>
    <w:rsid w:val="00C43A54"/>
    <w:rsid w:val="00C43E7C"/>
    <w:rsid w:val="00C4455C"/>
    <w:rsid w:val="00C44A07"/>
    <w:rsid w:val="00C45484"/>
    <w:rsid w:val="00C45E08"/>
    <w:rsid w:val="00C463FC"/>
    <w:rsid w:val="00C4663F"/>
    <w:rsid w:val="00C4716B"/>
    <w:rsid w:val="00C47621"/>
    <w:rsid w:val="00C47BF1"/>
    <w:rsid w:val="00C47DDC"/>
    <w:rsid w:val="00C50060"/>
    <w:rsid w:val="00C5085F"/>
    <w:rsid w:val="00C50CAA"/>
    <w:rsid w:val="00C50D66"/>
    <w:rsid w:val="00C50E30"/>
    <w:rsid w:val="00C50EF5"/>
    <w:rsid w:val="00C51C29"/>
    <w:rsid w:val="00C52511"/>
    <w:rsid w:val="00C52563"/>
    <w:rsid w:val="00C5297B"/>
    <w:rsid w:val="00C5372D"/>
    <w:rsid w:val="00C544B9"/>
    <w:rsid w:val="00C54788"/>
    <w:rsid w:val="00C54B6F"/>
    <w:rsid w:val="00C54ED4"/>
    <w:rsid w:val="00C553A6"/>
    <w:rsid w:val="00C55AB7"/>
    <w:rsid w:val="00C569CF"/>
    <w:rsid w:val="00C57070"/>
    <w:rsid w:val="00C57198"/>
    <w:rsid w:val="00C5798D"/>
    <w:rsid w:val="00C57A6A"/>
    <w:rsid w:val="00C57B5A"/>
    <w:rsid w:val="00C600AB"/>
    <w:rsid w:val="00C60AC7"/>
    <w:rsid w:val="00C60F36"/>
    <w:rsid w:val="00C61266"/>
    <w:rsid w:val="00C61527"/>
    <w:rsid w:val="00C615AC"/>
    <w:rsid w:val="00C6189C"/>
    <w:rsid w:val="00C622B5"/>
    <w:rsid w:val="00C62339"/>
    <w:rsid w:val="00C62489"/>
    <w:rsid w:val="00C62C4F"/>
    <w:rsid w:val="00C62C69"/>
    <w:rsid w:val="00C63B5F"/>
    <w:rsid w:val="00C63DB4"/>
    <w:rsid w:val="00C63FEF"/>
    <w:rsid w:val="00C6409D"/>
    <w:rsid w:val="00C64553"/>
    <w:rsid w:val="00C64B3A"/>
    <w:rsid w:val="00C64C02"/>
    <w:rsid w:val="00C656CB"/>
    <w:rsid w:val="00C6616E"/>
    <w:rsid w:val="00C6626E"/>
    <w:rsid w:val="00C66716"/>
    <w:rsid w:val="00C66B53"/>
    <w:rsid w:val="00C670BF"/>
    <w:rsid w:val="00C679E7"/>
    <w:rsid w:val="00C67C9E"/>
    <w:rsid w:val="00C67E4A"/>
    <w:rsid w:val="00C67FB7"/>
    <w:rsid w:val="00C700B4"/>
    <w:rsid w:val="00C70182"/>
    <w:rsid w:val="00C7019A"/>
    <w:rsid w:val="00C701AA"/>
    <w:rsid w:val="00C70237"/>
    <w:rsid w:val="00C70476"/>
    <w:rsid w:val="00C70539"/>
    <w:rsid w:val="00C7057D"/>
    <w:rsid w:val="00C70671"/>
    <w:rsid w:val="00C7111B"/>
    <w:rsid w:val="00C7217C"/>
    <w:rsid w:val="00C7269F"/>
    <w:rsid w:val="00C72ACF"/>
    <w:rsid w:val="00C739B4"/>
    <w:rsid w:val="00C73B0A"/>
    <w:rsid w:val="00C73C15"/>
    <w:rsid w:val="00C73D29"/>
    <w:rsid w:val="00C746C8"/>
    <w:rsid w:val="00C74EBF"/>
    <w:rsid w:val="00C75938"/>
    <w:rsid w:val="00C75EEC"/>
    <w:rsid w:val="00C7657F"/>
    <w:rsid w:val="00C768FF"/>
    <w:rsid w:val="00C769BA"/>
    <w:rsid w:val="00C76ADB"/>
    <w:rsid w:val="00C77070"/>
    <w:rsid w:val="00C77224"/>
    <w:rsid w:val="00C7769F"/>
    <w:rsid w:val="00C77975"/>
    <w:rsid w:val="00C779B1"/>
    <w:rsid w:val="00C8003C"/>
    <w:rsid w:val="00C8062E"/>
    <w:rsid w:val="00C809FC"/>
    <w:rsid w:val="00C80DF4"/>
    <w:rsid w:val="00C8108D"/>
    <w:rsid w:val="00C81CE9"/>
    <w:rsid w:val="00C82500"/>
    <w:rsid w:val="00C82BB2"/>
    <w:rsid w:val="00C82E77"/>
    <w:rsid w:val="00C8382D"/>
    <w:rsid w:val="00C8389C"/>
    <w:rsid w:val="00C841F1"/>
    <w:rsid w:val="00C842A8"/>
    <w:rsid w:val="00C8452D"/>
    <w:rsid w:val="00C84A6E"/>
    <w:rsid w:val="00C84FC9"/>
    <w:rsid w:val="00C8664E"/>
    <w:rsid w:val="00C86A29"/>
    <w:rsid w:val="00C86EE4"/>
    <w:rsid w:val="00C86F8B"/>
    <w:rsid w:val="00C87159"/>
    <w:rsid w:val="00C872E9"/>
    <w:rsid w:val="00C876C4"/>
    <w:rsid w:val="00C90403"/>
    <w:rsid w:val="00C90409"/>
    <w:rsid w:val="00C904FE"/>
    <w:rsid w:val="00C90D6F"/>
    <w:rsid w:val="00C90EAB"/>
    <w:rsid w:val="00C9107E"/>
    <w:rsid w:val="00C918F8"/>
    <w:rsid w:val="00C91F9F"/>
    <w:rsid w:val="00C92343"/>
    <w:rsid w:val="00C92522"/>
    <w:rsid w:val="00C9293A"/>
    <w:rsid w:val="00C92A7F"/>
    <w:rsid w:val="00C92C7B"/>
    <w:rsid w:val="00C92CCF"/>
    <w:rsid w:val="00C933CE"/>
    <w:rsid w:val="00C93E0E"/>
    <w:rsid w:val="00C93E0F"/>
    <w:rsid w:val="00C943A8"/>
    <w:rsid w:val="00C943D7"/>
    <w:rsid w:val="00C94920"/>
    <w:rsid w:val="00C9516A"/>
    <w:rsid w:val="00C954AB"/>
    <w:rsid w:val="00C959B9"/>
    <w:rsid w:val="00C95B08"/>
    <w:rsid w:val="00C9697E"/>
    <w:rsid w:val="00C96B74"/>
    <w:rsid w:val="00C97209"/>
    <w:rsid w:val="00CA02B0"/>
    <w:rsid w:val="00CA08F9"/>
    <w:rsid w:val="00CA0D56"/>
    <w:rsid w:val="00CA0F70"/>
    <w:rsid w:val="00CA0FDC"/>
    <w:rsid w:val="00CA185E"/>
    <w:rsid w:val="00CA1F3D"/>
    <w:rsid w:val="00CA291B"/>
    <w:rsid w:val="00CA2930"/>
    <w:rsid w:val="00CA2AAB"/>
    <w:rsid w:val="00CA2BEE"/>
    <w:rsid w:val="00CA2F8E"/>
    <w:rsid w:val="00CA33A6"/>
    <w:rsid w:val="00CA3975"/>
    <w:rsid w:val="00CA3CC8"/>
    <w:rsid w:val="00CA4177"/>
    <w:rsid w:val="00CA41F2"/>
    <w:rsid w:val="00CA4578"/>
    <w:rsid w:val="00CA471C"/>
    <w:rsid w:val="00CA5151"/>
    <w:rsid w:val="00CA5411"/>
    <w:rsid w:val="00CA54B8"/>
    <w:rsid w:val="00CA559E"/>
    <w:rsid w:val="00CA5769"/>
    <w:rsid w:val="00CA57B8"/>
    <w:rsid w:val="00CA62C7"/>
    <w:rsid w:val="00CA6DEA"/>
    <w:rsid w:val="00CA6E28"/>
    <w:rsid w:val="00CA727B"/>
    <w:rsid w:val="00CA781D"/>
    <w:rsid w:val="00CA7DF5"/>
    <w:rsid w:val="00CA7E20"/>
    <w:rsid w:val="00CB0721"/>
    <w:rsid w:val="00CB09AA"/>
    <w:rsid w:val="00CB0C13"/>
    <w:rsid w:val="00CB134D"/>
    <w:rsid w:val="00CB1DFD"/>
    <w:rsid w:val="00CB1E74"/>
    <w:rsid w:val="00CB24A7"/>
    <w:rsid w:val="00CB25AE"/>
    <w:rsid w:val="00CB2B69"/>
    <w:rsid w:val="00CB3092"/>
    <w:rsid w:val="00CB323D"/>
    <w:rsid w:val="00CB336E"/>
    <w:rsid w:val="00CB509A"/>
    <w:rsid w:val="00CB529A"/>
    <w:rsid w:val="00CB54CA"/>
    <w:rsid w:val="00CB5693"/>
    <w:rsid w:val="00CB5794"/>
    <w:rsid w:val="00CB5920"/>
    <w:rsid w:val="00CB5AE4"/>
    <w:rsid w:val="00CB5CFA"/>
    <w:rsid w:val="00CB5EED"/>
    <w:rsid w:val="00CB6AF0"/>
    <w:rsid w:val="00CB6B2A"/>
    <w:rsid w:val="00CB7954"/>
    <w:rsid w:val="00CB795C"/>
    <w:rsid w:val="00CC00BB"/>
    <w:rsid w:val="00CC0489"/>
    <w:rsid w:val="00CC0A99"/>
    <w:rsid w:val="00CC1024"/>
    <w:rsid w:val="00CC1340"/>
    <w:rsid w:val="00CC21CB"/>
    <w:rsid w:val="00CC297B"/>
    <w:rsid w:val="00CC2B1B"/>
    <w:rsid w:val="00CC30AF"/>
    <w:rsid w:val="00CC3221"/>
    <w:rsid w:val="00CC38C2"/>
    <w:rsid w:val="00CC38FF"/>
    <w:rsid w:val="00CC3B56"/>
    <w:rsid w:val="00CC4226"/>
    <w:rsid w:val="00CC439D"/>
    <w:rsid w:val="00CC445B"/>
    <w:rsid w:val="00CC469D"/>
    <w:rsid w:val="00CC56CB"/>
    <w:rsid w:val="00CC58CF"/>
    <w:rsid w:val="00CC58DF"/>
    <w:rsid w:val="00CC5E4A"/>
    <w:rsid w:val="00CC6086"/>
    <w:rsid w:val="00CC657B"/>
    <w:rsid w:val="00CC71FA"/>
    <w:rsid w:val="00CC7463"/>
    <w:rsid w:val="00CC7475"/>
    <w:rsid w:val="00CC7552"/>
    <w:rsid w:val="00CC785E"/>
    <w:rsid w:val="00CC7A51"/>
    <w:rsid w:val="00CD0869"/>
    <w:rsid w:val="00CD0A98"/>
    <w:rsid w:val="00CD0B93"/>
    <w:rsid w:val="00CD0F0A"/>
    <w:rsid w:val="00CD109C"/>
    <w:rsid w:val="00CD14B4"/>
    <w:rsid w:val="00CD1994"/>
    <w:rsid w:val="00CD21B4"/>
    <w:rsid w:val="00CD2264"/>
    <w:rsid w:val="00CD23F4"/>
    <w:rsid w:val="00CD23FC"/>
    <w:rsid w:val="00CD245D"/>
    <w:rsid w:val="00CD25A6"/>
    <w:rsid w:val="00CD27A9"/>
    <w:rsid w:val="00CD2B3B"/>
    <w:rsid w:val="00CD2C0C"/>
    <w:rsid w:val="00CD3004"/>
    <w:rsid w:val="00CD3279"/>
    <w:rsid w:val="00CD3360"/>
    <w:rsid w:val="00CD35AB"/>
    <w:rsid w:val="00CD3B0C"/>
    <w:rsid w:val="00CD403E"/>
    <w:rsid w:val="00CD4244"/>
    <w:rsid w:val="00CD4441"/>
    <w:rsid w:val="00CD469F"/>
    <w:rsid w:val="00CD47AA"/>
    <w:rsid w:val="00CD49D1"/>
    <w:rsid w:val="00CD4B6D"/>
    <w:rsid w:val="00CD514F"/>
    <w:rsid w:val="00CD5499"/>
    <w:rsid w:val="00CD5ACB"/>
    <w:rsid w:val="00CD5C12"/>
    <w:rsid w:val="00CD5F89"/>
    <w:rsid w:val="00CD63F0"/>
    <w:rsid w:val="00CD6E97"/>
    <w:rsid w:val="00CD6F02"/>
    <w:rsid w:val="00CD70F3"/>
    <w:rsid w:val="00CD716A"/>
    <w:rsid w:val="00CD740E"/>
    <w:rsid w:val="00CD7801"/>
    <w:rsid w:val="00CD7F0C"/>
    <w:rsid w:val="00CE00B7"/>
    <w:rsid w:val="00CE0923"/>
    <w:rsid w:val="00CE0934"/>
    <w:rsid w:val="00CE10B2"/>
    <w:rsid w:val="00CE191D"/>
    <w:rsid w:val="00CE1983"/>
    <w:rsid w:val="00CE1B03"/>
    <w:rsid w:val="00CE1B4F"/>
    <w:rsid w:val="00CE1D89"/>
    <w:rsid w:val="00CE209B"/>
    <w:rsid w:val="00CE2166"/>
    <w:rsid w:val="00CE278A"/>
    <w:rsid w:val="00CE3382"/>
    <w:rsid w:val="00CE3ABD"/>
    <w:rsid w:val="00CE4419"/>
    <w:rsid w:val="00CE467F"/>
    <w:rsid w:val="00CE49A5"/>
    <w:rsid w:val="00CE4D06"/>
    <w:rsid w:val="00CE4E6F"/>
    <w:rsid w:val="00CE5037"/>
    <w:rsid w:val="00CE5798"/>
    <w:rsid w:val="00CE7087"/>
    <w:rsid w:val="00CE72BE"/>
    <w:rsid w:val="00CE73DF"/>
    <w:rsid w:val="00CE740C"/>
    <w:rsid w:val="00CE75D6"/>
    <w:rsid w:val="00CE7847"/>
    <w:rsid w:val="00CE797E"/>
    <w:rsid w:val="00CE7BC3"/>
    <w:rsid w:val="00CE7C02"/>
    <w:rsid w:val="00CF0045"/>
    <w:rsid w:val="00CF07DE"/>
    <w:rsid w:val="00CF0D9F"/>
    <w:rsid w:val="00CF0FD7"/>
    <w:rsid w:val="00CF1097"/>
    <w:rsid w:val="00CF1CB9"/>
    <w:rsid w:val="00CF2DD4"/>
    <w:rsid w:val="00CF2E28"/>
    <w:rsid w:val="00CF340A"/>
    <w:rsid w:val="00CF3563"/>
    <w:rsid w:val="00CF364F"/>
    <w:rsid w:val="00CF3F19"/>
    <w:rsid w:val="00CF3F8A"/>
    <w:rsid w:val="00CF4782"/>
    <w:rsid w:val="00CF4E66"/>
    <w:rsid w:val="00CF5260"/>
    <w:rsid w:val="00CF5C12"/>
    <w:rsid w:val="00CF5E7C"/>
    <w:rsid w:val="00CF600B"/>
    <w:rsid w:val="00CF6013"/>
    <w:rsid w:val="00CF6907"/>
    <w:rsid w:val="00CF6CB8"/>
    <w:rsid w:val="00CF6DB9"/>
    <w:rsid w:val="00CF7120"/>
    <w:rsid w:val="00CF712D"/>
    <w:rsid w:val="00CF7891"/>
    <w:rsid w:val="00D0015F"/>
    <w:rsid w:val="00D00212"/>
    <w:rsid w:val="00D00401"/>
    <w:rsid w:val="00D005E3"/>
    <w:rsid w:val="00D007E6"/>
    <w:rsid w:val="00D007F6"/>
    <w:rsid w:val="00D00DD4"/>
    <w:rsid w:val="00D014B6"/>
    <w:rsid w:val="00D01638"/>
    <w:rsid w:val="00D016C8"/>
    <w:rsid w:val="00D01F4F"/>
    <w:rsid w:val="00D02293"/>
    <w:rsid w:val="00D02376"/>
    <w:rsid w:val="00D025A4"/>
    <w:rsid w:val="00D03198"/>
    <w:rsid w:val="00D03270"/>
    <w:rsid w:val="00D03608"/>
    <w:rsid w:val="00D03640"/>
    <w:rsid w:val="00D03E64"/>
    <w:rsid w:val="00D04844"/>
    <w:rsid w:val="00D04B86"/>
    <w:rsid w:val="00D04F7A"/>
    <w:rsid w:val="00D05433"/>
    <w:rsid w:val="00D05505"/>
    <w:rsid w:val="00D0576E"/>
    <w:rsid w:val="00D057CF"/>
    <w:rsid w:val="00D05AE1"/>
    <w:rsid w:val="00D063FD"/>
    <w:rsid w:val="00D0671A"/>
    <w:rsid w:val="00D07117"/>
    <w:rsid w:val="00D07569"/>
    <w:rsid w:val="00D07579"/>
    <w:rsid w:val="00D10053"/>
    <w:rsid w:val="00D10B6D"/>
    <w:rsid w:val="00D10BCD"/>
    <w:rsid w:val="00D10D35"/>
    <w:rsid w:val="00D10E40"/>
    <w:rsid w:val="00D112BB"/>
    <w:rsid w:val="00D1164A"/>
    <w:rsid w:val="00D11855"/>
    <w:rsid w:val="00D11B66"/>
    <w:rsid w:val="00D11C88"/>
    <w:rsid w:val="00D11F88"/>
    <w:rsid w:val="00D12853"/>
    <w:rsid w:val="00D12E12"/>
    <w:rsid w:val="00D13642"/>
    <w:rsid w:val="00D13B11"/>
    <w:rsid w:val="00D13B6B"/>
    <w:rsid w:val="00D13C79"/>
    <w:rsid w:val="00D13EED"/>
    <w:rsid w:val="00D14238"/>
    <w:rsid w:val="00D14330"/>
    <w:rsid w:val="00D1459D"/>
    <w:rsid w:val="00D15475"/>
    <w:rsid w:val="00D15F63"/>
    <w:rsid w:val="00D160C5"/>
    <w:rsid w:val="00D16112"/>
    <w:rsid w:val="00D16306"/>
    <w:rsid w:val="00D163B5"/>
    <w:rsid w:val="00D16932"/>
    <w:rsid w:val="00D17106"/>
    <w:rsid w:val="00D17607"/>
    <w:rsid w:val="00D17D0F"/>
    <w:rsid w:val="00D201A7"/>
    <w:rsid w:val="00D2047E"/>
    <w:rsid w:val="00D20ED1"/>
    <w:rsid w:val="00D212BE"/>
    <w:rsid w:val="00D221BF"/>
    <w:rsid w:val="00D22292"/>
    <w:rsid w:val="00D22AAC"/>
    <w:rsid w:val="00D23F90"/>
    <w:rsid w:val="00D24607"/>
    <w:rsid w:val="00D24A2F"/>
    <w:rsid w:val="00D24C0A"/>
    <w:rsid w:val="00D24E48"/>
    <w:rsid w:val="00D258D2"/>
    <w:rsid w:val="00D25ACE"/>
    <w:rsid w:val="00D25CEC"/>
    <w:rsid w:val="00D266DD"/>
    <w:rsid w:val="00D266F8"/>
    <w:rsid w:val="00D2716D"/>
    <w:rsid w:val="00D27199"/>
    <w:rsid w:val="00D27A6E"/>
    <w:rsid w:val="00D27ABA"/>
    <w:rsid w:val="00D27F4F"/>
    <w:rsid w:val="00D306DA"/>
    <w:rsid w:val="00D30F85"/>
    <w:rsid w:val="00D313CA"/>
    <w:rsid w:val="00D317A1"/>
    <w:rsid w:val="00D31BAB"/>
    <w:rsid w:val="00D31E66"/>
    <w:rsid w:val="00D322EA"/>
    <w:rsid w:val="00D3277E"/>
    <w:rsid w:val="00D327EA"/>
    <w:rsid w:val="00D32C98"/>
    <w:rsid w:val="00D32EF3"/>
    <w:rsid w:val="00D33372"/>
    <w:rsid w:val="00D33D7D"/>
    <w:rsid w:val="00D341B0"/>
    <w:rsid w:val="00D341B2"/>
    <w:rsid w:val="00D34413"/>
    <w:rsid w:val="00D349D7"/>
    <w:rsid w:val="00D34CC1"/>
    <w:rsid w:val="00D35909"/>
    <w:rsid w:val="00D3646E"/>
    <w:rsid w:val="00D36540"/>
    <w:rsid w:val="00D40372"/>
    <w:rsid w:val="00D409D9"/>
    <w:rsid w:val="00D40B11"/>
    <w:rsid w:val="00D40C55"/>
    <w:rsid w:val="00D40C90"/>
    <w:rsid w:val="00D40E3C"/>
    <w:rsid w:val="00D411FF"/>
    <w:rsid w:val="00D4130F"/>
    <w:rsid w:val="00D4137B"/>
    <w:rsid w:val="00D4153F"/>
    <w:rsid w:val="00D41792"/>
    <w:rsid w:val="00D41AEF"/>
    <w:rsid w:val="00D41F4C"/>
    <w:rsid w:val="00D42A2C"/>
    <w:rsid w:val="00D432B4"/>
    <w:rsid w:val="00D43B4C"/>
    <w:rsid w:val="00D43CE3"/>
    <w:rsid w:val="00D43D80"/>
    <w:rsid w:val="00D44275"/>
    <w:rsid w:val="00D4484D"/>
    <w:rsid w:val="00D44F2D"/>
    <w:rsid w:val="00D455E3"/>
    <w:rsid w:val="00D460B4"/>
    <w:rsid w:val="00D46211"/>
    <w:rsid w:val="00D462DD"/>
    <w:rsid w:val="00D46478"/>
    <w:rsid w:val="00D46619"/>
    <w:rsid w:val="00D4676F"/>
    <w:rsid w:val="00D46889"/>
    <w:rsid w:val="00D47061"/>
    <w:rsid w:val="00D473A9"/>
    <w:rsid w:val="00D4769D"/>
    <w:rsid w:val="00D476EA"/>
    <w:rsid w:val="00D47BCF"/>
    <w:rsid w:val="00D50145"/>
    <w:rsid w:val="00D5036C"/>
    <w:rsid w:val="00D5058B"/>
    <w:rsid w:val="00D50A84"/>
    <w:rsid w:val="00D5130C"/>
    <w:rsid w:val="00D513AB"/>
    <w:rsid w:val="00D513FA"/>
    <w:rsid w:val="00D51418"/>
    <w:rsid w:val="00D51433"/>
    <w:rsid w:val="00D51BE3"/>
    <w:rsid w:val="00D51CD0"/>
    <w:rsid w:val="00D52510"/>
    <w:rsid w:val="00D533C7"/>
    <w:rsid w:val="00D53A16"/>
    <w:rsid w:val="00D54047"/>
    <w:rsid w:val="00D541BE"/>
    <w:rsid w:val="00D54D74"/>
    <w:rsid w:val="00D552A7"/>
    <w:rsid w:val="00D55672"/>
    <w:rsid w:val="00D55985"/>
    <w:rsid w:val="00D56669"/>
    <w:rsid w:val="00D56728"/>
    <w:rsid w:val="00D56A89"/>
    <w:rsid w:val="00D5731E"/>
    <w:rsid w:val="00D57867"/>
    <w:rsid w:val="00D5788F"/>
    <w:rsid w:val="00D57B51"/>
    <w:rsid w:val="00D57EBA"/>
    <w:rsid w:val="00D605E9"/>
    <w:rsid w:val="00D60BFD"/>
    <w:rsid w:val="00D60C0F"/>
    <w:rsid w:val="00D610D8"/>
    <w:rsid w:val="00D610EF"/>
    <w:rsid w:val="00D61A32"/>
    <w:rsid w:val="00D61B14"/>
    <w:rsid w:val="00D61F86"/>
    <w:rsid w:val="00D62748"/>
    <w:rsid w:val="00D62BEF"/>
    <w:rsid w:val="00D62EE3"/>
    <w:rsid w:val="00D640B1"/>
    <w:rsid w:val="00D64138"/>
    <w:rsid w:val="00D64489"/>
    <w:rsid w:val="00D648F8"/>
    <w:rsid w:val="00D64927"/>
    <w:rsid w:val="00D64E8A"/>
    <w:rsid w:val="00D64F63"/>
    <w:rsid w:val="00D6513A"/>
    <w:rsid w:val="00D652BF"/>
    <w:rsid w:val="00D657C2"/>
    <w:rsid w:val="00D6586E"/>
    <w:rsid w:val="00D66374"/>
    <w:rsid w:val="00D664BF"/>
    <w:rsid w:val="00D66570"/>
    <w:rsid w:val="00D665FB"/>
    <w:rsid w:val="00D6677C"/>
    <w:rsid w:val="00D66835"/>
    <w:rsid w:val="00D66974"/>
    <w:rsid w:val="00D66B56"/>
    <w:rsid w:val="00D6703D"/>
    <w:rsid w:val="00D67178"/>
    <w:rsid w:val="00D67E5B"/>
    <w:rsid w:val="00D703D2"/>
    <w:rsid w:val="00D7093F"/>
    <w:rsid w:val="00D71C3B"/>
    <w:rsid w:val="00D71D89"/>
    <w:rsid w:val="00D724E0"/>
    <w:rsid w:val="00D726D2"/>
    <w:rsid w:val="00D729D4"/>
    <w:rsid w:val="00D72A04"/>
    <w:rsid w:val="00D72D29"/>
    <w:rsid w:val="00D7301C"/>
    <w:rsid w:val="00D73703"/>
    <w:rsid w:val="00D737EC"/>
    <w:rsid w:val="00D73C3C"/>
    <w:rsid w:val="00D73DCE"/>
    <w:rsid w:val="00D744E4"/>
    <w:rsid w:val="00D74586"/>
    <w:rsid w:val="00D745E7"/>
    <w:rsid w:val="00D74B00"/>
    <w:rsid w:val="00D754AB"/>
    <w:rsid w:val="00D758BC"/>
    <w:rsid w:val="00D760E4"/>
    <w:rsid w:val="00D76443"/>
    <w:rsid w:val="00D76AC5"/>
    <w:rsid w:val="00D76DE1"/>
    <w:rsid w:val="00D7705E"/>
    <w:rsid w:val="00D77086"/>
    <w:rsid w:val="00D77928"/>
    <w:rsid w:val="00D77A77"/>
    <w:rsid w:val="00D77DCB"/>
    <w:rsid w:val="00D8004E"/>
    <w:rsid w:val="00D80A28"/>
    <w:rsid w:val="00D80B5E"/>
    <w:rsid w:val="00D80F51"/>
    <w:rsid w:val="00D815DC"/>
    <w:rsid w:val="00D818BC"/>
    <w:rsid w:val="00D82259"/>
    <w:rsid w:val="00D8242F"/>
    <w:rsid w:val="00D825DD"/>
    <w:rsid w:val="00D82CAC"/>
    <w:rsid w:val="00D82EED"/>
    <w:rsid w:val="00D8311E"/>
    <w:rsid w:val="00D83443"/>
    <w:rsid w:val="00D8396C"/>
    <w:rsid w:val="00D83CCB"/>
    <w:rsid w:val="00D83E6D"/>
    <w:rsid w:val="00D840FD"/>
    <w:rsid w:val="00D84149"/>
    <w:rsid w:val="00D84239"/>
    <w:rsid w:val="00D84279"/>
    <w:rsid w:val="00D842ED"/>
    <w:rsid w:val="00D84D2D"/>
    <w:rsid w:val="00D84E0D"/>
    <w:rsid w:val="00D84F8E"/>
    <w:rsid w:val="00D858F2"/>
    <w:rsid w:val="00D85C50"/>
    <w:rsid w:val="00D85DDB"/>
    <w:rsid w:val="00D85E07"/>
    <w:rsid w:val="00D8626E"/>
    <w:rsid w:val="00D869D1"/>
    <w:rsid w:val="00D86E7F"/>
    <w:rsid w:val="00D8700C"/>
    <w:rsid w:val="00D873C6"/>
    <w:rsid w:val="00D8776E"/>
    <w:rsid w:val="00D87964"/>
    <w:rsid w:val="00D87B3C"/>
    <w:rsid w:val="00D87D88"/>
    <w:rsid w:val="00D87E66"/>
    <w:rsid w:val="00D87EB7"/>
    <w:rsid w:val="00D904D8"/>
    <w:rsid w:val="00D906E9"/>
    <w:rsid w:val="00D90B55"/>
    <w:rsid w:val="00D90CA4"/>
    <w:rsid w:val="00D90CB2"/>
    <w:rsid w:val="00D91177"/>
    <w:rsid w:val="00D91804"/>
    <w:rsid w:val="00D92394"/>
    <w:rsid w:val="00D92543"/>
    <w:rsid w:val="00D92573"/>
    <w:rsid w:val="00D92593"/>
    <w:rsid w:val="00D92B9A"/>
    <w:rsid w:val="00D92CCD"/>
    <w:rsid w:val="00D93155"/>
    <w:rsid w:val="00D9362B"/>
    <w:rsid w:val="00D93A08"/>
    <w:rsid w:val="00D93B7F"/>
    <w:rsid w:val="00D93FF0"/>
    <w:rsid w:val="00D947AD"/>
    <w:rsid w:val="00D948F8"/>
    <w:rsid w:val="00D94969"/>
    <w:rsid w:val="00D94FC2"/>
    <w:rsid w:val="00D951DB"/>
    <w:rsid w:val="00D95327"/>
    <w:rsid w:val="00D95ACD"/>
    <w:rsid w:val="00D9633F"/>
    <w:rsid w:val="00D96B91"/>
    <w:rsid w:val="00D971B3"/>
    <w:rsid w:val="00D972C7"/>
    <w:rsid w:val="00D97CC6"/>
    <w:rsid w:val="00D97DFA"/>
    <w:rsid w:val="00DA0636"/>
    <w:rsid w:val="00DA09E5"/>
    <w:rsid w:val="00DA10F5"/>
    <w:rsid w:val="00DA1141"/>
    <w:rsid w:val="00DA13CF"/>
    <w:rsid w:val="00DA19F2"/>
    <w:rsid w:val="00DA1A7B"/>
    <w:rsid w:val="00DA1B3D"/>
    <w:rsid w:val="00DA2B57"/>
    <w:rsid w:val="00DA3063"/>
    <w:rsid w:val="00DA33F9"/>
    <w:rsid w:val="00DA3D05"/>
    <w:rsid w:val="00DA3E27"/>
    <w:rsid w:val="00DA4773"/>
    <w:rsid w:val="00DA4F65"/>
    <w:rsid w:val="00DA5BC4"/>
    <w:rsid w:val="00DA5E62"/>
    <w:rsid w:val="00DA5FEA"/>
    <w:rsid w:val="00DA5FED"/>
    <w:rsid w:val="00DA61E4"/>
    <w:rsid w:val="00DA64CB"/>
    <w:rsid w:val="00DA6709"/>
    <w:rsid w:val="00DA673E"/>
    <w:rsid w:val="00DA72ED"/>
    <w:rsid w:val="00DA7641"/>
    <w:rsid w:val="00DA7C90"/>
    <w:rsid w:val="00DB0364"/>
    <w:rsid w:val="00DB04B1"/>
    <w:rsid w:val="00DB14F5"/>
    <w:rsid w:val="00DB19B2"/>
    <w:rsid w:val="00DB1BEC"/>
    <w:rsid w:val="00DB1C05"/>
    <w:rsid w:val="00DB1FB7"/>
    <w:rsid w:val="00DB23DD"/>
    <w:rsid w:val="00DB27E5"/>
    <w:rsid w:val="00DB2872"/>
    <w:rsid w:val="00DB34C4"/>
    <w:rsid w:val="00DB35AF"/>
    <w:rsid w:val="00DB3D1B"/>
    <w:rsid w:val="00DB492B"/>
    <w:rsid w:val="00DB4C39"/>
    <w:rsid w:val="00DB4E43"/>
    <w:rsid w:val="00DB51E6"/>
    <w:rsid w:val="00DB57F1"/>
    <w:rsid w:val="00DB57FD"/>
    <w:rsid w:val="00DB5822"/>
    <w:rsid w:val="00DB674F"/>
    <w:rsid w:val="00DB67C5"/>
    <w:rsid w:val="00DB71CF"/>
    <w:rsid w:val="00DB7696"/>
    <w:rsid w:val="00DB7E24"/>
    <w:rsid w:val="00DB7FC4"/>
    <w:rsid w:val="00DC06AD"/>
    <w:rsid w:val="00DC0797"/>
    <w:rsid w:val="00DC0AD6"/>
    <w:rsid w:val="00DC0F96"/>
    <w:rsid w:val="00DC1118"/>
    <w:rsid w:val="00DC11E4"/>
    <w:rsid w:val="00DC1329"/>
    <w:rsid w:val="00DC1622"/>
    <w:rsid w:val="00DC17B3"/>
    <w:rsid w:val="00DC17F9"/>
    <w:rsid w:val="00DC1E04"/>
    <w:rsid w:val="00DC1EB0"/>
    <w:rsid w:val="00DC3017"/>
    <w:rsid w:val="00DC33D5"/>
    <w:rsid w:val="00DC3893"/>
    <w:rsid w:val="00DC3FC9"/>
    <w:rsid w:val="00DC4D29"/>
    <w:rsid w:val="00DC4E1C"/>
    <w:rsid w:val="00DC504E"/>
    <w:rsid w:val="00DC5C8A"/>
    <w:rsid w:val="00DC5CB7"/>
    <w:rsid w:val="00DC5E79"/>
    <w:rsid w:val="00DC5FB5"/>
    <w:rsid w:val="00DC5FC0"/>
    <w:rsid w:val="00DC6BA2"/>
    <w:rsid w:val="00DC6C57"/>
    <w:rsid w:val="00DC6DA8"/>
    <w:rsid w:val="00DC7278"/>
    <w:rsid w:val="00DC782F"/>
    <w:rsid w:val="00DC796D"/>
    <w:rsid w:val="00DC798F"/>
    <w:rsid w:val="00DC7AF2"/>
    <w:rsid w:val="00DC7C9F"/>
    <w:rsid w:val="00DD0238"/>
    <w:rsid w:val="00DD03D6"/>
    <w:rsid w:val="00DD0ED0"/>
    <w:rsid w:val="00DD15B4"/>
    <w:rsid w:val="00DD15D6"/>
    <w:rsid w:val="00DD18A1"/>
    <w:rsid w:val="00DD1926"/>
    <w:rsid w:val="00DD1B6D"/>
    <w:rsid w:val="00DD1DD9"/>
    <w:rsid w:val="00DD203E"/>
    <w:rsid w:val="00DD245F"/>
    <w:rsid w:val="00DD2AC0"/>
    <w:rsid w:val="00DD2FD2"/>
    <w:rsid w:val="00DD35D3"/>
    <w:rsid w:val="00DD3CE2"/>
    <w:rsid w:val="00DD3D1E"/>
    <w:rsid w:val="00DD407D"/>
    <w:rsid w:val="00DD42C5"/>
    <w:rsid w:val="00DD4561"/>
    <w:rsid w:val="00DD461F"/>
    <w:rsid w:val="00DD483F"/>
    <w:rsid w:val="00DD4B98"/>
    <w:rsid w:val="00DD5057"/>
    <w:rsid w:val="00DD5151"/>
    <w:rsid w:val="00DD5920"/>
    <w:rsid w:val="00DD59DD"/>
    <w:rsid w:val="00DD5BE2"/>
    <w:rsid w:val="00DD6317"/>
    <w:rsid w:val="00DD672D"/>
    <w:rsid w:val="00DD71E5"/>
    <w:rsid w:val="00DD7284"/>
    <w:rsid w:val="00DD7D83"/>
    <w:rsid w:val="00DE03FF"/>
    <w:rsid w:val="00DE0418"/>
    <w:rsid w:val="00DE04E2"/>
    <w:rsid w:val="00DE070B"/>
    <w:rsid w:val="00DE07EF"/>
    <w:rsid w:val="00DE09B5"/>
    <w:rsid w:val="00DE09EC"/>
    <w:rsid w:val="00DE1488"/>
    <w:rsid w:val="00DE1F2A"/>
    <w:rsid w:val="00DE2050"/>
    <w:rsid w:val="00DE2083"/>
    <w:rsid w:val="00DE2926"/>
    <w:rsid w:val="00DE3762"/>
    <w:rsid w:val="00DE42BD"/>
    <w:rsid w:val="00DE4500"/>
    <w:rsid w:val="00DE4A5E"/>
    <w:rsid w:val="00DE51B3"/>
    <w:rsid w:val="00DE5476"/>
    <w:rsid w:val="00DE5DBE"/>
    <w:rsid w:val="00DE645B"/>
    <w:rsid w:val="00DE6CB1"/>
    <w:rsid w:val="00DE6F15"/>
    <w:rsid w:val="00DE6F36"/>
    <w:rsid w:val="00DE7270"/>
    <w:rsid w:val="00DE76B4"/>
    <w:rsid w:val="00DE7768"/>
    <w:rsid w:val="00DE7A32"/>
    <w:rsid w:val="00DE7C2B"/>
    <w:rsid w:val="00DE7D8D"/>
    <w:rsid w:val="00DF0516"/>
    <w:rsid w:val="00DF054D"/>
    <w:rsid w:val="00DF05DC"/>
    <w:rsid w:val="00DF06DF"/>
    <w:rsid w:val="00DF090E"/>
    <w:rsid w:val="00DF091A"/>
    <w:rsid w:val="00DF0A36"/>
    <w:rsid w:val="00DF0BBC"/>
    <w:rsid w:val="00DF0FD7"/>
    <w:rsid w:val="00DF109E"/>
    <w:rsid w:val="00DF18D4"/>
    <w:rsid w:val="00DF1DC5"/>
    <w:rsid w:val="00DF1EAD"/>
    <w:rsid w:val="00DF1FD3"/>
    <w:rsid w:val="00DF2C4B"/>
    <w:rsid w:val="00DF37C1"/>
    <w:rsid w:val="00DF3DFA"/>
    <w:rsid w:val="00DF4190"/>
    <w:rsid w:val="00DF44B8"/>
    <w:rsid w:val="00DF581E"/>
    <w:rsid w:val="00DF6E6A"/>
    <w:rsid w:val="00DF6F70"/>
    <w:rsid w:val="00DF72D6"/>
    <w:rsid w:val="00DF7672"/>
    <w:rsid w:val="00DF77C1"/>
    <w:rsid w:val="00DF7F94"/>
    <w:rsid w:val="00E00AD9"/>
    <w:rsid w:val="00E00C54"/>
    <w:rsid w:val="00E0132A"/>
    <w:rsid w:val="00E0173C"/>
    <w:rsid w:val="00E01B57"/>
    <w:rsid w:val="00E01EFF"/>
    <w:rsid w:val="00E0238B"/>
    <w:rsid w:val="00E026C0"/>
    <w:rsid w:val="00E02BB7"/>
    <w:rsid w:val="00E02E81"/>
    <w:rsid w:val="00E030A9"/>
    <w:rsid w:val="00E038E0"/>
    <w:rsid w:val="00E03C18"/>
    <w:rsid w:val="00E0444E"/>
    <w:rsid w:val="00E04C74"/>
    <w:rsid w:val="00E05204"/>
    <w:rsid w:val="00E06187"/>
    <w:rsid w:val="00E06C52"/>
    <w:rsid w:val="00E071DF"/>
    <w:rsid w:val="00E1047F"/>
    <w:rsid w:val="00E10A1B"/>
    <w:rsid w:val="00E10A86"/>
    <w:rsid w:val="00E110F5"/>
    <w:rsid w:val="00E1125C"/>
    <w:rsid w:val="00E116EA"/>
    <w:rsid w:val="00E12A96"/>
    <w:rsid w:val="00E12D64"/>
    <w:rsid w:val="00E12F2C"/>
    <w:rsid w:val="00E12F7C"/>
    <w:rsid w:val="00E13039"/>
    <w:rsid w:val="00E1354D"/>
    <w:rsid w:val="00E14026"/>
    <w:rsid w:val="00E14219"/>
    <w:rsid w:val="00E14518"/>
    <w:rsid w:val="00E14817"/>
    <w:rsid w:val="00E15A25"/>
    <w:rsid w:val="00E15D33"/>
    <w:rsid w:val="00E1646D"/>
    <w:rsid w:val="00E1695D"/>
    <w:rsid w:val="00E16C1C"/>
    <w:rsid w:val="00E16CA1"/>
    <w:rsid w:val="00E16DA4"/>
    <w:rsid w:val="00E16DDB"/>
    <w:rsid w:val="00E17091"/>
    <w:rsid w:val="00E172A6"/>
    <w:rsid w:val="00E174BC"/>
    <w:rsid w:val="00E177E8"/>
    <w:rsid w:val="00E1799C"/>
    <w:rsid w:val="00E2008E"/>
    <w:rsid w:val="00E20B8A"/>
    <w:rsid w:val="00E20D18"/>
    <w:rsid w:val="00E20FA4"/>
    <w:rsid w:val="00E233CB"/>
    <w:rsid w:val="00E23949"/>
    <w:rsid w:val="00E243F6"/>
    <w:rsid w:val="00E2523D"/>
    <w:rsid w:val="00E2560B"/>
    <w:rsid w:val="00E2575B"/>
    <w:rsid w:val="00E25BC8"/>
    <w:rsid w:val="00E261F0"/>
    <w:rsid w:val="00E2634A"/>
    <w:rsid w:val="00E264EB"/>
    <w:rsid w:val="00E26578"/>
    <w:rsid w:val="00E26B8B"/>
    <w:rsid w:val="00E26C7F"/>
    <w:rsid w:val="00E26D76"/>
    <w:rsid w:val="00E27C16"/>
    <w:rsid w:val="00E30C8E"/>
    <w:rsid w:val="00E31449"/>
    <w:rsid w:val="00E31581"/>
    <w:rsid w:val="00E32030"/>
    <w:rsid w:val="00E32AEC"/>
    <w:rsid w:val="00E33726"/>
    <w:rsid w:val="00E33867"/>
    <w:rsid w:val="00E338C6"/>
    <w:rsid w:val="00E33C33"/>
    <w:rsid w:val="00E33F0F"/>
    <w:rsid w:val="00E344D6"/>
    <w:rsid w:val="00E34E75"/>
    <w:rsid w:val="00E35582"/>
    <w:rsid w:val="00E35826"/>
    <w:rsid w:val="00E358AE"/>
    <w:rsid w:val="00E35AB4"/>
    <w:rsid w:val="00E364CF"/>
    <w:rsid w:val="00E36635"/>
    <w:rsid w:val="00E367EE"/>
    <w:rsid w:val="00E368ED"/>
    <w:rsid w:val="00E3690B"/>
    <w:rsid w:val="00E36966"/>
    <w:rsid w:val="00E36A6F"/>
    <w:rsid w:val="00E371C5"/>
    <w:rsid w:val="00E373C4"/>
    <w:rsid w:val="00E37798"/>
    <w:rsid w:val="00E3798E"/>
    <w:rsid w:val="00E37A13"/>
    <w:rsid w:val="00E37EA6"/>
    <w:rsid w:val="00E403C3"/>
    <w:rsid w:val="00E40CB3"/>
    <w:rsid w:val="00E40D80"/>
    <w:rsid w:val="00E425A5"/>
    <w:rsid w:val="00E42B51"/>
    <w:rsid w:val="00E42D8A"/>
    <w:rsid w:val="00E4343A"/>
    <w:rsid w:val="00E4376B"/>
    <w:rsid w:val="00E43D3F"/>
    <w:rsid w:val="00E441C8"/>
    <w:rsid w:val="00E4450B"/>
    <w:rsid w:val="00E44B03"/>
    <w:rsid w:val="00E44B99"/>
    <w:rsid w:val="00E44C47"/>
    <w:rsid w:val="00E44D02"/>
    <w:rsid w:val="00E45208"/>
    <w:rsid w:val="00E4526F"/>
    <w:rsid w:val="00E4583F"/>
    <w:rsid w:val="00E45AA8"/>
    <w:rsid w:val="00E4601A"/>
    <w:rsid w:val="00E46DBB"/>
    <w:rsid w:val="00E46FFA"/>
    <w:rsid w:val="00E47EAF"/>
    <w:rsid w:val="00E5051F"/>
    <w:rsid w:val="00E50DDB"/>
    <w:rsid w:val="00E51343"/>
    <w:rsid w:val="00E517BE"/>
    <w:rsid w:val="00E51AF8"/>
    <w:rsid w:val="00E531FA"/>
    <w:rsid w:val="00E533A5"/>
    <w:rsid w:val="00E539B8"/>
    <w:rsid w:val="00E53A52"/>
    <w:rsid w:val="00E53DC1"/>
    <w:rsid w:val="00E5417F"/>
    <w:rsid w:val="00E541AE"/>
    <w:rsid w:val="00E54248"/>
    <w:rsid w:val="00E54745"/>
    <w:rsid w:val="00E54C55"/>
    <w:rsid w:val="00E54D85"/>
    <w:rsid w:val="00E54FAD"/>
    <w:rsid w:val="00E552B7"/>
    <w:rsid w:val="00E553CE"/>
    <w:rsid w:val="00E55E47"/>
    <w:rsid w:val="00E55FCD"/>
    <w:rsid w:val="00E5642D"/>
    <w:rsid w:val="00E56ACB"/>
    <w:rsid w:val="00E57098"/>
    <w:rsid w:val="00E57317"/>
    <w:rsid w:val="00E57601"/>
    <w:rsid w:val="00E577C5"/>
    <w:rsid w:val="00E57900"/>
    <w:rsid w:val="00E57B6E"/>
    <w:rsid w:val="00E57F5E"/>
    <w:rsid w:val="00E57F68"/>
    <w:rsid w:val="00E6071F"/>
    <w:rsid w:val="00E607EE"/>
    <w:rsid w:val="00E60BC8"/>
    <w:rsid w:val="00E60D42"/>
    <w:rsid w:val="00E61298"/>
    <w:rsid w:val="00E61605"/>
    <w:rsid w:val="00E616FB"/>
    <w:rsid w:val="00E62194"/>
    <w:rsid w:val="00E621D9"/>
    <w:rsid w:val="00E6241B"/>
    <w:rsid w:val="00E6242C"/>
    <w:rsid w:val="00E626D2"/>
    <w:rsid w:val="00E62AE7"/>
    <w:rsid w:val="00E632C8"/>
    <w:rsid w:val="00E633E6"/>
    <w:rsid w:val="00E63D48"/>
    <w:rsid w:val="00E63F02"/>
    <w:rsid w:val="00E645AB"/>
    <w:rsid w:val="00E65462"/>
    <w:rsid w:val="00E65D8F"/>
    <w:rsid w:val="00E65E2B"/>
    <w:rsid w:val="00E6640A"/>
    <w:rsid w:val="00E66730"/>
    <w:rsid w:val="00E66BD1"/>
    <w:rsid w:val="00E66FC6"/>
    <w:rsid w:val="00E67065"/>
    <w:rsid w:val="00E6786F"/>
    <w:rsid w:val="00E67A78"/>
    <w:rsid w:val="00E70092"/>
    <w:rsid w:val="00E700DB"/>
    <w:rsid w:val="00E70151"/>
    <w:rsid w:val="00E70208"/>
    <w:rsid w:val="00E70286"/>
    <w:rsid w:val="00E70407"/>
    <w:rsid w:val="00E70507"/>
    <w:rsid w:val="00E70BE6"/>
    <w:rsid w:val="00E7100A"/>
    <w:rsid w:val="00E721C2"/>
    <w:rsid w:val="00E7243C"/>
    <w:rsid w:val="00E724E5"/>
    <w:rsid w:val="00E724EA"/>
    <w:rsid w:val="00E7273F"/>
    <w:rsid w:val="00E7283E"/>
    <w:rsid w:val="00E72E1D"/>
    <w:rsid w:val="00E73324"/>
    <w:rsid w:val="00E737C9"/>
    <w:rsid w:val="00E7386F"/>
    <w:rsid w:val="00E73963"/>
    <w:rsid w:val="00E73EDC"/>
    <w:rsid w:val="00E74793"/>
    <w:rsid w:val="00E74C93"/>
    <w:rsid w:val="00E74EEE"/>
    <w:rsid w:val="00E7505E"/>
    <w:rsid w:val="00E75839"/>
    <w:rsid w:val="00E75E13"/>
    <w:rsid w:val="00E75EE4"/>
    <w:rsid w:val="00E75F00"/>
    <w:rsid w:val="00E75FFC"/>
    <w:rsid w:val="00E7602D"/>
    <w:rsid w:val="00E76173"/>
    <w:rsid w:val="00E76454"/>
    <w:rsid w:val="00E76960"/>
    <w:rsid w:val="00E770E3"/>
    <w:rsid w:val="00E779F4"/>
    <w:rsid w:val="00E80161"/>
    <w:rsid w:val="00E80764"/>
    <w:rsid w:val="00E808F3"/>
    <w:rsid w:val="00E80A07"/>
    <w:rsid w:val="00E80A43"/>
    <w:rsid w:val="00E81A22"/>
    <w:rsid w:val="00E81A57"/>
    <w:rsid w:val="00E81B2F"/>
    <w:rsid w:val="00E820C4"/>
    <w:rsid w:val="00E82582"/>
    <w:rsid w:val="00E828E6"/>
    <w:rsid w:val="00E82CFD"/>
    <w:rsid w:val="00E834E1"/>
    <w:rsid w:val="00E835BB"/>
    <w:rsid w:val="00E83CD0"/>
    <w:rsid w:val="00E84471"/>
    <w:rsid w:val="00E8474F"/>
    <w:rsid w:val="00E847FE"/>
    <w:rsid w:val="00E8497F"/>
    <w:rsid w:val="00E84AE6"/>
    <w:rsid w:val="00E85377"/>
    <w:rsid w:val="00E85522"/>
    <w:rsid w:val="00E858DB"/>
    <w:rsid w:val="00E862EB"/>
    <w:rsid w:val="00E8652F"/>
    <w:rsid w:val="00E86984"/>
    <w:rsid w:val="00E86C8F"/>
    <w:rsid w:val="00E87440"/>
    <w:rsid w:val="00E8784E"/>
    <w:rsid w:val="00E87894"/>
    <w:rsid w:val="00E87BCC"/>
    <w:rsid w:val="00E90462"/>
    <w:rsid w:val="00E914CF"/>
    <w:rsid w:val="00E91DED"/>
    <w:rsid w:val="00E92157"/>
    <w:rsid w:val="00E92600"/>
    <w:rsid w:val="00E9354A"/>
    <w:rsid w:val="00E93638"/>
    <w:rsid w:val="00E93F2B"/>
    <w:rsid w:val="00E94030"/>
    <w:rsid w:val="00E94DF3"/>
    <w:rsid w:val="00E94FD3"/>
    <w:rsid w:val="00E95245"/>
    <w:rsid w:val="00E953A5"/>
    <w:rsid w:val="00E95EB8"/>
    <w:rsid w:val="00E9605E"/>
    <w:rsid w:val="00E9662A"/>
    <w:rsid w:val="00E96646"/>
    <w:rsid w:val="00E96869"/>
    <w:rsid w:val="00E968AC"/>
    <w:rsid w:val="00E96F77"/>
    <w:rsid w:val="00E976BF"/>
    <w:rsid w:val="00E9771A"/>
    <w:rsid w:val="00E9790A"/>
    <w:rsid w:val="00EA065F"/>
    <w:rsid w:val="00EA115A"/>
    <w:rsid w:val="00EA14CC"/>
    <w:rsid w:val="00EA2306"/>
    <w:rsid w:val="00EA2CE4"/>
    <w:rsid w:val="00EA35F1"/>
    <w:rsid w:val="00EA3B4E"/>
    <w:rsid w:val="00EA3C39"/>
    <w:rsid w:val="00EA3E2F"/>
    <w:rsid w:val="00EA4119"/>
    <w:rsid w:val="00EA42C1"/>
    <w:rsid w:val="00EA4A4D"/>
    <w:rsid w:val="00EA4CAB"/>
    <w:rsid w:val="00EA50B1"/>
    <w:rsid w:val="00EA5157"/>
    <w:rsid w:val="00EA5443"/>
    <w:rsid w:val="00EA5966"/>
    <w:rsid w:val="00EA6174"/>
    <w:rsid w:val="00EA633D"/>
    <w:rsid w:val="00EA64AF"/>
    <w:rsid w:val="00EA68D2"/>
    <w:rsid w:val="00EA6BBE"/>
    <w:rsid w:val="00EA7713"/>
    <w:rsid w:val="00EA78DD"/>
    <w:rsid w:val="00EA7E23"/>
    <w:rsid w:val="00EB017D"/>
    <w:rsid w:val="00EB07CD"/>
    <w:rsid w:val="00EB0D1C"/>
    <w:rsid w:val="00EB19B2"/>
    <w:rsid w:val="00EB1A6E"/>
    <w:rsid w:val="00EB1BB0"/>
    <w:rsid w:val="00EB1D50"/>
    <w:rsid w:val="00EB1DA3"/>
    <w:rsid w:val="00EB1DDA"/>
    <w:rsid w:val="00EB2BF0"/>
    <w:rsid w:val="00EB2C3A"/>
    <w:rsid w:val="00EB3384"/>
    <w:rsid w:val="00EB34AF"/>
    <w:rsid w:val="00EB3A5C"/>
    <w:rsid w:val="00EB4145"/>
    <w:rsid w:val="00EB4C7D"/>
    <w:rsid w:val="00EB5516"/>
    <w:rsid w:val="00EB59FF"/>
    <w:rsid w:val="00EB61E1"/>
    <w:rsid w:val="00EB6682"/>
    <w:rsid w:val="00EB6FBF"/>
    <w:rsid w:val="00EB7681"/>
    <w:rsid w:val="00EB7B79"/>
    <w:rsid w:val="00EB7BF9"/>
    <w:rsid w:val="00EB7EE2"/>
    <w:rsid w:val="00EC015A"/>
    <w:rsid w:val="00EC08C8"/>
    <w:rsid w:val="00EC22A3"/>
    <w:rsid w:val="00EC24C3"/>
    <w:rsid w:val="00EC25D8"/>
    <w:rsid w:val="00EC2836"/>
    <w:rsid w:val="00EC286E"/>
    <w:rsid w:val="00EC28EA"/>
    <w:rsid w:val="00EC2ECC"/>
    <w:rsid w:val="00EC31B1"/>
    <w:rsid w:val="00EC34E2"/>
    <w:rsid w:val="00EC35DF"/>
    <w:rsid w:val="00EC3AC7"/>
    <w:rsid w:val="00EC3E7E"/>
    <w:rsid w:val="00EC3F64"/>
    <w:rsid w:val="00EC4569"/>
    <w:rsid w:val="00EC461C"/>
    <w:rsid w:val="00EC4CB6"/>
    <w:rsid w:val="00EC5048"/>
    <w:rsid w:val="00EC5515"/>
    <w:rsid w:val="00EC55F4"/>
    <w:rsid w:val="00EC5BC0"/>
    <w:rsid w:val="00EC5D2B"/>
    <w:rsid w:val="00EC6452"/>
    <w:rsid w:val="00EC682C"/>
    <w:rsid w:val="00EC6CDC"/>
    <w:rsid w:val="00EC7274"/>
    <w:rsid w:val="00EC78F9"/>
    <w:rsid w:val="00EC7D04"/>
    <w:rsid w:val="00EC7EC7"/>
    <w:rsid w:val="00EC7F94"/>
    <w:rsid w:val="00ED0005"/>
    <w:rsid w:val="00ED0463"/>
    <w:rsid w:val="00ED12FD"/>
    <w:rsid w:val="00ED1862"/>
    <w:rsid w:val="00ED1F91"/>
    <w:rsid w:val="00ED23F1"/>
    <w:rsid w:val="00ED2DA8"/>
    <w:rsid w:val="00ED3AAF"/>
    <w:rsid w:val="00ED3FD6"/>
    <w:rsid w:val="00ED42BF"/>
    <w:rsid w:val="00ED4715"/>
    <w:rsid w:val="00ED4C11"/>
    <w:rsid w:val="00ED529E"/>
    <w:rsid w:val="00ED5BA1"/>
    <w:rsid w:val="00ED6193"/>
    <w:rsid w:val="00ED6784"/>
    <w:rsid w:val="00ED6B96"/>
    <w:rsid w:val="00ED6F33"/>
    <w:rsid w:val="00ED7B4B"/>
    <w:rsid w:val="00ED7C58"/>
    <w:rsid w:val="00EE10D3"/>
    <w:rsid w:val="00EE147B"/>
    <w:rsid w:val="00EE19CC"/>
    <w:rsid w:val="00EE1EED"/>
    <w:rsid w:val="00EE2141"/>
    <w:rsid w:val="00EE217F"/>
    <w:rsid w:val="00EE2687"/>
    <w:rsid w:val="00EE35FA"/>
    <w:rsid w:val="00EE38AB"/>
    <w:rsid w:val="00EE4089"/>
    <w:rsid w:val="00EE4143"/>
    <w:rsid w:val="00EE430C"/>
    <w:rsid w:val="00EE45C7"/>
    <w:rsid w:val="00EE4B99"/>
    <w:rsid w:val="00EE52FA"/>
    <w:rsid w:val="00EE60EE"/>
    <w:rsid w:val="00EE621C"/>
    <w:rsid w:val="00EE6785"/>
    <w:rsid w:val="00EE69DA"/>
    <w:rsid w:val="00EE6B6F"/>
    <w:rsid w:val="00EE70B1"/>
    <w:rsid w:val="00EE7615"/>
    <w:rsid w:val="00EE7864"/>
    <w:rsid w:val="00EE7DE9"/>
    <w:rsid w:val="00EE7F74"/>
    <w:rsid w:val="00EF0251"/>
    <w:rsid w:val="00EF1054"/>
    <w:rsid w:val="00EF1119"/>
    <w:rsid w:val="00EF1257"/>
    <w:rsid w:val="00EF174A"/>
    <w:rsid w:val="00EF1865"/>
    <w:rsid w:val="00EF1ACB"/>
    <w:rsid w:val="00EF1C25"/>
    <w:rsid w:val="00EF1D93"/>
    <w:rsid w:val="00EF1E15"/>
    <w:rsid w:val="00EF1E63"/>
    <w:rsid w:val="00EF1FF7"/>
    <w:rsid w:val="00EF236A"/>
    <w:rsid w:val="00EF2C36"/>
    <w:rsid w:val="00EF306C"/>
    <w:rsid w:val="00EF461D"/>
    <w:rsid w:val="00EF46C5"/>
    <w:rsid w:val="00EF49BE"/>
    <w:rsid w:val="00EF4DE7"/>
    <w:rsid w:val="00EF53C5"/>
    <w:rsid w:val="00EF549A"/>
    <w:rsid w:val="00EF56A5"/>
    <w:rsid w:val="00EF57FD"/>
    <w:rsid w:val="00EF5AF9"/>
    <w:rsid w:val="00EF5DA1"/>
    <w:rsid w:val="00EF5EB8"/>
    <w:rsid w:val="00EF6334"/>
    <w:rsid w:val="00EF67E6"/>
    <w:rsid w:val="00EF6912"/>
    <w:rsid w:val="00EF6F90"/>
    <w:rsid w:val="00EF71CC"/>
    <w:rsid w:val="00EF7878"/>
    <w:rsid w:val="00EF78DD"/>
    <w:rsid w:val="00EF7BF8"/>
    <w:rsid w:val="00EF7EEB"/>
    <w:rsid w:val="00EF7F0D"/>
    <w:rsid w:val="00F0004A"/>
    <w:rsid w:val="00F00287"/>
    <w:rsid w:val="00F008BD"/>
    <w:rsid w:val="00F00901"/>
    <w:rsid w:val="00F02328"/>
    <w:rsid w:val="00F029AB"/>
    <w:rsid w:val="00F02CEC"/>
    <w:rsid w:val="00F033ED"/>
    <w:rsid w:val="00F03D41"/>
    <w:rsid w:val="00F03E84"/>
    <w:rsid w:val="00F041D9"/>
    <w:rsid w:val="00F045C2"/>
    <w:rsid w:val="00F047B7"/>
    <w:rsid w:val="00F058B6"/>
    <w:rsid w:val="00F0594D"/>
    <w:rsid w:val="00F05DAD"/>
    <w:rsid w:val="00F05E33"/>
    <w:rsid w:val="00F061A8"/>
    <w:rsid w:val="00F0631D"/>
    <w:rsid w:val="00F066D4"/>
    <w:rsid w:val="00F0683F"/>
    <w:rsid w:val="00F0702B"/>
    <w:rsid w:val="00F074A1"/>
    <w:rsid w:val="00F0760F"/>
    <w:rsid w:val="00F07CAA"/>
    <w:rsid w:val="00F10183"/>
    <w:rsid w:val="00F1036F"/>
    <w:rsid w:val="00F10771"/>
    <w:rsid w:val="00F1077B"/>
    <w:rsid w:val="00F10951"/>
    <w:rsid w:val="00F10BA3"/>
    <w:rsid w:val="00F10FB9"/>
    <w:rsid w:val="00F11225"/>
    <w:rsid w:val="00F11674"/>
    <w:rsid w:val="00F11A7A"/>
    <w:rsid w:val="00F11C0D"/>
    <w:rsid w:val="00F125B0"/>
    <w:rsid w:val="00F1265E"/>
    <w:rsid w:val="00F127E4"/>
    <w:rsid w:val="00F129E9"/>
    <w:rsid w:val="00F13358"/>
    <w:rsid w:val="00F133D1"/>
    <w:rsid w:val="00F1364E"/>
    <w:rsid w:val="00F13885"/>
    <w:rsid w:val="00F13B14"/>
    <w:rsid w:val="00F13BB4"/>
    <w:rsid w:val="00F13D64"/>
    <w:rsid w:val="00F14278"/>
    <w:rsid w:val="00F147DB"/>
    <w:rsid w:val="00F1551F"/>
    <w:rsid w:val="00F15621"/>
    <w:rsid w:val="00F15C20"/>
    <w:rsid w:val="00F15F6D"/>
    <w:rsid w:val="00F1631B"/>
    <w:rsid w:val="00F16B2E"/>
    <w:rsid w:val="00F16B93"/>
    <w:rsid w:val="00F16D47"/>
    <w:rsid w:val="00F17915"/>
    <w:rsid w:val="00F1796D"/>
    <w:rsid w:val="00F17A6E"/>
    <w:rsid w:val="00F17D89"/>
    <w:rsid w:val="00F17F9B"/>
    <w:rsid w:val="00F2023D"/>
    <w:rsid w:val="00F20F55"/>
    <w:rsid w:val="00F214CE"/>
    <w:rsid w:val="00F215DA"/>
    <w:rsid w:val="00F21F0F"/>
    <w:rsid w:val="00F225DE"/>
    <w:rsid w:val="00F2284E"/>
    <w:rsid w:val="00F22F82"/>
    <w:rsid w:val="00F22FD1"/>
    <w:rsid w:val="00F23211"/>
    <w:rsid w:val="00F23A4D"/>
    <w:rsid w:val="00F23E17"/>
    <w:rsid w:val="00F2450F"/>
    <w:rsid w:val="00F25809"/>
    <w:rsid w:val="00F2594B"/>
    <w:rsid w:val="00F25EA9"/>
    <w:rsid w:val="00F26018"/>
    <w:rsid w:val="00F2621E"/>
    <w:rsid w:val="00F269A8"/>
    <w:rsid w:val="00F27033"/>
    <w:rsid w:val="00F2707F"/>
    <w:rsid w:val="00F275AE"/>
    <w:rsid w:val="00F306DF"/>
    <w:rsid w:val="00F3094D"/>
    <w:rsid w:val="00F309B6"/>
    <w:rsid w:val="00F30A02"/>
    <w:rsid w:val="00F30A06"/>
    <w:rsid w:val="00F30C19"/>
    <w:rsid w:val="00F30C36"/>
    <w:rsid w:val="00F317C2"/>
    <w:rsid w:val="00F317C6"/>
    <w:rsid w:val="00F31EB6"/>
    <w:rsid w:val="00F32401"/>
    <w:rsid w:val="00F32ACA"/>
    <w:rsid w:val="00F32E0D"/>
    <w:rsid w:val="00F32F10"/>
    <w:rsid w:val="00F3305E"/>
    <w:rsid w:val="00F335B0"/>
    <w:rsid w:val="00F33668"/>
    <w:rsid w:val="00F338ED"/>
    <w:rsid w:val="00F33AF8"/>
    <w:rsid w:val="00F33C9C"/>
    <w:rsid w:val="00F34250"/>
    <w:rsid w:val="00F342AD"/>
    <w:rsid w:val="00F34463"/>
    <w:rsid w:val="00F34608"/>
    <w:rsid w:val="00F34E88"/>
    <w:rsid w:val="00F34FC1"/>
    <w:rsid w:val="00F35B99"/>
    <w:rsid w:val="00F35DAA"/>
    <w:rsid w:val="00F36180"/>
    <w:rsid w:val="00F365C5"/>
    <w:rsid w:val="00F36BDE"/>
    <w:rsid w:val="00F36E1C"/>
    <w:rsid w:val="00F37516"/>
    <w:rsid w:val="00F37839"/>
    <w:rsid w:val="00F40A9D"/>
    <w:rsid w:val="00F415E6"/>
    <w:rsid w:val="00F41672"/>
    <w:rsid w:val="00F41C05"/>
    <w:rsid w:val="00F4204A"/>
    <w:rsid w:val="00F42F78"/>
    <w:rsid w:val="00F430AE"/>
    <w:rsid w:val="00F433F3"/>
    <w:rsid w:val="00F43ED3"/>
    <w:rsid w:val="00F443BB"/>
    <w:rsid w:val="00F443CB"/>
    <w:rsid w:val="00F44723"/>
    <w:rsid w:val="00F44D3B"/>
    <w:rsid w:val="00F46F06"/>
    <w:rsid w:val="00F472C3"/>
    <w:rsid w:val="00F4777E"/>
    <w:rsid w:val="00F47948"/>
    <w:rsid w:val="00F47CCB"/>
    <w:rsid w:val="00F47E18"/>
    <w:rsid w:val="00F501E1"/>
    <w:rsid w:val="00F502AF"/>
    <w:rsid w:val="00F503D8"/>
    <w:rsid w:val="00F509E5"/>
    <w:rsid w:val="00F50F51"/>
    <w:rsid w:val="00F50F56"/>
    <w:rsid w:val="00F51001"/>
    <w:rsid w:val="00F51524"/>
    <w:rsid w:val="00F51ABD"/>
    <w:rsid w:val="00F51B2F"/>
    <w:rsid w:val="00F523D0"/>
    <w:rsid w:val="00F524AA"/>
    <w:rsid w:val="00F52A67"/>
    <w:rsid w:val="00F53042"/>
    <w:rsid w:val="00F53071"/>
    <w:rsid w:val="00F53191"/>
    <w:rsid w:val="00F53248"/>
    <w:rsid w:val="00F538F2"/>
    <w:rsid w:val="00F53A30"/>
    <w:rsid w:val="00F53C3E"/>
    <w:rsid w:val="00F53CC4"/>
    <w:rsid w:val="00F54461"/>
    <w:rsid w:val="00F54BDE"/>
    <w:rsid w:val="00F54FC8"/>
    <w:rsid w:val="00F55497"/>
    <w:rsid w:val="00F559BA"/>
    <w:rsid w:val="00F55CAD"/>
    <w:rsid w:val="00F55DEF"/>
    <w:rsid w:val="00F56510"/>
    <w:rsid w:val="00F569E8"/>
    <w:rsid w:val="00F56A07"/>
    <w:rsid w:val="00F56A2E"/>
    <w:rsid w:val="00F56ECA"/>
    <w:rsid w:val="00F571E9"/>
    <w:rsid w:val="00F575C1"/>
    <w:rsid w:val="00F57913"/>
    <w:rsid w:val="00F57B08"/>
    <w:rsid w:val="00F57B31"/>
    <w:rsid w:val="00F57B37"/>
    <w:rsid w:val="00F57D30"/>
    <w:rsid w:val="00F57F55"/>
    <w:rsid w:val="00F60166"/>
    <w:rsid w:val="00F60E6E"/>
    <w:rsid w:val="00F60F3E"/>
    <w:rsid w:val="00F610F0"/>
    <w:rsid w:val="00F61366"/>
    <w:rsid w:val="00F61B23"/>
    <w:rsid w:val="00F62305"/>
    <w:rsid w:val="00F62976"/>
    <w:rsid w:val="00F6308F"/>
    <w:rsid w:val="00F63893"/>
    <w:rsid w:val="00F641F1"/>
    <w:rsid w:val="00F64B47"/>
    <w:rsid w:val="00F66416"/>
    <w:rsid w:val="00F66432"/>
    <w:rsid w:val="00F667AA"/>
    <w:rsid w:val="00F667C1"/>
    <w:rsid w:val="00F669B4"/>
    <w:rsid w:val="00F66CCD"/>
    <w:rsid w:val="00F66D17"/>
    <w:rsid w:val="00F66E4E"/>
    <w:rsid w:val="00F67069"/>
    <w:rsid w:val="00F67833"/>
    <w:rsid w:val="00F679D1"/>
    <w:rsid w:val="00F67F17"/>
    <w:rsid w:val="00F70025"/>
    <w:rsid w:val="00F709EE"/>
    <w:rsid w:val="00F70A8A"/>
    <w:rsid w:val="00F70B20"/>
    <w:rsid w:val="00F70F43"/>
    <w:rsid w:val="00F7167C"/>
    <w:rsid w:val="00F71B0B"/>
    <w:rsid w:val="00F71BDC"/>
    <w:rsid w:val="00F71C8F"/>
    <w:rsid w:val="00F72739"/>
    <w:rsid w:val="00F7291E"/>
    <w:rsid w:val="00F732C8"/>
    <w:rsid w:val="00F733E3"/>
    <w:rsid w:val="00F739B1"/>
    <w:rsid w:val="00F73AB3"/>
    <w:rsid w:val="00F73C85"/>
    <w:rsid w:val="00F73F31"/>
    <w:rsid w:val="00F74D34"/>
    <w:rsid w:val="00F75894"/>
    <w:rsid w:val="00F75926"/>
    <w:rsid w:val="00F75C3B"/>
    <w:rsid w:val="00F760D4"/>
    <w:rsid w:val="00F761A1"/>
    <w:rsid w:val="00F76BC0"/>
    <w:rsid w:val="00F76C16"/>
    <w:rsid w:val="00F76E99"/>
    <w:rsid w:val="00F7708C"/>
    <w:rsid w:val="00F77325"/>
    <w:rsid w:val="00F77421"/>
    <w:rsid w:val="00F77B73"/>
    <w:rsid w:val="00F77C82"/>
    <w:rsid w:val="00F814DD"/>
    <w:rsid w:val="00F815A4"/>
    <w:rsid w:val="00F823DF"/>
    <w:rsid w:val="00F825BD"/>
    <w:rsid w:val="00F8268E"/>
    <w:rsid w:val="00F837D0"/>
    <w:rsid w:val="00F83D86"/>
    <w:rsid w:val="00F83ECF"/>
    <w:rsid w:val="00F8413D"/>
    <w:rsid w:val="00F84174"/>
    <w:rsid w:val="00F84318"/>
    <w:rsid w:val="00F84C79"/>
    <w:rsid w:val="00F85013"/>
    <w:rsid w:val="00F8520B"/>
    <w:rsid w:val="00F85A35"/>
    <w:rsid w:val="00F860A3"/>
    <w:rsid w:val="00F868CD"/>
    <w:rsid w:val="00F86D7B"/>
    <w:rsid w:val="00F9008A"/>
    <w:rsid w:val="00F9013F"/>
    <w:rsid w:val="00F904DB"/>
    <w:rsid w:val="00F90CCD"/>
    <w:rsid w:val="00F90F9D"/>
    <w:rsid w:val="00F91660"/>
    <w:rsid w:val="00F91BBD"/>
    <w:rsid w:val="00F920D8"/>
    <w:rsid w:val="00F9295A"/>
    <w:rsid w:val="00F92D35"/>
    <w:rsid w:val="00F92DDD"/>
    <w:rsid w:val="00F936FC"/>
    <w:rsid w:val="00F94C33"/>
    <w:rsid w:val="00F94C75"/>
    <w:rsid w:val="00F94EFB"/>
    <w:rsid w:val="00F9536B"/>
    <w:rsid w:val="00F954FF"/>
    <w:rsid w:val="00F95D10"/>
    <w:rsid w:val="00F96007"/>
    <w:rsid w:val="00F968C2"/>
    <w:rsid w:val="00F97065"/>
    <w:rsid w:val="00F9747B"/>
    <w:rsid w:val="00F974AB"/>
    <w:rsid w:val="00F974C1"/>
    <w:rsid w:val="00F9753C"/>
    <w:rsid w:val="00F979B4"/>
    <w:rsid w:val="00F97A33"/>
    <w:rsid w:val="00F97DC9"/>
    <w:rsid w:val="00F97F6C"/>
    <w:rsid w:val="00FA033B"/>
    <w:rsid w:val="00FA0492"/>
    <w:rsid w:val="00FA05DE"/>
    <w:rsid w:val="00FA0835"/>
    <w:rsid w:val="00FA0982"/>
    <w:rsid w:val="00FA0A40"/>
    <w:rsid w:val="00FA0F92"/>
    <w:rsid w:val="00FA10C3"/>
    <w:rsid w:val="00FA12BA"/>
    <w:rsid w:val="00FA16D5"/>
    <w:rsid w:val="00FA18E6"/>
    <w:rsid w:val="00FA1D92"/>
    <w:rsid w:val="00FA1F50"/>
    <w:rsid w:val="00FA21DB"/>
    <w:rsid w:val="00FA27B1"/>
    <w:rsid w:val="00FA2A3E"/>
    <w:rsid w:val="00FA2DB2"/>
    <w:rsid w:val="00FA2E43"/>
    <w:rsid w:val="00FA30C7"/>
    <w:rsid w:val="00FA36CD"/>
    <w:rsid w:val="00FA380B"/>
    <w:rsid w:val="00FA3AD8"/>
    <w:rsid w:val="00FA3F2F"/>
    <w:rsid w:val="00FA441D"/>
    <w:rsid w:val="00FA4551"/>
    <w:rsid w:val="00FA4FB8"/>
    <w:rsid w:val="00FA50FE"/>
    <w:rsid w:val="00FA53F8"/>
    <w:rsid w:val="00FA54A2"/>
    <w:rsid w:val="00FA55CD"/>
    <w:rsid w:val="00FA5603"/>
    <w:rsid w:val="00FA5C17"/>
    <w:rsid w:val="00FA5F60"/>
    <w:rsid w:val="00FA6101"/>
    <w:rsid w:val="00FA65ED"/>
    <w:rsid w:val="00FA6799"/>
    <w:rsid w:val="00FA6886"/>
    <w:rsid w:val="00FA78D9"/>
    <w:rsid w:val="00FA7B8D"/>
    <w:rsid w:val="00FA7C25"/>
    <w:rsid w:val="00FB04D3"/>
    <w:rsid w:val="00FB0592"/>
    <w:rsid w:val="00FB1178"/>
    <w:rsid w:val="00FB1935"/>
    <w:rsid w:val="00FB198C"/>
    <w:rsid w:val="00FB275D"/>
    <w:rsid w:val="00FB308D"/>
    <w:rsid w:val="00FB3410"/>
    <w:rsid w:val="00FB3932"/>
    <w:rsid w:val="00FB3BC6"/>
    <w:rsid w:val="00FB44AC"/>
    <w:rsid w:val="00FB459D"/>
    <w:rsid w:val="00FB4C86"/>
    <w:rsid w:val="00FB4D69"/>
    <w:rsid w:val="00FB4EA9"/>
    <w:rsid w:val="00FB4FF0"/>
    <w:rsid w:val="00FB56C3"/>
    <w:rsid w:val="00FB60DE"/>
    <w:rsid w:val="00FB61F9"/>
    <w:rsid w:val="00FB62F1"/>
    <w:rsid w:val="00FB62F6"/>
    <w:rsid w:val="00FB68F7"/>
    <w:rsid w:val="00FB7B84"/>
    <w:rsid w:val="00FB7BA7"/>
    <w:rsid w:val="00FB7CA4"/>
    <w:rsid w:val="00FB7FE2"/>
    <w:rsid w:val="00FC022C"/>
    <w:rsid w:val="00FC0322"/>
    <w:rsid w:val="00FC06B6"/>
    <w:rsid w:val="00FC072A"/>
    <w:rsid w:val="00FC088E"/>
    <w:rsid w:val="00FC08D1"/>
    <w:rsid w:val="00FC0930"/>
    <w:rsid w:val="00FC09EE"/>
    <w:rsid w:val="00FC1416"/>
    <w:rsid w:val="00FC17EE"/>
    <w:rsid w:val="00FC1A23"/>
    <w:rsid w:val="00FC1F0B"/>
    <w:rsid w:val="00FC2C64"/>
    <w:rsid w:val="00FC2C65"/>
    <w:rsid w:val="00FC3689"/>
    <w:rsid w:val="00FC37FA"/>
    <w:rsid w:val="00FC4413"/>
    <w:rsid w:val="00FC44A1"/>
    <w:rsid w:val="00FC49EB"/>
    <w:rsid w:val="00FC4B3D"/>
    <w:rsid w:val="00FC5AA9"/>
    <w:rsid w:val="00FC5B12"/>
    <w:rsid w:val="00FC5D17"/>
    <w:rsid w:val="00FC65E1"/>
    <w:rsid w:val="00FC666F"/>
    <w:rsid w:val="00FC681F"/>
    <w:rsid w:val="00FC68A7"/>
    <w:rsid w:val="00FC6A2B"/>
    <w:rsid w:val="00FC7DAB"/>
    <w:rsid w:val="00FC7F66"/>
    <w:rsid w:val="00FD0665"/>
    <w:rsid w:val="00FD076F"/>
    <w:rsid w:val="00FD0BAC"/>
    <w:rsid w:val="00FD12C4"/>
    <w:rsid w:val="00FD18B7"/>
    <w:rsid w:val="00FD2448"/>
    <w:rsid w:val="00FD2650"/>
    <w:rsid w:val="00FD2BF2"/>
    <w:rsid w:val="00FD38BD"/>
    <w:rsid w:val="00FD3917"/>
    <w:rsid w:val="00FD3B4F"/>
    <w:rsid w:val="00FD4234"/>
    <w:rsid w:val="00FD4346"/>
    <w:rsid w:val="00FD5CC4"/>
    <w:rsid w:val="00FD5D17"/>
    <w:rsid w:val="00FD6083"/>
    <w:rsid w:val="00FD6114"/>
    <w:rsid w:val="00FD7064"/>
    <w:rsid w:val="00FD7603"/>
    <w:rsid w:val="00FD7614"/>
    <w:rsid w:val="00FD7A31"/>
    <w:rsid w:val="00FE0042"/>
    <w:rsid w:val="00FE03AD"/>
    <w:rsid w:val="00FE0767"/>
    <w:rsid w:val="00FE0937"/>
    <w:rsid w:val="00FE0BED"/>
    <w:rsid w:val="00FE1770"/>
    <w:rsid w:val="00FE1B0E"/>
    <w:rsid w:val="00FE1CE4"/>
    <w:rsid w:val="00FE2131"/>
    <w:rsid w:val="00FE39EE"/>
    <w:rsid w:val="00FE3ED8"/>
    <w:rsid w:val="00FE4947"/>
    <w:rsid w:val="00FE4BE7"/>
    <w:rsid w:val="00FE4F38"/>
    <w:rsid w:val="00FE5188"/>
    <w:rsid w:val="00FE5CDE"/>
    <w:rsid w:val="00FE663E"/>
    <w:rsid w:val="00FE7564"/>
    <w:rsid w:val="00FF03B2"/>
    <w:rsid w:val="00FF0ACE"/>
    <w:rsid w:val="00FF113D"/>
    <w:rsid w:val="00FF156A"/>
    <w:rsid w:val="00FF1864"/>
    <w:rsid w:val="00FF1899"/>
    <w:rsid w:val="00FF18BC"/>
    <w:rsid w:val="00FF2193"/>
    <w:rsid w:val="00FF27CE"/>
    <w:rsid w:val="00FF32B6"/>
    <w:rsid w:val="00FF37DC"/>
    <w:rsid w:val="00FF38DD"/>
    <w:rsid w:val="00FF395F"/>
    <w:rsid w:val="00FF4D11"/>
    <w:rsid w:val="00FF528E"/>
    <w:rsid w:val="00FF54AD"/>
    <w:rsid w:val="00FF56C8"/>
    <w:rsid w:val="00FF5AB8"/>
    <w:rsid w:val="00FF60EA"/>
    <w:rsid w:val="00FF6885"/>
    <w:rsid w:val="00FF6CE5"/>
    <w:rsid w:val="00FF7928"/>
    <w:rsid w:val="00FF7CEE"/>
  </w:rsids>
  <m:mathPr>
    <m:mathFont m:val="Cambria Math"/>
    <m:brkBin m:val="before"/>
    <m:brkBinSub m:val="--"/>
    <m:smallFrac/>
    <m:dispDef/>
    <m:lMargin m:val="0"/>
    <m:rMargin m:val="0"/>
    <m:defJc m:val="centerGroup"/>
    <m:wrapIndent m:val="1440"/>
    <m:intLim m:val="subSup"/>
    <m:naryLim m:val="undOvr"/>
  </m:mathPr>
  <w:themeFontLang w:val="id-ID"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B99BC05"/>
  <w15:docId w15:val="{1B1ADEC2-31D9-4F83-A2AC-21EA650E6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lang w:val="id-ID" w:eastAsia="id-ID"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0DE"/>
    <w:pPr>
      <w:jc w:val="both"/>
    </w:pPr>
    <w:rPr>
      <w:rFonts w:ascii="Times New Roman" w:hAnsi="Times New Roman"/>
      <w:sz w:val="22"/>
      <w:szCs w:val="22"/>
      <w:lang w:val="en-US" w:eastAsia="ja-JP"/>
    </w:rPr>
  </w:style>
  <w:style w:type="paragraph" w:styleId="Heading1">
    <w:name w:val="heading 1"/>
    <w:basedOn w:val="Normal"/>
    <w:next w:val="Normal"/>
    <w:link w:val="Heading1Char"/>
    <w:uiPriority w:val="9"/>
    <w:qFormat/>
    <w:rsid w:val="00B77867"/>
    <w:pPr>
      <w:numPr>
        <w:numId w:val="14"/>
      </w:numPr>
      <w:spacing w:after="200"/>
      <w:ind w:left="0"/>
      <w:contextualSpacing/>
      <w:jc w:val="center"/>
      <w:outlineLvl w:val="0"/>
    </w:pPr>
    <w:rPr>
      <w:b/>
      <w:smallCaps/>
      <w:spacing w:val="5"/>
      <w:sz w:val="24"/>
      <w:szCs w:val="36"/>
    </w:rPr>
  </w:style>
  <w:style w:type="paragraph" w:styleId="Heading2">
    <w:name w:val="heading 2"/>
    <w:basedOn w:val="TA-H1"/>
    <w:next w:val="Normal"/>
    <w:link w:val="Heading2Char"/>
    <w:uiPriority w:val="9"/>
    <w:qFormat/>
    <w:rsid w:val="009937BB"/>
    <w:pPr>
      <w:numPr>
        <w:ilvl w:val="1"/>
        <w:numId w:val="14"/>
      </w:numPr>
      <w:spacing w:after="0" w:line="240" w:lineRule="auto"/>
      <w:jc w:val="left"/>
      <w:outlineLvl w:val="1"/>
    </w:pPr>
  </w:style>
  <w:style w:type="paragraph" w:styleId="Heading3">
    <w:name w:val="heading 3"/>
    <w:basedOn w:val="Normal"/>
    <w:next w:val="Normal"/>
    <w:link w:val="Heading3Char"/>
    <w:uiPriority w:val="9"/>
    <w:qFormat/>
    <w:rsid w:val="003B076A"/>
    <w:pPr>
      <w:numPr>
        <w:ilvl w:val="2"/>
        <w:numId w:val="14"/>
      </w:numPr>
      <w:spacing w:before="200"/>
      <w:outlineLvl w:val="2"/>
    </w:pPr>
    <w:rPr>
      <w:b/>
      <w:iCs/>
      <w:spacing w:val="5"/>
      <w:sz w:val="24"/>
      <w:szCs w:val="26"/>
      <w:lang w:val="id-ID" w:eastAsia="en-US"/>
    </w:rPr>
  </w:style>
  <w:style w:type="paragraph" w:styleId="Heading4">
    <w:name w:val="heading 4"/>
    <w:basedOn w:val="Normal"/>
    <w:next w:val="Normal"/>
    <w:link w:val="Heading4Char"/>
    <w:uiPriority w:val="9"/>
    <w:qFormat/>
    <w:rsid w:val="00094B1C"/>
    <w:pPr>
      <w:numPr>
        <w:ilvl w:val="3"/>
        <w:numId w:val="14"/>
      </w:numPr>
      <w:outlineLvl w:val="3"/>
    </w:pPr>
    <w:rPr>
      <w:b/>
      <w:bCs/>
      <w:spacing w:val="5"/>
      <w:sz w:val="24"/>
      <w:szCs w:val="24"/>
      <w:lang w:val="id-ID"/>
    </w:rPr>
  </w:style>
  <w:style w:type="paragraph" w:styleId="Heading5">
    <w:name w:val="heading 5"/>
    <w:basedOn w:val="Normal"/>
    <w:next w:val="Normal"/>
    <w:link w:val="Heading5Char"/>
    <w:uiPriority w:val="9"/>
    <w:unhideWhenUsed/>
    <w:qFormat/>
    <w:rsid w:val="000C5C99"/>
    <w:pPr>
      <w:numPr>
        <w:ilvl w:val="4"/>
        <w:numId w:val="15"/>
      </w:numPr>
      <w:spacing w:line="271" w:lineRule="auto"/>
      <w:jc w:val="left"/>
      <w:outlineLvl w:val="4"/>
    </w:pPr>
    <w:rPr>
      <w:i/>
      <w:iCs/>
      <w:sz w:val="24"/>
      <w:szCs w:val="24"/>
    </w:rPr>
  </w:style>
  <w:style w:type="paragraph" w:styleId="Heading6">
    <w:name w:val="heading 6"/>
    <w:basedOn w:val="Normal"/>
    <w:next w:val="Normal"/>
    <w:link w:val="Heading6Char"/>
    <w:uiPriority w:val="9"/>
    <w:unhideWhenUsed/>
    <w:qFormat/>
    <w:rsid w:val="009B6FC8"/>
    <w:pPr>
      <w:numPr>
        <w:ilvl w:val="5"/>
        <w:numId w:val="15"/>
      </w:numPr>
      <w:shd w:val="clear" w:color="auto" w:fill="FFFFFF"/>
      <w:spacing w:line="271" w:lineRule="auto"/>
      <w:outlineLvl w:val="5"/>
    </w:pPr>
    <w:rPr>
      <w:b/>
      <w:bCs/>
      <w:color w:val="595959"/>
      <w:spacing w:val="5"/>
    </w:rPr>
  </w:style>
  <w:style w:type="paragraph" w:styleId="Heading7">
    <w:name w:val="heading 7"/>
    <w:basedOn w:val="Normal"/>
    <w:next w:val="Normal"/>
    <w:link w:val="Heading7Char"/>
    <w:uiPriority w:val="9"/>
    <w:semiHidden/>
    <w:unhideWhenUsed/>
    <w:qFormat/>
    <w:rsid w:val="009B6FC8"/>
    <w:pPr>
      <w:numPr>
        <w:ilvl w:val="6"/>
        <w:numId w:val="15"/>
      </w:numPr>
      <w:outlineLvl w:val="6"/>
    </w:pPr>
    <w:rPr>
      <w:b/>
      <w:bCs/>
      <w:i/>
      <w:iCs/>
      <w:color w:val="5A5A5A"/>
      <w:sz w:val="20"/>
      <w:szCs w:val="20"/>
    </w:rPr>
  </w:style>
  <w:style w:type="paragraph" w:styleId="Heading8">
    <w:name w:val="heading 8"/>
    <w:basedOn w:val="Normal"/>
    <w:next w:val="Normal"/>
    <w:link w:val="Heading8Char"/>
    <w:uiPriority w:val="9"/>
    <w:semiHidden/>
    <w:unhideWhenUsed/>
    <w:qFormat/>
    <w:rsid w:val="009B6FC8"/>
    <w:pPr>
      <w:numPr>
        <w:ilvl w:val="7"/>
        <w:numId w:val="15"/>
      </w:numPr>
      <w:outlineLvl w:val="7"/>
    </w:pPr>
    <w:rPr>
      <w:b/>
      <w:bCs/>
      <w:color w:val="7F7F7F"/>
      <w:sz w:val="20"/>
      <w:szCs w:val="20"/>
    </w:rPr>
  </w:style>
  <w:style w:type="paragraph" w:styleId="Heading9">
    <w:name w:val="heading 9"/>
    <w:basedOn w:val="Normal"/>
    <w:next w:val="Normal"/>
    <w:link w:val="Heading9Char"/>
    <w:uiPriority w:val="9"/>
    <w:semiHidden/>
    <w:unhideWhenUsed/>
    <w:qFormat/>
    <w:rsid w:val="009B6FC8"/>
    <w:pPr>
      <w:numPr>
        <w:ilvl w:val="8"/>
        <w:numId w:val="15"/>
      </w:numPr>
      <w:spacing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taKuliahSampulDepan">
    <w:name w:val="Mata Kuliah Sampul Depan"/>
    <w:basedOn w:val="Normal"/>
    <w:rsid w:val="00982352"/>
    <w:pPr>
      <w:suppressAutoHyphens/>
      <w:spacing w:before="120" w:after="120"/>
    </w:pPr>
    <w:rPr>
      <w:rFonts w:ascii="Trebuchet MS" w:hAnsi="Trebuchet MS" w:cs="Calibri"/>
      <w:b/>
      <w:color w:val="FFFFFF"/>
      <w:sz w:val="20"/>
      <w:szCs w:val="20"/>
      <w:lang w:eastAsia="ar-SA"/>
    </w:rPr>
  </w:style>
  <w:style w:type="paragraph" w:styleId="NoSpacing">
    <w:name w:val="No Spacing"/>
    <w:basedOn w:val="Normal"/>
    <w:link w:val="NoSpacingChar"/>
    <w:uiPriority w:val="1"/>
    <w:qFormat/>
    <w:rsid w:val="009B6FC8"/>
  </w:style>
  <w:style w:type="paragraph" w:styleId="Header">
    <w:name w:val="header"/>
    <w:basedOn w:val="Normal"/>
    <w:link w:val="HeaderChar"/>
    <w:uiPriority w:val="99"/>
    <w:unhideWhenUsed/>
    <w:rsid w:val="00875473"/>
    <w:pPr>
      <w:tabs>
        <w:tab w:val="center" w:pos="4680"/>
        <w:tab w:val="right" w:pos="9360"/>
      </w:tabs>
    </w:pPr>
  </w:style>
  <w:style w:type="character" w:customStyle="1" w:styleId="HeaderChar">
    <w:name w:val="Header Char"/>
    <w:basedOn w:val="DefaultParagraphFont"/>
    <w:link w:val="Header"/>
    <w:uiPriority w:val="99"/>
    <w:rsid w:val="00875473"/>
  </w:style>
  <w:style w:type="paragraph" w:styleId="Footer">
    <w:name w:val="footer"/>
    <w:basedOn w:val="Normal"/>
    <w:link w:val="FooterChar"/>
    <w:uiPriority w:val="99"/>
    <w:unhideWhenUsed/>
    <w:rsid w:val="00875473"/>
    <w:pPr>
      <w:tabs>
        <w:tab w:val="center" w:pos="4680"/>
        <w:tab w:val="right" w:pos="9360"/>
      </w:tabs>
    </w:pPr>
  </w:style>
  <w:style w:type="character" w:customStyle="1" w:styleId="FooterChar">
    <w:name w:val="Footer Char"/>
    <w:basedOn w:val="DefaultParagraphFont"/>
    <w:link w:val="Footer"/>
    <w:uiPriority w:val="99"/>
    <w:rsid w:val="00875473"/>
  </w:style>
  <w:style w:type="character" w:customStyle="1" w:styleId="Heading1Char">
    <w:name w:val="Heading 1 Char"/>
    <w:basedOn w:val="DefaultParagraphFont"/>
    <w:link w:val="Heading1"/>
    <w:uiPriority w:val="9"/>
    <w:rsid w:val="00B77867"/>
    <w:rPr>
      <w:rFonts w:ascii="Times New Roman" w:hAnsi="Times New Roman"/>
      <w:b/>
      <w:smallCaps/>
      <w:spacing w:val="5"/>
      <w:sz w:val="24"/>
      <w:szCs w:val="36"/>
      <w:lang w:val="en-US" w:eastAsia="ja-JP"/>
    </w:rPr>
  </w:style>
  <w:style w:type="character" w:customStyle="1" w:styleId="Heading2Char">
    <w:name w:val="Heading 2 Char"/>
    <w:basedOn w:val="DefaultParagraphFont"/>
    <w:link w:val="Heading2"/>
    <w:uiPriority w:val="9"/>
    <w:rsid w:val="009937BB"/>
    <w:rPr>
      <w:rFonts w:ascii="Times New Roman" w:eastAsia="Calibri" w:hAnsi="Times New Roman"/>
      <w:b/>
      <w:sz w:val="24"/>
      <w:szCs w:val="24"/>
      <w:lang w:val="en-US" w:eastAsia="en-US"/>
    </w:rPr>
  </w:style>
  <w:style w:type="character" w:customStyle="1" w:styleId="Heading3Char">
    <w:name w:val="Heading 3 Char"/>
    <w:basedOn w:val="DefaultParagraphFont"/>
    <w:link w:val="Heading3"/>
    <w:uiPriority w:val="9"/>
    <w:rsid w:val="003B076A"/>
    <w:rPr>
      <w:rFonts w:ascii="Times New Roman" w:hAnsi="Times New Roman"/>
      <w:b/>
      <w:iCs/>
      <w:spacing w:val="5"/>
      <w:sz w:val="24"/>
      <w:szCs w:val="26"/>
      <w:lang w:eastAsia="en-US"/>
    </w:rPr>
  </w:style>
  <w:style w:type="character" w:customStyle="1" w:styleId="Heading4Char">
    <w:name w:val="Heading 4 Char"/>
    <w:basedOn w:val="DefaultParagraphFont"/>
    <w:link w:val="Heading4"/>
    <w:uiPriority w:val="9"/>
    <w:rsid w:val="00094B1C"/>
    <w:rPr>
      <w:rFonts w:ascii="Times New Roman" w:hAnsi="Times New Roman"/>
      <w:b/>
      <w:bCs/>
      <w:spacing w:val="5"/>
      <w:sz w:val="24"/>
      <w:szCs w:val="24"/>
      <w:lang w:eastAsia="ja-JP"/>
    </w:rPr>
  </w:style>
  <w:style w:type="character" w:customStyle="1" w:styleId="Heading5Char">
    <w:name w:val="Heading 5 Char"/>
    <w:basedOn w:val="DefaultParagraphFont"/>
    <w:link w:val="Heading5"/>
    <w:uiPriority w:val="9"/>
    <w:rsid w:val="000C5C99"/>
    <w:rPr>
      <w:rFonts w:ascii="Times New Roman" w:hAnsi="Times New Roman"/>
      <w:i/>
      <w:iCs/>
      <w:sz w:val="24"/>
      <w:szCs w:val="24"/>
      <w:lang w:val="en-US" w:eastAsia="ja-JP"/>
    </w:rPr>
  </w:style>
  <w:style w:type="character" w:customStyle="1" w:styleId="Heading6Char">
    <w:name w:val="Heading 6 Char"/>
    <w:basedOn w:val="DefaultParagraphFont"/>
    <w:link w:val="Heading6"/>
    <w:uiPriority w:val="9"/>
    <w:rsid w:val="009B6FC8"/>
    <w:rPr>
      <w:rFonts w:ascii="Times New Roman" w:hAnsi="Times New Roman"/>
      <w:b/>
      <w:bCs/>
      <w:color w:val="595959"/>
      <w:spacing w:val="5"/>
      <w:sz w:val="22"/>
      <w:szCs w:val="22"/>
      <w:shd w:val="clear" w:color="auto" w:fill="FFFFFF"/>
      <w:lang w:val="en-US" w:eastAsia="ja-JP"/>
    </w:rPr>
  </w:style>
  <w:style w:type="character" w:customStyle="1" w:styleId="Heading7Char">
    <w:name w:val="Heading 7 Char"/>
    <w:basedOn w:val="DefaultParagraphFont"/>
    <w:link w:val="Heading7"/>
    <w:uiPriority w:val="9"/>
    <w:semiHidden/>
    <w:rsid w:val="009B6FC8"/>
    <w:rPr>
      <w:rFonts w:ascii="Times New Roman" w:hAnsi="Times New Roman"/>
      <w:b/>
      <w:bCs/>
      <w:i/>
      <w:iCs/>
      <w:color w:val="5A5A5A"/>
      <w:lang w:val="en-US" w:eastAsia="ja-JP"/>
    </w:rPr>
  </w:style>
  <w:style w:type="character" w:customStyle="1" w:styleId="Heading8Char">
    <w:name w:val="Heading 8 Char"/>
    <w:basedOn w:val="DefaultParagraphFont"/>
    <w:link w:val="Heading8"/>
    <w:uiPriority w:val="9"/>
    <w:semiHidden/>
    <w:rsid w:val="009B6FC8"/>
    <w:rPr>
      <w:rFonts w:ascii="Times New Roman" w:hAnsi="Times New Roman"/>
      <w:b/>
      <w:bCs/>
      <w:color w:val="7F7F7F"/>
      <w:lang w:val="en-US" w:eastAsia="ja-JP"/>
    </w:rPr>
  </w:style>
  <w:style w:type="character" w:customStyle="1" w:styleId="Heading9Char">
    <w:name w:val="Heading 9 Char"/>
    <w:basedOn w:val="DefaultParagraphFont"/>
    <w:link w:val="Heading9"/>
    <w:uiPriority w:val="9"/>
    <w:semiHidden/>
    <w:rsid w:val="009B6FC8"/>
    <w:rPr>
      <w:rFonts w:ascii="Times New Roman" w:hAnsi="Times New Roman"/>
      <w:b/>
      <w:bCs/>
      <w:i/>
      <w:iCs/>
      <w:color w:val="7F7F7F"/>
      <w:sz w:val="18"/>
      <w:szCs w:val="18"/>
      <w:lang w:val="en-US" w:eastAsia="ja-JP"/>
    </w:rPr>
  </w:style>
  <w:style w:type="paragraph" w:styleId="Caption">
    <w:name w:val="caption"/>
    <w:basedOn w:val="Normal"/>
    <w:next w:val="Normal"/>
    <w:uiPriority w:val="35"/>
    <w:unhideWhenUsed/>
    <w:qFormat/>
    <w:rsid w:val="00E65E2B"/>
    <w:pPr>
      <w:jc w:val="center"/>
    </w:pPr>
    <w:rPr>
      <w:b/>
      <w:bCs/>
      <w:color w:val="000000"/>
      <w:sz w:val="20"/>
      <w:szCs w:val="16"/>
    </w:rPr>
  </w:style>
  <w:style w:type="paragraph" w:styleId="Title">
    <w:name w:val="Title"/>
    <w:basedOn w:val="Normal"/>
    <w:next w:val="Normal"/>
    <w:link w:val="TitleChar"/>
    <w:uiPriority w:val="10"/>
    <w:qFormat/>
    <w:rsid w:val="009B6FC8"/>
    <w:pPr>
      <w:spacing w:after="300"/>
      <w:contextualSpacing/>
    </w:pPr>
    <w:rPr>
      <w:smallCaps/>
      <w:sz w:val="52"/>
      <w:szCs w:val="52"/>
    </w:rPr>
  </w:style>
  <w:style w:type="character" w:customStyle="1" w:styleId="TitleChar">
    <w:name w:val="Title Char"/>
    <w:basedOn w:val="DefaultParagraphFont"/>
    <w:link w:val="Title"/>
    <w:uiPriority w:val="10"/>
    <w:rsid w:val="009B6FC8"/>
    <w:rPr>
      <w:smallCaps/>
      <w:sz w:val="52"/>
      <w:szCs w:val="52"/>
    </w:rPr>
  </w:style>
  <w:style w:type="paragraph" w:styleId="Subtitle">
    <w:name w:val="Subtitle"/>
    <w:basedOn w:val="Normal"/>
    <w:next w:val="Normal"/>
    <w:link w:val="SubtitleChar"/>
    <w:uiPriority w:val="11"/>
    <w:qFormat/>
    <w:rsid w:val="009B6FC8"/>
    <w:rPr>
      <w:i/>
      <w:iCs/>
      <w:smallCaps/>
      <w:spacing w:val="10"/>
      <w:sz w:val="28"/>
      <w:szCs w:val="28"/>
    </w:rPr>
  </w:style>
  <w:style w:type="character" w:customStyle="1" w:styleId="SubtitleChar">
    <w:name w:val="Subtitle Char"/>
    <w:basedOn w:val="DefaultParagraphFont"/>
    <w:link w:val="Subtitle"/>
    <w:uiPriority w:val="11"/>
    <w:rsid w:val="009B6FC8"/>
    <w:rPr>
      <w:i/>
      <w:iCs/>
      <w:smallCaps/>
      <w:spacing w:val="10"/>
      <w:sz w:val="28"/>
      <w:szCs w:val="28"/>
    </w:rPr>
  </w:style>
  <w:style w:type="character" w:styleId="Strong">
    <w:name w:val="Strong"/>
    <w:uiPriority w:val="22"/>
    <w:qFormat/>
    <w:rsid w:val="009B6FC8"/>
    <w:rPr>
      <w:b/>
      <w:bCs/>
    </w:rPr>
  </w:style>
  <w:style w:type="character" w:styleId="Emphasis">
    <w:name w:val="Emphasis"/>
    <w:uiPriority w:val="20"/>
    <w:qFormat/>
    <w:rsid w:val="009B6FC8"/>
    <w:rPr>
      <w:b/>
      <w:bCs/>
      <w:i/>
      <w:iCs/>
      <w:spacing w:val="10"/>
    </w:rPr>
  </w:style>
  <w:style w:type="paragraph" w:styleId="ListParagraph">
    <w:name w:val="List Paragraph"/>
    <w:basedOn w:val="Normal"/>
    <w:link w:val="ListParagraphChar"/>
    <w:uiPriority w:val="34"/>
    <w:qFormat/>
    <w:rsid w:val="009B6FC8"/>
    <w:pPr>
      <w:ind w:left="720"/>
      <w:contextualSpacing/>
    </w:pPr>
  </w:style>
  <w:style w:type="paragraph" w:styleId="Quote">
    <w:name w:val="Quote"/>
    <w:basedOn w:val="Normal"/>
    <w:next w:val="Normal"/>
    <w:link w:val="QuoteChar"/>
    <w:uiPriority w:val="29"/>
    <w:qFormat/>
    <w:rsid w:val="009B6FC8"/>
    <w:rPr>
      <w:i/>
      <w:iCs/>
    </w:rPr>
  </w:style>
  <w:style w:type="character" w:customStyle="1" w:styleId="QuoteChar">
    <w:name w:val="Quote Char"/>
    <w:basedOn w:val="DefaultParagraphFont"/>
    <w:link w:val="Quote"/>
    <w:uiPriority w:val="29"/>
    <w:rsid w:val="009B6FC8"/>
    <w:rPr>
      <w:i/>
      <w:iCs/>
    </w:rPr>
  </w:style>
  <w:style w:type="paragraph" w:styleId="IntenseQuote">
    <w:name w:val="Intense Quote"/>
    <w:basedOn w:val="Normal"/>
    <w:next w:val="Normal"/>
    <w:link w:val="IntenseQuoteChar"/>
    <w:uiPriority w:val="30"/>
    <w:qFormat/>
    <w:rsid w:val="009B6FC8"/>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9B6FC8"/>
    <w:rPr>
      <w:i/>
      <w:iCs/>
    </w:rPr>
  </w:style>
  <w:style w:type="character" w:styleId="SubtleEmphasis">
    <w:name w:val="Subtle Emphasis"/>
    <w:uiPriority w:val="19"/>
    <w:qFormat/>
    <w:rsid w:val="009B6FC8"/>
    <w:rPr>
      <w:i/>
      <w:iCs/>
    </w:rPr>
  </w:style>
  <w:style w:type="character" w:styleId="IntenseEmphasis">
    <w:name w:val="Intense Emphasis"/>
    <w:uiPriority w:val="21"/>
    <w:qFormat/>
    <w:rsid w:val="009B6FC8"/>
    <w:rPr>
      <w:b/>
      <w:bCs/>
      <w:i/>
      <w:iCs/>
    </w:rPr>
  </w:style>
  <w:style w:type="character" w:styleId="SubtleReference">
    <w:name w:val="Subtle Reference"/>
    <w:basedOn w:val="DefaultParagraphFont"/>
    <w:uiPriority w:val="31"/>
    <w:qFormat/>
    <w:rsid w:val="009B6FC8"/>
    <w:rPr>
      <w:smallCaps/>
    </w:rPr>
  </w:style>
  <w:style w:type="character" w:styleId="IntenseReference">
    <w:name w:val="Intense Reference"/>
    <w:uiPriority w:val="32"/>
    <w:qFormat/>
    <w:rsid w:val="009B6FC8"/>
    <w:rPr>
      <w:b/>
      <w:bCs/>
      <w:smallCaps/>
    </w:rPr>
  </w:style>
  <w:style w:type="character" w:styleId="BookTitle">
    <w:name w:val="Book Title"/>
    <w:basedOn w:val="DefaultParagraphFont"/>
    <w:uiPriority w:val="33"/>
    <w:qFormat/>
    <w:rsid w:val="009B6FC8"/>
    <w:rPr>
      <w:i/>
      <w:iCs/>
      <w:smallCaps/>
      <w:spacing w:val="5"/>
    </w:rPr>
  </w:style>
  <w:style w:type="paragraph" w:styleId="TOCHeading">
    <w:name w:val="TOC Heading"/>
    <w:basedOn w:val="Heading1"/>
    <w:next w:val="Normal"/>
    <w:uiPriority w:val="39"/>
    <w:unhideWhenUsed/>
    <w:qFormat/>
    <w:rsid w:val="009B6FC8"/>
    <w:pPr>
      <w:outlineLvl w:val="9"/>
    </w:pPr>
    <w:rPr>
      <w:lang w:bidi="en-US"/>
    </w:rPr>
  </w:style>
  <w:style w:type="character" w:customStyle="1" w:styleId="NoSpacingChar">
    <w:name w:val="No Spacing Char"/>
    <w:basedOn w:val="DefaultParagraphFont"/>
    <w:link w:val="NoSpacing"/>
    <w:uiPriority w:val="1"/>
    <w:rsid w:val="009B6FC8"/>
  </w:style>
  <w:style w:type="paragraph" w:customStyle="1" w:styleId="Abstraksi">
    <w:name w:val="Abstraksi"/>
    <w:basedOn w:val="Normal"/>
    <w:link w:val="AbstraksiChar"/>
    <w:qFormat/>
    <w:rsid w:val="002F0853"/>
    <w:pPr>
      <w:jc w:val="center"/>
    </w:pPr>
    <w:rPr>
      <w:i/>
      <w:sz w:val="20"/>
    </w:rPr>
  </w:style>
  <w:style w:type="character" w:customStyle="1" w:styleId="AbstraksiChar">
    <w:name w:val="Abstraksi Char"/>
    <w:basedOn w:val="DefaultParagraphFont"/>
    <w:link w:val="Abstraksi"/>
    <w:rsid w:val="000F5C1B"/>
    <w:rPr>
      <w:rFonts w:ascii="Times New Roman" w:hAnsi="Times New Roman" w:cs="Times New Roman"/>
      <w:i/>
      <w:sz w:val="20"/>
    </w:rPr>
  </w:style>
  <w:style w:type="paragraph" w:styleId="TOC1">
    <w:name w:val="toc 1"/>
    <w:basedOn w:val="Normal"/>
    <w:next w:val="Normal"/>
    <w:autoRedefine/>
    <w:uiPriority w:val="39"/>
    <w:unhideWhenUsed/>
    <w:rsid w:val="00112560"/>
    <w:pPr>
      <w:tabs>
        <w:tab w:val="left" w:pos="440"/>
        <w:tab w:val="right" w:leader="dot" w:pos="5812"/>
      </w:tabs>
    </w:pPr>
  </w:style>
  <w:style w:type="paragraph" w:customStyle="1" w:styleId="TextIsi">
    <w:name w:val="Text Isi"/>
    <w:basedOn w:val="Normal"/>
    <w:link w:val="TextIsiChar"/>
    <w:rsid w:val="00A01AA3"/>
    <w:pPr>
      <w:widowControl w:val="0"/>
      <w:spacing w:before="120"/>
    </w:pPr>
    <w:rPr>
      <w:rFonts w:eastAsia="MS Mincho"/>
      <w:noProof/>
      <w:szCs w:val="24"/>
      <w:lang w:val="id-ID" w:eastAsia="id-ID"/>
    </w:rPr>
  </w:style>
  <w:style w:type="character" w:customStyle="1" w:styleId="TextIsiChar">
    <w:name w:val="Text Isi Char"/>
    <w:basedOn w:val="DefaultParagraphFont"/>
    <w:link w:val="TextIsi"/>
    <w:rsid w:val="00A01AA3"/>
    <w:rPr>
      <w:rFonts w:ascii="Times New Roman" w:eastAsia="MS Mincho" w:hAnsi="Times New Roman" w:cs="Times New Roman"/>
      <w:noProof/>
      <w:szCs w:val="24"/>
      <w:lang w:val="id-ID" w:eastAsia="id-ID"/>
    </w:rPr>
  </w:style>
  <w:style w:type="paragraph" w:styleId="TOC2">
    <w:name w:val="toc 2"/>
    <w:basedOn w:val="Normal"/>
    <w:next w:val="Normal"/>
    <w:autoRedefine/>
    <w:uiPriority w:val="39"/>
    <w:unhideWhenUsed/>
    <w:rsid w:val="00646C38"/>
    <w:pPr>
      <w:tabs>
        <w:tab w:val="left" w:pos="880"/>
        <w:tab w:val="right" w:leader="dot" w:pos="5850"/>
      </w:tabs>
      <w:ind w:left="220"/>
    </w:pPr>
  </w:style>
  <w:style w:type="paragraph" w:styleId="TOC3">
    <w:name w:val="toc 3"/>
    <w:basedOn w:val="Normal"/>
    <w:next w:val="Normal"/>
    <w:autoRedefine/>
    <w:uiPriority w:val="39"/>
    <w:unhideWhenUsed/>
    <w:rsid w:val="008B030C"/>
    <w:pPr>
      <w:tabs>
        <w:tab w:val="left" w:pos="1320"/>
        <w:tab w:val="right" w:leader="dot" w:pos="5833"/>
      </w:tabs>
      <w:ind w:left="440"/>
    </w:pPr>
  </w:style>
  <w:style w:type="character" w:customStyle="1" w:styleId="StyleBold">
    <w:name w:val="Style Bold"/>
    <w:basedOn w:val="DefaultParagraphFont"/>
    <w:semiHidden/>
    <w:rsid w:val="006C5831"/>
    <w:rPr>
      <w:b/>
      <w:bCs/>
    </w:rPr>
  </w:style>
  <w:style w:type="paragraph" w:styleId="BodyTextIndent">
    <w:name w:val="Body Text Indent"/>
    <w:basedOn w:val="Normal"/>
    <w:link w:val="BodyTextIndentChar"/>
    <w:rsid w:val="006C5831"/>
    <w:pPr>
      <w:spacing w:line="360" w:lineRule="auto"/>
      <w:ind w:left="360"/>
    </w:pPr>
    <w:rPr>
      <w:rFonts w:eastAsia="MS Mincho"/>
      <w:sz w:val="24"/>
      <w:szCs w:val="20"/>
      <w:lang w:eastAsia="en-US"/>
    </w:rPr>
  </w:style>
  <w:style w:type="character" w:customStyle="1" w:styleId="BodyTextIndentChar">
    <w:name w:val="Body Text Indent Char"/>
    <w:basedOn w:val="DefaultParagraphFont"/>
    <w:link w:val="BodyTextIndent"/>
    <w:rsid w:val="006C5831"/>
    <w:rPr>
      <w:rFonts w:ascii="Times New Roman" w:eastAsia="MS Mincho" w:hAnsi="Times New Roman" w:cs="Times New Roman"/>
      <w:sz w:val="24"/>
      <w:szCs w:val="20"/>
      <w:lang w:eastAsia="en-US"/>
    </w:rPr>
  </w:style>
  <w:style w:type="numbering" w:customStyle="1" w:styleId="StyleNumberedBold">
    <w:name w:val="Style Numbered Bold"/>
    <w:basedOn w:val="NoList"/>
    <w:rsid w:val="00D22292"/>
  </w:style>
  <w:style w:type="numbering" w:customStyle="1" w:styleId="SistematikaPenulisanBab">
    <w:name w:val="Sistematika Penulisan Bab"/>
    <w:basedOn w:val="NoList"/>
    <w:semiHidden/>
    <w:rsid w:val="00D22292"/>
    <w:pPr>
      <w:numPr>
        <w:numId w:val="4"/>
      </w:numPr>
    </w:pPr>
  </w:style>
  <w:style w:type="paragraph" w:customStyle="1" w:styleId="Gambar">
    <w:name w:val="Gambar"/>
    <w:basedOn w:val="Normal"/>
    <w:next w:val="TextIsi"/>
    <w:rsid w:val="00FB4FF0"/>
    <w:pPr>
      <w:keepNext/>
      <w:widowControl w:val="0"/>
      <w:spacing w:before="120"/>
      <w:jc w:val="center"/>
    </w:pPr>
    <w:rPr>
      <w:rFonts w:eastAsia="MS Mincho"/>
      <w:noProof/>
      <w:szCs w:val="24"/>
      <w:lang w:val="id-ID" w:eastAsia="id-ID"/>
    </w:rPr>
  </w:style>
  <w:style w:type="paragraph" w:styleId="BalloonText">
    <w:name w:val="Balloon Text"/>
    <w:basedOn w:val="Normal"/>
    <w:link w:val="BalloonTextChar"/>
    <w:uiPriority w:val="99"/>
    <w:semiHidden/>
    <w:unhideWhenUsed/>
    <w:rsid w:val="00FB4FF0"/>
    <w:rPr>
      <w:rFonts w:ascii="Tahoma" w:hAnsi="Tahoma" w:cs="Tahoma"/>
      <w:sz w:val="16"/>
      <w:szCs w:val="16"/>
    </w:rPr>
  </w:style>
  <w:style w:type="character" w:customStyle="1" w:styleId="BalloonTextChar">
    <w:name w:val="Balloon Text Char"/>
    <w:basedOn w:val="DefaultParagraphFont"/>
    <w:link w:val="BalloonText"/>
    <w:uiPriority w:val="99"/>
    <w:semiHidden/>
    <w:rsid w:val="00FB4FF0"/>
    <w:rPr>
      <w:rFonts w:ascii="Tahoma" w:hAnsi="Tahoma" w:cs="Tahoma"/>
      <w:sz w:val="16"/>
      <w:szCs w:val="16"/>
    </w:rPr>
  </w:style>
  <w:style w:type="paragraph" w:styleId="TableofFigures">
    <w:name w:val="table of figures"/>
    <w:basedOn w:val="Normal"/>
    <w:next w:val="Normal"/>
    <w:uiPriority w:val="99"/>
    <w:unhideWhenUsed/>
    <w:rsid w:val="002B567B"/>
  </w:style>
  <w:style w:type="character" w:styleId="Hyperlink">
    <w:name w:val="Hyperlink"/>
    <w:basedOn w:val="DefaultParagraphFont"/>
    <w:uiPriority w:val="99"/>
    <w:unhideWhenUsed/>
    <w:rsid w:val="002B567B"/>
    <w:rPr>
      <w:color w:val="0000FF"/>
      <w:u w:val="single"/>
    </w:rPr>
  </w:style>
  <w:style w:type="paragraph" w:styleId="TOC4">
    <w:name w:val="toc 4"/>
    <w:basedOn w:val="Normal"/>
    <w:next w:val="Normal"/>
    <w:autoRedefine/>
    <w:uiPriority w:val="39"/>
    <w:unhideWhenUsed/>
    <w:rsid w:val="00646C38"/>
    <w:pPr>
      <w:tabs>
        <w:tab w:val="left" w:pos="1760"/>
        <w:tab w:val="right" w:leader="dot" w:pos="5850"/>
      </w:tabs>
      <w:spacing w:after="100"/>
      <w:ind w:left="660"/>
      <w:jc w:val="left"/>
    </w:pPr>
    <w:rPr>
      <w:rFonts w:ascii="Calibri" w:hAnsi="Calibri"/>
    </w:rPr>
  </w:style>
  <w:style w:type="paragraph" w:styleId="TOC5">
    <w:name w:val="toc 5"/>
    <w:basedOn w:val="Normal"/>
    <w:next w:val="Normal"/>
    <w:autoRedefine/>
    <w:uiPriority w:val="39"/>
    <w:unhideWhenUsed/>
    <w:rsid w:val="007F509B"/>
    <w:pPr>
      <w:spacing w:after="100"/>
      <w:ind w:left="880"/>
      <w:jc w:val="left"/>
    </w:pPr>
    <w:rPr>
      <w:rFonts w:ascii="Calibri" w:hAnsi="Calibri"/>
    </w:rPr>
  </w:style>
  <w:style w:type="paragraph" w:styleId="TOC6">
    <w:name w:val="toc 6"/>
    <w:basedOn w:val="Normal"/>
    <w:next w:val="Normal"/>
    <w:autoRedefine/>
    <w:uiPriority w:val="39"/>
    <w:unhideWhenUsed/>
    <w:rsid w:val="007F509B"/>
    <w:pPr>
      <w:spacing w:after="100"/>
      <w:ind w:left="1100"/>
      <w:jc w:val="left"/>
    </w:pPr>
    <w:rPr>
      <w:rFonts w:ascii="Calibri" w:hAnsi="Calibri"/>
    </w:rPr>
  </w:style>
  <w:style w:type="paragraph" w:styleId="TOC7">
    <w:name w:val="toc 7"/>
    <w:basedOn w:val="Normal"/>
    <w:next w:val="Normal"/>
    <w:autoRedefine/>
    <w:uiPriority w:val="39"/>
    <w:unhideWhenUsed/>
    <w:rsid w:val="007F509B"/>
    <w:pPr>
      <w:spacing w:after="100"/>
      <w:ind w:left="1320"/>
      <w:jc w:val="left"/>
    </w:pPr>
    <w:rPr>
      <w:rFonts w:ascii="Calibri" w:hAnsi="Calibri"/>
    </w:rPr>
  </w:style>
  <w:style w:type="paragraph" w:styleId="TOC8">
    <w:name w:val="toc 8"/>
    <w:basedOn w:val="Normal"/>
    <w:next w:val="Normal"/>
    <w:autoRedefine/>
    <w:uiPriority w:val="39"/>
    <w:unhideWhenUsed/>
    <w:rsid w:val="007F509B"/>
    <w:pPr>
      <w:spacing w:after="100"/>
      <w:ind w:left="1540"/>
      <w:jc w:val="left"/>
    </w:pPr>
    <w:rPr>
      <w:rFonts w:ascii="Calibri" w:hAnsi="Calibri"/>
    </w:rPr>
  </w:style>
  <w:style w:type="paragraph" w:styleId="TOC9">
    <w:name w:val="toc 9"/>
    <w:basedOn w:val="Normal"/>
    <w:next w:val="Normal"/>
    <w:autoRedefine/>
    <w:uiPriority w:val="39"/>
    <w:unhideWhenUsed/>
    <w:rsid w:val="007F509B"/>
    <w:pPr>
      <w:spacing w:after="100"/>
      <w:ind w:left="1760"/>
      <w:jc w:val="left"/>
    </w:pPr>
    <w:rPr>
      <w:rFonts w:ascii="Calibri" w:hAnsi="Calibri"/>
    </w:rPr>
  </w:style>
  <w:style w:type="table" w:styleId="TableGrid">
    <w:name w:val="Table Grid"/>
    <w:basedOn w:val="TableNormal"/>
    <w:uiPriority w:val="59"/>
    <w:rsid w:val="0040069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C656CB"/>
    <w:rPr>
      <w:rFonts w:ascii="Tahoma" w:hAnsi="Tahoma" w:cs="Tahoma"/>
      <w:sz w:val="16"/>
      <w:szCs w:val="16"/>
    </w:rPr>
  </w:style>
  <w:style w:type="character" w:customStyle="1" w:styleId="DocumentMapChar">
    <w:name w:val="Document Map Char"/>
    <w:basedOn w:val="DefaultParagraphFont"/>
    <w:link w:val="DocumentMap"/>
    <w:uiPriority w:val="99"/>
    <w:semiHidden/>
    <w:rsid w:val="00C656CB"/>
    <w:rPr>
      <w:rFonts w:ascii="Tahoma" w:hAnsi="Tahoma" w:cs="Tahoma"/>
      <w:sz w:val="16"/>
      <w:szCs w:val="16"/>
    </w:rPr>
  </w:style>
  <w:style w:type="paragraph" w:styleId="HTMLPreformatted">
    <w:name w:val="HTML Preformatted"/>
    <w:basedOn w:val="Normal"/>
    <w:link w:val="HTMLPreformattedChar"/>
    <w:uiPriority w:val="99"/>
    <w:semiHidden/>
    <w:unhideWhenUsed/>
    <w:rsid w:val="009C19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19CE"/>
    <w:rPr>
      <w:rFonts w:ascii="Courier New" w:eastAsia="Times New Roman" w:hAnsi="Courier New" w:cs="Courier New"/>
      <w:sz w:val="20"/>
      <w:szCs w:val="20"/>
    </w:rPr>
  </w:style>
  <w:style w:type="character" w:customStyle="1" w:styleId="kw1">
    <w:name w:val="kw1"/>
    <w:basedOn w:val="DefaultParagraphFont"/>
    <w:rsid w:val="009C19CE"/>
  </w:style>
  <w:style w:type="character" w:customStyle="1" w:styleId="br0">
    <w:name w:val="br0"/>
    <w:basedOn w:val="DefaultParagraphFont"/>
    <w:rsid w:val="009C19CE"/>
  </w:style>
  <w:style w:type="character" w:customStyle="1" w:styleId="kw2">
    <w:name w:val="kw2"/>
    <w:basedOn w:val="DefaultParagraphFont"/>
    <w:rsid w:val="009C19CE"/>
  </w:style>
  <w:style w:type="character" w:customStyle="1" w:styleId="me1">
    <w:name w:val="me1"/>
    <w:basedOn w:val="DefaultParagraphFont"/>
    <w:rsid w:val="009C19CE"/>
  </w:style>
  <w:style w:type="numbering" w:customStyle="1" w:styleId="Style1">
    <w:name w:val="Style1"/>
    <w:uiPriority w:val="99"/>
    <w:rsid w:val="006D6AE3"/>
    <w:pPr>
      <w:numPr>
        <w:numId w:val="10"/>
      </w:numPr>
    </w:pPr>
  </w:style>
  <w:style w:type="paragraph" w:customStyle="1" w:styleId="HeadingStyleI">
    <w:name w:val="Heading Style I"/>
    <w:basedOn w:val="Normal"/>
    <w:link w:val="HeadingStyleIChar"/>
    <w:qFormat/>
    <w:rsid w:val="000C5C99"/>
    <w:pPr>
      <w:numPr>
        <w:numId w:val="11"/>
      </w:numPr>
      <w:spacing w:after="200"/>
      <w:jc w:val="left"/>
    </w:pPr>
  </w:style>
  <w:style w:type="character" w:customStyle="1" w:styleId="HeadingStyleIChar">
    <w:name w:val="Heading Style I Char"/>
    <w:basedOn w:val="DefaultParagraphFont"/>
    <w:link w:val="HeadingStyleI"/>
    <w:rsid w:val="000C5C99"/>
    <w:rPr>
      <w:rFonts w:ascii="Times New Roman" w:hAnsi="Times New Roman"/>
      <w:sz w:val="22"/>
      <w:szCs w:val="22"/>
      <w:lang w:val="en-US" w:eastAsia="ja-JP"/>
    </w:rPr>
  </w:style>
  <w:style w:type="character" w:customStyle="1" w:styleId="longtext">
    <w:name w:val="long_text"/>
    <w:basedOn w:val="DefaultParagraphFont"/>
    <w:rsid w:val="00FC0322"/>
  </w:style>
  <w:style w:type="character" w:customStyle="1" w:styleId="hps">
    <w:name w:val="hps"/>
    <w:basedOn w:val="DefaultParagraphFont"/>
    <w:rsid w:val="00FC0322"/>
  </w:style>
  <w:style w:type="character" w:styleId="PlaceholderText">
    <w:name w:val="Placeholder Text"/>
    <w:basedOn w:val="DefaultParagraphFont"/>
    <w:uiPriority w:val="99"/>
    <w:semiHidden/>
    <w:rsid w:val="00302E6D"/>
    <w:rPr>
      <w:color w:val="808080"/>
    </w:rPr>
  </w:style>
  <w:style w:type="character" w:customStyle="1" w:styleId="ListParagraphChar">
    <w:name w:val="List Paragraph Char"/>
    <w:basedOn w:val="DefaultParagraphFont"/>
    <w:link w:val="ListParagraph"/>
    <w:uiPriority w:val="34"/>
    <w:rsid w:val="00BA3EE3"/>
    <w:rPr>
      <w:rFonts w:ascii="Times New Roman" w:hAnsi="Times New Roman"/>
      <w:sz w:val="22"/>
      <w:szCs w:val="22"/>
      <w:lang w:val="en-US" w:eastAsia="ja-JP"/>
    </w:rPr>
  </w:style>
  <w:style w:type="paragraph" w:styleId="FootnoteText">
    <w:name w:val="footnote text"/>
    <w:basedOn w:val="Normal"/>
    <w:link w:val="FootnoteTextChar"/>
    <w:uiPriority w:val="99"/>
    <w:semiHidden/>
    <w:unhideWhenUsed/>
    <w:rsid w:val="002E2E61"/>
    <w:rPr>
      <w:sz w:val="20"/>
      <w:szCs w:val="20"/>
    </w:rPr>
  </w:style>
  <w:style w:type="character" w:customStyle="1" w:styleId="FootnoteTextChar">
    <w:name w:val="Footnote Text Char"/>
    <w:basedOn w:val="DefaultParagraphFont"/>
    <w:link w:val="FootnoteText"/>
    <w:uiPriority w:val="99"/>
    <w:semiHidden/>
    <w:rsid w:val="002E2E61"/>
    <w:rPr>
      <w:rFonts w:ascii="Times New Roman" w:hAnsi="Times New Roman"/>
      <w:lang w:val="en-US" w:eastAsia="ja-JP"/>
    </w:rPr>
  </w:style>
  <w:style w:type="character" w:styleId="FootnoteReference">
    <w:name w:val="footnote reference"/>
    <w:basedOn w:val="DefaultParagraphFont"/>
    <w:uiPriority w:val="99"/>
    <w:semiHidden/>
    <w:unhideWhenUsed/>
    <w:rsid w:val="002E2E61"/>
    <w:rPr>
      <w:vertAlign w:val="superscript"/>
    </w:rPr>
  </w:style>
  <w:style w:type="paragraph" w:styleId="Bibliography">
    <w:name w:val="Bibliography"/>
    <w:basedOn w:val="Normal"/>
    <w:next w:val="Normal"/>
    <w:uiPriority w:val="37"/>
    <w:unhideWhenUsed/>
    <w:rsid w:val="002E2E61"/>
  </w:style>
  <w:style w:type="paragraph" w:customStyle="1" w:styleId="TA-S1">
    <w:name w:val="TA-S1"/>
    <w:basedOn w:val="ListParagraph"/>
    <w:link w:val="TA-S1Char"/>
    <w:rsid w:val="00A310B2"/>
    <w:pPr>
      <w:spacing w:after="200" w:line="276" w:lineRule="auto"/>
      <w:ind w:left="0"/>
      <w:jc w:val="left"/>
    </w:pPr>
    <w:rPr>
      <w:rFonts w:eastAsia="Calibri"/>
      <w:b/>
      <w:sz w:val="24"/>
      <w:szCs w:val="24"/>
      <w:lang w:eastAsia="en-US"/>
    </w:rPr>
  </w:style>
  <w:style w:type="paragraph" w:customStyle="1" w:styleId="TA-H1">
    <w:name w:val="TA-H1"/>
    <w:basedOn w:val="TA-S1"/>
    <w:link w:val="TA-H1Char"/>
    <w:qFormat/>
    <w:rsid w:val="00344EC0"/>
    <w:pPr>
      <w:jc w:val="center"/>
      <w:outlineLvl w:val="0"/>
    </w:pPr>
  </w:style>
  <w:style w:type="paragraph" w:customStyle="1" w:styleId="TA-H2">
    <w:name w:val="TA-H2"/>
    <w:basedOn w:val="Normal"/>
    <w:rsid w:val="00344EC0"/>
  </w:style>
  <w:style w:type="character" w:customStyle="1" w:styleId="TA-S1Char">
    <w:name w:val="TA-S1 Char"/>
    <w:basedOn w:val="ListParagraphChar"/>
    <w:link w:val="TA-S1"/>
    <w:rsid w:val="00344EC0"/>
    <w:rPr>
      <w:rFonts w:ascii="Times New Roman" w:eastAsia="Calibri" w:hAnsi="Times New Roman"/>
      <w:b/>
      <w:sz w:val="24"/>
      <w:szCs w:val="24"/>
      <w:lang w:val="en-US" w:eastAsia="en-US"/>
    </w:rPr>
  </w:style>
  <w:style w:type="character" w:customStyle="1" w:styleId="TA-H1Char">
    <w:name w:val="TA-H1 Char"/>
    <w:basedOn w:val="TA-S1Char"/>
    <w:link w:val="TA-H1"/>
    <w:rsid w:val="00344EC0"/>
    <w:rPr>
      <w:rFonts w:ascii="Times New Roman" w:eastAsia="Calibri" w:hAnsi="Times New Roman"/>
      <w:b/>
      <w:sz w:val="24"/>
      <w:szCs w:val="24"/>
      <w:lang w:val="en-US" w:eastAsia="en-US"/>
    </w:rPr>
  </w:style>
  <w:style w:type="paragraph" w:customStyle="1" w:styleId="TA-H3">
    <w:name w:val="TA-H3"/>
    <w:basedOn w:val="Normal"/>
    <w:rsid w:val="00344EC0"/>
  </w:style>
  <w:style w:type="paragraph" w:customStyle="1" w:styleId="TA-H4">
    <w:name w:val="TA-H4"/>
    <w:basedOn w:val="Normal"/>
    <w:rsid w:val="00344EC0"/>
  </w:style>
  <w:style w:type="paragraph" w:customStyle="1" w:styleId="TA-H5">
    <w:name w:val="TA-H5"/>
    <w:basedOn w:val="Normal"/>
    <w:rsid w:val="00344EC0"/>
  </w:style>
  <w:style w:type="character" w:styleId="FollowedHyperlink">
    <w:name w:val="FollowedHyperlink"/>
    <w:basedOn w:val="DefaultParagraphFont"/>
    <w:uiPriority w:val="99"/>
    <w:semiHidden/>
    <w:unhideWhenUsed/>
    <w:rsid w:val="00CC5E4A"/>
    <w:rPr>
      <w:color w:val="800080"/>
      <w:u w:val="single"/>
    </w:rPr>
  </w:style>
  <w:style w:type="paragraph" w:customStyle="1" w:styleId="Code">
    <w:name w:val="Code"/>
    <w:basedOn w:val="Normal"/>
    <w:link w:val="CodeChar"/>
    <w:qFormat/>
    <w:rsid w:val="00332BDE"/>
    <w:rPr>
      <w:rFonts w:ascii="Courier New" w:hAnsi="Courier New" w:cs="Courier New"/>
      <w:b/>
      <w:noProof/>
      <w:sz w:val="20"/>
      <w:szCs w:val="20"/>
      <w:lang w:val="id-ID" w:eastAsia="id-ID"/>
    </w:rPr>
  </w:style>
  <w:style w:type="character" w:customStyle="1" w:styleId="CodeChar">
    <w:name w:val="Code Char"/>
    <w:basedOn w:val="DefaultParagraphFont"/>
    <w:link w:val="Code"/>
    <w:rsid w:val="00332BDE"/>
    <w:rPr>
      <w:rFonts w:ascii="Courier New" w:hAnsi="Courier New" w:cs="Courier New"/>
      <w:b/>
      <w:noProof/>
    </w:rPr>
  </w:style>
  <w:style w:type="paragraph" w:customStyle="1" w:styleId="Lampiran">
    <w:name w:val="Lampiran"/>
    <w:basedOn w:val="NoSpacing"/>
    <w:link w:val="LampiranChar"/>
    <w:qFormat/>
    <w:rsid w:val="007F64E3"/>
    <w:pPr>
      <w:numPr>
        <w:numId w:val="16"/>
      </w:numPr>
      <w:outlineLvl w:val="0"/>
    </w:pPr>
    <w:rPr>
      <w:lang w:val="id-ID"/>
    </w:rPr>
  </w:style>
  <w:style w:type="character" w:customStyle="1" w:styleId="LampiranChar">
    <w:name w:val="Lampiran Char"/>
    <w:basedOn w:val="NoSpacingChar"/>
    <w:link w:val="Lampiran"/>
    <w:rsid w:val="007F64E3"/>
    <w:rPr>
      <w:rFonts w:ascii="Times New Roman" w:hAnsi="Times New Roman"/>
      <w:sz w:val="22"/>
      <w:szCs w:val="22"/>
      <w:lang w:eastAsia="ja-JP"/>
    </w:rPr>
  </w:style>
  <w:style w:type="table" w:styleId="MediumShading1">
    <w:name w:val="Medium Shading 1"/>
    <w:basedOn w:val="TableNormal"/>
    <w:uiPriority w:val="63"/>
    <w:rsid w:val="00B539E7"/>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6">
    <w:name w:val="Light Grid6"/>
    <w:basedOn w:val="TableNormal"/>
    <w:uiPriority w:val="62"/>
    <w:rsid w:val="00090ED5"/>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4">
    <w:name w:val="Light Grid4"/>
    <w:basedOn w:val="TableNormal"/>
    <w:uiPriority w:val="62"/>
    <w:rsid w:val="00454520"/>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5">
    <w:name w:val="Light Grid5"/>
    <w:basedOn w:val="TableNormal"/>
    <w:uiPriority w:val="62"/>
    <w:rsid w:val="00BA5FA4"/>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BF281A"/>
    <w:pPr>
      <w:spacing w:before="100" w:beforeAutospacing="1" w:after="100" w:afterAutospacing="1"/>
      <w:jc w:val="left"/>
    </w:pPr>
    <w:rPr>
      <w:sz w:val="24"/>
      <w:szCs w:val="24"/>
      <w:lang w:eastAsia="en-US"/>
    </w:rPr>
  </w:style>
  <w:style w:type="paragraph" w:styleId="Revision">
    <w:name w:val="Revision"/>
    <w:hidden/>
    <w:uiPriority w:val="99"/>
    <w:semiHidden/>
    <w:rsid w:val="002D0E73"/>
    <w:rPr>
      <w:rFonts w:ascii="Times New Roman" w:hAnsi="Times New Roman"/>
      <w:sz w:val="22"/>
      <w:szCs w:val="22"/>
      <w:lang w:val="en-US" w:eastAsia="ja-JP"/>
    </w:rPr>
  </w:style>
  <w:style w:type="character" w:styleId="CommentReference">
    <w:name w:val="annotation reference"/>
    <w:basedOn w:val="DefaultParagraphFont"/>
    <w:uiPriority w:val="99"/>
    <w:semiHidden/>
    <w:unhideWhenUsed/>
    <w:rsid w:val="00DD42C5"/>
    <w:rPr>
      <w:sz w:val="18"/>
      <w:szCs w:val="18"/>
    </w:rPr>
  </w:style>
  <w:style w:type="paragraph" w:styleId="CommentText">
    <w:name w:val="annotation text"/>
    <w:basedOn w:val="Normal"/>
    <w:link w:val="CommentTextChar"/>
    <w:uiPriority w:val="99"/>
    <w:semiHidden/>
    <w:unhideWhenUsed/>
    <w:rsid w:val="00DD42C5"/>
    <w:rPr>
      <w:sz w:val="24"/>
      <w:szCs w:val="24"/>
    </w:rPr>
  </w:style>
  <w:style w:type="character" w:customStyle="1" w:styleId="CommentTextChar">
    <w:name w:val="Comment Text Char"/>
    <w:basedOn w:val="DefaultParagraphFont"/>
    <w:link w:val="CommentText"/>
    <w:uiPriority w:val="99"/>
    <w:semiHidden/>
    <w:rsid w:val="00DD42C5"/>
    <w:rPr>
      <w:rFonts w:ascii="Times New Roman" w:hAnsi="Times New Roman"/>
      <w:sz w:val="24"/>
      <w:szCs w:val="24"/>
      <w:lang w:val="en-US" w:eastAsia="ja-JP"/>
    </w:rPr>
  </w:style>
  <w:style w:type="paragraph" w:styleId="CommentSubject">
    <w:name w:val="annotation subject"/>
    <w:basedOn w:val="CommentText"/>
    <w:next w:val="CommentText"/>
    <w:link w:val="CommentSubjectChar"/>
    <w:uiPriority w:val="99"/>
    <w:semiHidden/>
    <w:unhideWhenUsed/>
    <w:rsid w:val="00DD42C5"/>
    <w:rPr>
      <w:b/>
      <w:bCs/>
      <w:sz w:val="20"/>
      <w:szCs w:val="20"/>
    </w:rPr>
  </w:style>
  <w:style w:type="character" w:customStyle="1" w:styleId="CommentSubjectChar">
    <w:name w:val="Comment Subject Char"/>
    <w:basedOn w:val="CommentTextChar"/>
    <w:link w:val="CommentSubject"/>
    <w:uiPriority w:val="99"/>
    <w:semiHidden/>
    <w:rsid w:val="00DD42C5"/>
    <w:rPr>
      <w:rFonts w:ascii="Times New Roman" w:hAnsi="Times New Roman"/>
      <w:b/>
      <w:bCs/>
      <w:sz w:val="24"/>
      <w:szCs w:val="24"/>
      <w:lang w:val="en-US" w:eastAsia="ja-JP"/>
    </w:rPr>
  </w:style>
  <w:style w:type="paragraph" w:customStyle="1" w:styleId="p1">
    <w:name w:val="p1"/>
    <w:basedOn w:val="Normal"/>
    <w:rsid w:val="005E2992"/>
    <w:pPr>
      <w:shd w:val="clear" w:color="auto" w:fill="FFFFFF"/>
      <w:jc w:val="left"/>
    </w:pPr>
    <w:rPr>
      <w:rFonts w:ascii="Arial" w:hAnsi="Arial" w:cs="Arial"/>
      <w:color w:val="212121"/>
      <w:sz w:val="24"/>
      <w:szCs w:val="24"/>
      <w:lang w:eastAsia="en-US"/>
    </w:rPr>
  </w:style>
  <w:style w:type="character" w:customStyle="1" w:styleId="s1">
    <w:name w:val="s1"/>
    <w:basedOn w:val="DefaultParagraphFont"/>
    <w:rsid w:val="005E29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09645">
      <w:bodyDiv w:val="1"/>
      <w:marLeft w:val="0"/>
      <w:marRight w:val="0"/>
      <w:marTop w:val="0"/>
      <w:marBottom w:val="0"/>
      <w:divBdr>
        <w:top w:val="none" w:sz="0" w:space="0" w:color="auto"/>
        <w:left w:val="none" w:sz="0" w:space="0" w:color="auto"/>
        <w:bottom w:val="none" w:sz="0" w:space="0" w:color="auto"/>
        <w:right w:val="none" w:sz="0" w:space="0" w:color="auto"/>
      </w:divBdr>
    </w:div>
    <w:div w:id="70279908">
      <w:bodyDiv w:val="1"/>
      <w:marLeft w:val="0"/>
      <w:marRight w:val="0"/>
      <w:marTop w:val="0"/>
      <w:marBottom w:val="0"/>
      <w:divBdr>
        <w:top w:val="none" w:sz="0" w:space="0" w:color="auto"/>
        <w:left w:val="none" w:sz="0" w:space="0" w:color="auto"/>
        <w:bottom w:val="none" w:sz="0" w:space="0" w:color="auto"/>
        <w:right w:val="none" w:sz="0" w:space="0" w:color="auto"/>
      </w:divBdr>
    </w:div>
    <w:div w:id="70661383">
      <w:bodyDiv w:val="1"/>
      <w:marLeft w:val="0"/>
      <w:marRight w:val="0"/>
      <w:marTop w:val="0"/>
      <w:marBottom w:val="0"/>
      <w:divBdr>
        <w:top w:val="none" w:sz="0" w:space="0" w:color="auto"/>
        <w:left w:val="none" w:sz="0" w:space="0" w:color="auto"/>
        <w:bottom w:val="none" w:sz="0" w:space="0" w:color="auto"/>
        <w:right w:val="none" w:sz="0" w:space="0" w:color="auto"/>
      </w:divBdr>
    </w:div>
    <w:div w:id="241916524">
      <w:bodyDiv w:val="1"/>
      <w:marLeft w:val="0"/>
      <w:marRight w:val="0"/>
      <w:marTop w:val="0"/>
      <w:marBottom w:val="0"/>
      <w:divBdr>
        <w:top w:val="none" w:sz="0" w:space="0" w:color="auto"/>
        <w:left w:val="none" w:sz="0" w:space="0" w:color="auto"/>
        <w:bottom w:val="none" w:sz="0" w:space="0" w:color="auto"/>
        <w:right w:val="none" w:sz="0" w:space="0" w:color="auto"/>
      </w:divBdr>
    </w:div>
    <w:div w:id="252011329">
      <w:bodyDiv w:val="1"/>
      <w:marLeft w:val="0"/>
      <w:marRight w:val="0"/>
      <w:marTop w:val="0"/>
      <w:marBottom w:val="0"/>
      <w:divBdr>
        <w:top w:val="none" w:sz="0" w:space="0" w:color="auto"/>
        <w:left w:val="none" w:sz="0" w:space="0" w:color="auto"/>
        <w:bottom w:val="none" w:sz="0" w:space="0" w:color="auto"/>
        <w:right w:val="none" w:sz="0" w:space="0" w:color="auto"/>
      </w:divBdr>
    </w:div>
    <w:div w:id="253713711">
      <w:bodyDiv w:val="1"/>
      <w:marLeft w:val="0"/>
      <w:marRight w:val="0"/>
      <w:marTop w:val="0"/>
      <w:marBottom w:val="0"/>
      <w:divBdr>
        <w:top w:val="none" w:sz="0" w:space="0" w:color="auto"/>
        <w:left w:val="none" w:sz="0" w:space="0" w:color="auto"/>
        <w:bottom w:val="none" w:sz="0" w:space="0" w:color="auto"/>
        <w:right w:val="none" w:sz="0" w:space="0" w:color="auto"/>
      </w:divBdr>
    </w:div>
    <w:div w:id="332269833">
      <w:bodyDiv w:val="1"/>
      <w:marLeft w:val="0"/>
      <w:marRight w:val="0"/>
      <w:marTop w:val="0"/>
      <w:marBottom w:val="0"/>
      <w:divBdr>
        <w:top w:val="none" w:sz="0" w:space="0" w:color="auto"/>
        <w:left w:val="none" w:sz="0" w:space="0" w:color="auto"/>
        <w:bottom w:val="none" w:sz="0" w:space="0" w:color="auto"/>
        <w:right w:val="none" w:sz="0" w:space="0" w:color="auto"/>
      </w:divBdr>
    </w:div>
    <w:div w:id="369762565">
      <w:bodyDiv w:val="1"/>
      <w:marLeft w:val="0"/>
      <w:marRight w:val="0"/>
      <w:marTop w:val="0"/>
      <w:marBottom w:val="0"/>
      <w:divBdr>
        <w:top w:val="none" w:sz="0" w:space="0" w:color="auto"/>
        <w:left w:val="none" w:sz="0" w:space="0" w:color="auto"/>
        <w:bottom w:val="none" w:sz="0" w:space="0" w:color="auto"/>
        <w:right w:val="none" w:sz="0" w:space="0" w:color="auto"/>
      </w:divBdr>
    </w:div>
    <w:div w:id="427390323">
      <w:bodyDiv w:val="1"/>
      <w:marLeft w:val="0"/>
      <w:marRight w:val="0"/>
      <w:marTop w:val="0"/>
      <w:marBottom w:val="0"/>
      <w:divBdr>
        <w:top w:val="none" w:sz="0" w:space="0" w:color="auto"/>
        <w:left w:val="none" w:sz="0" w:space="0" w:color="auto"/>
        <w:bottom w:val="none" w:sz="0" w:space="0" w:color="auto"/>
        <w:right w:val="none" w:sz="0" w:space="0" w:color="auto"/>
      </w:divBdr>
    </w:div>
    <w:div w:id="524252289">
      <w:bodyDiv w:val="1"/>
      <w:marLeft w:val="0"/>
      <w:marRight w:val="0"/>
      <w:marTop w:val="0"/>
      <w:marBottom w:val="0"/>
      <w:divBdr>
        <w:top w:val="none" w:sz="0" w:space="0" w:color="auto"/>
        <w:left w:val="none" w:sz="0" w:space="0" w:color="auto"/>
        <w:bottom w:val="none" w:sz="0" w:space="0" w:color="auto"/>
        <w:right w:val="none" w:sz="0" w:space="0" w:color="auto"/>
      </w:divBdr>
    </w:div>
    <w:div w:id="573778837">
      <w:bodyDiv w:val="1"/>
      <w:marLeft w:val="0"/>
      <w:marRight w:val="0"/>
      <w:marTop w:val="0"/>
      <w:marBottom w:val="0"/>
      <w:divBdr>
        <w:top w:val="none" w:sz="0" w:space="0" w:color="auto"/>
        <w:left w:val="none" w:sz="0" w:space="0" w:color="auto"/>
        <w:bottom w:val="none" w:sz="0" w:space="0" w:color="auto"/>
        <w:right w:val="none" w:sz="0" w:space="0" w:color="auto"/>
      </w:divBdr>
    </w:div>
    <w:div w:id="637997250">
      <w:bodyDiv w:val="1"/>
      <w:marLeft w:val="0"/>
      <w:marRight w:val="0"/>
      <w:marTop w:val="0"/>
      <w:marBottom w:val="0"/>
      <w:divBdr>
        <w:top w:val="none" w:sz="0" w:space="0" w:color="auto"/>
        <w:left w:val="none" w:sz="0" w:space="0" w:color="auto"/>
        <w:bottom w:val="none" w:sz="0" w:space="0" w:color="auto"/>
        <w:right w:val="none" w:sz="0" w:space="0" w:color="auto"/>
      </w:divBdr>
    </w:div>
    <w:div w:id="683942566">
      <w:bodyDiv w:val="1"/>
      <w:marLeft w:val="0"/>
      <w:marRight w:val="0"/>
      <w:marTop w:val="0"/>
      <w:marBottom w:val="0"/>
      <w:divBdr>
        <w:top w:val="none" w:sz="0" w:space="0" w:color="auto"/>
        <w:left w:val="none" w:sz="0" w:space="0" w:color="auto"/>
        <w:bottom w:val="none" w:sz="0" w:space="0" w:color="auto"/>
        <w:right w:val="none" w:sz="0" w:space="0" w:color="auto"/>
      </w:divBdr>
    </w:div>
    <w:div w:id="734209544">
      <w:bodyDiv w:val="1"/>
      <w:marLeft w:val="0"/>
      <w:marRight w:val="0"/>
      <w:marTop w:val="0"/>
      <w:marBottom w:val="0"/>
      <w:divBdr>
        <w:top w:val="none" w:sz="0" w:space="0" w:color="auto"/>
        <w:left w:val="none" w:sz="0" w:space="0" w:color="auto"/>
        <w:bottom w:val="none" w:sz="0" w:space="0" w:color="auto"/>
        <w:right w:val="none" w:sz="0" w:space="0" w:color="auto"/>
      </w:divBdr>
    </w:div>
    <w:div w:id="777870697">
      <w:bodyDiv w:val="1"/>
      <w:marLeft w:val="0"/>
      <w:marRight w:val="0"/>
      <w:marTop w:val="0"/>
      <w:marBottom w:val="0"/>
      <w:divBdr>
        <w:top w:val="none" w:sz="0" w:space="0" w:color="auto"/>
        <w:left w:val="none" w:sz="0" w:space="0" w:color="auto"/>
        <w:bottom w:val="none" w:sz="0" w:space="0" w:color="auto"/>
        <w:right w:val="none" w:sz="0" w:space="0" w:color="auto"/>
      </w:divBdr>
    </w:div>
    <w:div w:id="791753756">
      <w:bodyDiv w:val="1"/>
      <w:marLeft w:val="0"/>
      <w:marRight w:val="0"/>
      <w:marTop w:val="0"/>
      <w:marBottom w:val="0"/>
      <w:divBdr>
        <w:top w:val="none" w:sz="0" w:space="0" w:color="auto"/>
        <w:left w:val="none" w:sz="0" w:space="0" w:color="auto"/>
        <w:bottom w:val="none" w:sz="0" w:space="0" w:color="auto"/>
        <w:right w:val="none" w:sz="0" w:space="0" w:color="auto"/>
      </w:divBdr>
    </w:div>
    <w:div w:id="794639902">
      <w:bodyDiv w:val="1"/>
      <w:marLeft w:val="0"/>
      <w:marRight w:val="0"/>
      <w:marTop w:val="0"/>
      <w:marBottom w:val="0"/>
      <w:divBdr>
        <w:top w:val="none" w:sz="0" w:space="0" w:color="auto"/>
        <w:left w:val="none" w:sz="0" w:space="0" w:color="auto"/>
        <w:bottom w:val="none" w:sz="0" w:space="0" w:color="auto"/>
        <w:right w:val="none" w:sz="0" w:space="0" w:color="auto"/>
      </w:divBdr>
    </w:div>
    <w:div w:id="931233237">
      <w:bodyDiv w:val="1"/>
      <w:marLeft w:val="0"/>
      <w:marRight w:val="0"/>
      <w:marTop w:val="0"/>
      <w:marBottom w:val="0"/>
      <w:divBdr>
        <w:top w:val="none" w:sz="0" w:space="0" w:color="auto"/>
        <w:left w:val="none" w:sz="0" w:space="0" w:color="auto"/>
        <w:bottom w:val="none" w:sz="0" w:space="0" w:color="auto"/>
        <w:right w:val="none" w:sz="0" w:space="0" w:color="auto"/>
      </w:divBdr>
    </w:div>
    <w:div w:id="937063497">
      <w:bodyDiv w:val="1"/>
      <w:marLeft w:val="0"/>
      <w:marRight w:val="0"/>
      <w:marTop w:val="0"/>
      <w:marBottom w:val="0"/>
      <w:divBdr>
        <w:top w:val="none" w:sz="0" w:space="0" w:color="auto"/>
        <w:left w:val="none" w:sz="0" w:space="0" w:color="auto"/>
        <w:bottom w:val="none" w:sz="0" w:space="0" w:color="auto"/>
        <w:right w:val="none" w:sz="0" w:space="0" w:color="auto"/>
      </w:divBdr>
    </w:div>
    <w:div w:id="940456324">
      <w:bodyDiv w:val="1"/>
      <w:marLeft w:val="0"/>
      <w:marRight w:val="0"/>
      <w:marTop w:val="0"/>
      <w:marBottom w:val="0"/>
      <w:divBdr>
        <w:top w:val="none" w:sz="0" w:space="0" w:color="auto"/>
        <w:left w:val="none" w:sz="0" w:space="0" w:color="auto"/>
        <w:bottom w:val="none" w:sz="0" w:space="0" w:color="auto"/>
        <w:right w:val="none" w:sz="0" w:space="0" w:color="auto"/>
      </w:divBdr>
    </w:div>
    <w:div w:id="980227842">
      <w:bodyDiv w:val="1"/>
      <w:marLeft w:val="0"/>
      <w:marRight w:val="0"/>
      <w:marTop w:val="0"/>
      <w:marBottom w:val="0"/>
      <w:divBdr>
        <w:top w:val="none" w:sz="0" w:space="0" w:color="auto"/>
        <w:left w:val="none" w:sz="0" w:space="0" w:color="auto"/>
        <w:bottom w:val="none" w:sz="0" w:space="0" w:color="auto"/>
        <w:right w:val="none" w:sz="0" w:space="0" w:color="auto"/>
      </w:divBdr>
    </w:div>
    <w:div w:id="1017191506">
      <w:bodyDiv w:val="1"/>
      <w:marLeft w:val="0"/>
      <w:marRight w:val="0"/>
      <w:marTop w:val="0"/>
      <w:marBottom w:val="0"/>
      <w:divBdr>
        <w:top w:val="none" w:sz="0" w:space="0" w:color="auto"/>
        <w:left w:val="none" w:sz="0" w:space="0" w:color="auto"/>
        <w:bottom w:val="none" w:sz="0" w:space="0" w:color="auto"/>
        <w:right w:val="none" w:sz="0" w:space="0" w:color="auto"/>
      </w:divBdr>
    </w:div>
    <w:div w:id="1020666882">
      <w:bodyDiv w:val="1"/>
      <w:marLeft w:val="0"/>
      <w:marRight w:val="0"/>
      <w:marTop w:val="0"/>
      <w:marBottom w:val="0"/>
      <w:divBdr>
        <w:top w:val="none" w:sz="0" w:space="0" w:color="auto"/>
        <w:left w:val="none" w:sz="0" w:space="0" w:color="auto"/>
        <w:bottom w:val="none" w:sz="0" w:space="0" w:color="auto"/>
        <w:right w:val="none" w:sz="0" w:space="0" w:color="auto"/>
      </w:divBdr>
    </w:div>
    <w:div w:id="1073086728">
      <w:bodyDiv w:val="1"/>
      <w:marLeft w:val="0"/>
      <w:marRight w:val="0"/>
      <w:marTop w:val="0"/>
      <w:marBottom w:val="0"/>
      <w:divBdr>
        <w:top w:val="none" w:sz="0" w:space="0" w:color="auto"/>
        <w:left w:val="none" w:sz="0" w:space="0" w:color="auto"/>
        <w:bottom w:val="none" w:sz="0" w:space="0" w:color="auto"/>
        <w:right w:val="none" w:sz="0" w:space="0" w:color="auto"/>
      </w:divBdr>
    </w:div>
    <w:div w:id="1085959651">
      <w:bodyDiv w:val="1"/>
      <w:marLeft w:val="0"/>
      <w:marRight w:val="0"/>
      <w:marTop w:val="0"/>
      <w:marBottom w:val="0"/>
      <w:divBdr>
        <w:top w:val="none" w:sz="0" w:space="0" w:color="auto"/>
        <w:left w:val="none" w:sz="0" w:space="0" w:color="auto"/>
        <w:bottom w:val="none" w:sz="0" w:space="0" w:color="auto"/>
        <w:right w:val="none" w:sz="0" w:space="0" w:color="auto"/>
      </w:divBdr>
    </w:div>
    <w:div w:id="1165586982">
      <w:bodyDiv w:val="1"/>
      <w:marLeft w:val="0"/>
      <w:marRight w:val="0"/>
      <w:marTop w:val="0"/>
      <w:marBottom w:val="0"/>
      <w:divBdr>
        <w:top w:val="none" w:sz="0" w:space="0" w:color="auto"/>
        <w:left w:val="none" w:sz="0" w:space="0" w:color="auto"/>
        <w:bottom w:val="none" w:sz="0" w:space="0" w:color="auto"/>
        <w:right w:val="none" w:sz="0" w:space="0" w:color="auto"/>
      </w:divBdr>
    </w:div>
    <w:div w:id="1211722169">
      <w:bodyDiv w:val="1"/>
      <w:marLeft w:val="0"/>
      <w:marRight w:val="0"/>
      <w:marTop w:val="0"/>
      <w:marBottom w:val="0"/>
      <w:divBdr>
        <w:top w:val="none" w:sz="0" w:space="0" w:color="auto"/>
        <w:left w:val="none" w:sz="0" w:space="0" w:color="auto"/>
        <w:bottom w:val="none" w:sz="0" w:space="0" w:color="auto"/>
        <w:right w:val="none" w:sz="0" w:space="0" w:color="auto"/>
      </w:divBdr>
    </w:div>
    <w:div w:id="1225531043">
      <w:bodyDiv w:val="1"/>
      <w:marLeft w:val="0"/>
      <w:marRight w:val="0"/>
      <w:marTop w:val="0"/>
      <w:marBottom w:val="0"/>
      <w:divBdr>
        <w:top w:val="none" w:sz="0" w:space="0" w:color="auto"/>
        <w:left w:val="none" w:sz="0" w:space="0" w:color="auto"/>
        <w:bottom w:val="none" w:sz="0" w:space="0" w:color="auto"/>
        <w:right w:val="none" w:sz="0" w:space="0" w:color="auto"/>
      </w:divBdr>
    </w:div>
    <w:div w:id="1230846672">
      <w:bodyDiv w:val="1"/>
      <w:marLeft w:val="0"/>
      <w:marRight w:val="0"/>
      <w:marTop w:val="0"/>
      <w:marBottom w:val="0"/>
      <w:divBdr>
        <w:top w:val="none" w:sz="0" w:space="0" w:color="auto"/>
        <w:left w:val="none" w:sz="0" w:space="0" w:color="auto"/>
        <w:bottom w:val="none" w:sz="0" w:space="0" w:color="auto"/>
        <w:right w:val="none" w:sz="0" w:space="0" w:color="auto"/>
      </w:divBdr>
    </w:div>
    <w:div w:id="1311791988">
      <w:bodyDiv w:val="1"/>
      <w:marLeft w:val="0"/>
      <w:marRight w:val="0"/>
      <w:marTop w:val="0"/>
      <w:marBottom w:val="0"/>
      <w:divBdr>
        <w:top w:val="none" w:sz="0" w:space="0" w:color="auto"/>
        <w:left w:val="none" w:sz="0" w:space="0" w:color="auto"/>
        <w:bottom w:val="none" w:sz="0" w:space="0" w:color="auto"/>
        <w:right w:val="none" w:sz="0" w:space="0" w:color="auto"/>
      </w:divBdr>
    </w:div>
    <w:div w:id="1403681334">
      <w:bodyDiv w:val="1"/>
      <w:marLeft w:val="0"/>
      <w:marRight w:val="0"/>
      <w:marTop w:val="0"/>
      <w:marBottom w:val="0"/>
      <w:divBdr>
        <w:top w:val="none" w:sz="0" w:space="0" w:color="auto"/>
        <w:left w:val="none" w:sz="0" w:space="0" w:color="auto"/>
        <w:bottom w:val="none" w:sz="0" w:space="0" w:color="auto"/>
        <w:right w:val="none" w:sz="0" w:space="0" w:color="auto"/>
      </w:divBdr>
    </w:div>
    <w:div w:id="1415543776">
      <w:bodyDiv w:val="1"/>
      <w:marLeft w:val="0"/>
      <w:marRight w:val="0"/>
      <w:marTop w:val="0"/>
      <w:marBottom w:val="0"/>
      <w:divBdr>
        <w:top w:val="none" w:sz="0" w:space="0" w:color="auto"/>
        <w:left w:val="none" w:sz="0" w:space="0" w:color="auto"/>
        <w:bottom w:val="none" w:sz="0" w:space="0" w:color="auto"/>
        <w:right w:val="none" w:sz="0" w:space="0" w:color="auto"/>
      </w:divBdr>
    </w:div>
    <w:div w:id="1423838235">
      <w:bodyDiv w:val="1"/>
      <w:marLeft w:val="0"/>
      <w:marRight w:val="0"/>
      <w:marTop w:val="0"/>
      <w:marBottom w:val="0"/>
      <w:divBdr>
        <w:top w:val="none" w:sz="0" w:space="0" w:color="auto"/>
        <w:left w:val="none" w:sz="0" w:space="0" w:color="auto"/>
        <w:bottom w:val="none" w:sz="0" w:space="0" w:color="auto"/>
        <w:right w:val="none" w:sz="0" w:space="0" w:color="auto"/>
      </w:divBdr>
    </w:div>
    <w:div w:id="1436096292">
      <w:bodyDiv w:val="1"/>
      <w:marLeft w:val="0"/>
      <w:marRight w:val="0"/>
      <w:marTop w:val="0"/>
      <w:marBottom w:val="0"/>
      <w:divBdr>
        <w:top w:val="none" w:sz="0" w:space="0" w:color="auto"/>
        <w:left w:val="none" w:sz="0" w:space="0" w:color="auto"/>
        <w:bottom w:val="none" w:sz="0" w:space="0" w:color="auto"/>
        <w:right w:val="none" w:sz="0" w:space="0" w:color="auto"/>
      </w:divBdr>
    </w:div>
    <w:div w:id="1547374683">
      <w:bodyDiv w:val="1"/>
      <w:marLeft w:val="0"/>
      <w:marRight w:val="0"/>
      <w:marTop w:val="0"/>
      <w:marBottom w:val="0"/>
      <w:divBdr>
        <w:top w:val="none" w:sz="0" w:space="0" w:color="auto"/>
        <w:left w:val="none" w:sz="0" w:space="0" w:color="auto"/>
        <w:bottom w:val="none" w:sz="0" w:space="0" w:color="auto"/>
        <w:right w:val="none" w:sz="0" w:space="0" w:color="auto"/>
      </w:divBdr>
    </w:div>
    <w:div w:id="1557357691">
      <w:bodyDiv w:val="1"/>
      <w:marLeft w:val="0"/>
      <w:marRight w:val="0"/>
      <w:marTop w:val="0"/>
      <w:marBottom w:val="0"/>
      <w:divBdr>
        <w:top w:val="none" w:sz="0" w:space="0" w:color="auto"/>
        <w:left w:val="none" w:sz="0" w:space="0" w:color="auto"/>
        <w:bottom w:val="none" w:sz="0" w:space="0" w:color="auto"/>
        <w:right w:val="none" w:sz="0" w:space="0" w:color="auto"/>
      </w:divBdr>
    </w:div>
    <w:div w:id="1620529256">
      <w:bodyDiv w:val="1"/>
      <w:marLeft w:val="0"/>
      <w:marRight w:val="0"/>
      <w:marTop w:val="0"/>
      <w:marBottom w:val="0"/>
      <w:divBdr>
        <w:top w:val="none" w:sz="0" w:space="0" w:color="auto"/>
        <w:left w:val="none" w:sz="0" w:space="0" w:color="auto"/>
        <w:bottom w:val="none" w:sz="0" w:space="0" w:color="auto"/>
        <w:right w:val="none" w:sz="0" w:space="0" w:color="auto"/>
      </w:divBdr>
    </w:div>
    <w:div w:id="1694989001">
      <w:bodyDiv w:val="1"/>
      <w:marLeft w:val="0"/>
      <w:marRight w:val="0"/>
      <w:marTop w:val="0"/>
      <w:marBottom w:val="0"/>
      <w:divBdr>
        <w:top w:val="none" w:sz="0" w:space="0" w:color="auto"/>
        <w:left w:val="none" w:sz="0" w:space="0" w:color="auto"/>
        <w:bottom w:val="none" w:sz="0" w:space="0" w:color="auto"/>
        <w:right w:val="none" w:sz="0" w:space="0" w:color="auto"/>
      </w:divBdr>
    </w:div>
    <w:div w:id="1700154850">
      <w:bodyDiv w:val="1"/>
      <w:marLeft w:val="0"/>
      <w:marRight w:val="0"/>
      <w:marTop w:val="0"/>
      <w:marBottom w:val="0"/>
      <w:divBdr>
        <w:top w:val="none" w:sz="0" w:space="0" w:color="auto"/>
        <w:left w:val="none" w:sz="0" w:space="0" w:color="auto"/>
        <w:bottom w:val="none" w:sz="0" w:space="0" w:color="auto"/>
        <w:right w:val="none" w:sz="0" w:space="0" w:color="auto"/>
      </w:divBdr>
    </w:div>
    <w:div w:id="1727488874">
      <w:bodyDiv w:val="1"/>
      <w:marLeft w:val="0"/>
      <w:marRight w:val="0"/>
      <w:marTop w:val="0"/>
      <w:marBottom w:val="0"/>
      <w:divBdr>
        <w:top w:val="none" w:sz="0" w:space="0" w:color="auto"/>
        <w:left w:val="none" w:sz="0" w:space="0" w:color="auto"/>
        <w:bottom w:val="none" w:sz="0" w:space="0" w:color="auto"/>
        <w:right w:val="none" w:sz="0" w:space="0" w:color="auto"/>
      </w:divBdr>
    </w:div>
    <w:div w:id="1781603845">
      <w:bodyDiv w:val="1"/>
      <w:marLeft w:val="0"/>
      <w:marRight w:val="0"/>
      <w:marTop w:val="0"/>
      <w:marBottom w:val="0"/>
      <w:divBdr>
        <w:top w:val="none" w:sz="0" w:space="0" w:color="auto"/>
        <w:left w:val="none" w:sz="0" w:space="0" w:color="auto"/>
        <w:bottom w:val="none" w:sz="0" w:space="0" w:color="auto"/>
        <w:right w:val="none" w:sz="0" w:space="0" w:color="auto"/>
      </w:divBdr>
    </w:div>
    <w:div w:id="1866550919">
      <w:bodyDiv w:val="1"/>
      <w:marLeft w:val="0"/>
      <w:marRight w:val="0"/>
      <w:marTop w:val="0"/>
      <w:marBottom w:val="0"/>
      <w:divBdr>
        <w:top w:val="none" w:sz="0" w:space="0" w:color="auto"/>
        <w:left w:val="none" w:sz="0" w:space="0" w:color="auto"/>
        <w:bottom w:val="none" w:sz="0" w:space="0" w:color="auto"/>
        <w:right w:val="none" w:sz="0" w:space="0" w:color="auto"/>
      </w:divBdr>
    </w:div>
    <w:div w:id="1892767529">
      <w:bodyDiv w:val="1"/>
      <w:marLeft w:val="0"/>
      <w:marRight w:val="0"/>
      <w:marTop w:val="0"/>
      <w:marBottom w:val="0"/>
      <w:divBdr>
        <w:top w:val="none" w:sz="0" w:space="0" w:color="auto"/>
        <w:left w:val="none" w:sz="0" w:space="0" w:color="auto"/>
        <w:bottom w:val="none" w:sz="0" w:space="0" w:color="auto"/>
        <w:right w:val="none" w:sz="0" w:space="0" w:color="auto"/>
      </w:divBdr>
    </w:div>
    <w:div w:id="2061856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2.jpeg"/><Relationship Id="rId16" Type="http://schemas.openxmlformats.org/officeDocument/2006/relationships/header" Target="header4.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MS Mincho">
    <w:panose1 w:val="020206090402050803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E22"/>
    <w:rsid w:val="00704E22"/>
    <w:rsid w:val="00DF3C9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04E22"/>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F3C9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GAV08</b:Tag>
    <b:SourceType>Book</b:SourceType>
    <b:Guid>{752E36A9-E82C-454B-95C7-A80D0D6F5B2C}</b:Guid>
    <b:Author>
      <b:Author>
        <b:NameList>
          <b:Person>
            <b:Last>G.A.</b:Last>
            <b:First>Veskarisyanti</b:First>
          </b:Person>
        </b:NameList>
      </b:Author>
    </b:Author>
    <b:Title>Terapi Autis</b:Title>
    <b:Year>2008</b:Year>
    <b:City>Yogyakarta</b:City>
    <b:Publisher>Pustaka Anggrek</b:Publisher>
    <b:RefOrder>7</b:RefOrder>
  </b:Source>
  <b:Source>
    <b:Tag>AFe09</b:Tag>
    <b:SourceType>JournalArticle</b:SourceType>
    <b:Guid>{59CB6037-96DC-4284-B850-9A93CF7CA4ED}</b:Guid>
    <b:Year>2009</b:Year>
    <b:Author>
      <b:Author>
        <b:NameList>
          <b:Person>
            <b:Last>A.</b:Last>
            <b:First>Fernández</b:First>
          </b:Person>
          <b:Person>
            <b:Last>M. J.</b:Last>
            <b:First>Rodríguez-Fórtiz</b:First>
          </b:Person>
          <b:Person>
            <b:Last>M.</b:Last>
            <b:First>Noguera</b:First>
          </b:Person>
        </b:NameList>
      </b:Author>
    </b:Author>
    <b:JournalName>Designing and supporting cooperative and ubiquitous learning systems for people with special needs. On the</b:JournalName>
    <b:Title>Lecture Notes in Computer Science</b:Title>
    <b:RefOrder>6</b:RefOrder>
  </b:Source>
  <b:Source>
    <b:Tag>Rus03</b:Tag>
    <b:SourceType>Book</b:SourceType>
    <b:Guid>{419F3E21-4835-44DF-B3AD-BB9EFA0AC0AB}</b:Guid>
    <b:Title>Buku Saku Diagnosis Gangguan Jiwa: Rujukan Ringkas dari PPDGJ-III</b:Title>
    <b:Year>2003</b:Year>
    <b:City>Jakarta</b:City>
    <b:Publisher>PT Nuh Jaya</b:Publisher>
    <b:Author>
      <b:Author>
        <b:NameList>
          <b:Person>
            <b:Last>Rusdi</b:Last>
            <b:First>Maslim</b:First>
          </b:Person>
        </b:NameList>
      </b:Author>
    </b:Author>
    <b:RefOrder>10</b:RefOrder>
  </b:Source>
  <b:Source>
    <b:Tag>Ast09</b:Tag>
    <b:SourceType>Book</b:SourceType>
    <b:Guid>{70C397EB-DBEB-44B8-A3B8-F9EAB2B17AF2}</b:Guid>
    <b:Title>Kemampuan Bersosialisasi Pada Anak Usia Prasekolah Ditinjau Dari Jenis Pendidikan</b:Title>
    <b:Year>2009</b:Year>
    <b:City>Surakarta</b:City>
    <b:Author>
      <b:Author>
        <b:NameList>
          <b:Person>
            <b:Last>Astuti</b:Last>
            <b:First>Erna T.</b:First>
          </b:Person>
        </b:NameList>
      </b:Author>
    </b:Author>
    <b:Publisher>Fakultas Psikologi Universitas Muhammadiyah Surakarta</b:Publisher>
    <b:RefOrder>9</b:RefOrder>
  </b:Source>
  <b:Source>
    <b:Tag>Sri03</b:Tag>
    <b:SourceType>Book</b:SourceType>
    <b:Guid>{B33144D8-CD5E-429D-BC1D-3EC1966150DA}</b:Guid>
    <b:Title>Penatalaksanaan Holistik Autisme</b:Title>
    <b:Year>2003</b:Year>
    <b:City>Jakarta</b:City>
    <b:Author>
      <b:Author>
        <b:NameList>
          <b:Person>
            <b:Last>Sri R.</b:Last>
            <b:First>Utami</b:First>
          </b:Person>
        </b:NameList>
      </b:Author>
    </b:Author>
    <b:Publisher>Bagian ilmu Penyakit Dalam Fakultas Kedokteran Universitas Indonesia</b:Publisher>
    <b:RefOrder>8</b:RefOrder>
  </b:Source>
  <b:Source>
    <b:Tag>RJo01</b:Tag>
    <b:SourceType>Book</b:SourceType>
    <b:Guid>{E800639E-4BCA-4F8C-ACC0-4E82198BBB5B}</b:Guid>
    <b:Title>Autism with Severe Learning Difficulties</b:Title>
    <b:Year>2001</b:Year>
    <b:CountryRegion>England</b:CountryRegion>
    <b:Publisher>A Condor Book Son Venir Press</b:Publisher>
    <b:Author>
      <b:Author>
        <b:NameList>
          <b:Person>
            <b:Last>R.</b:Last>
            <b:First>Jordan</b:First>
          </b:Person>
        </b:NameList>
      </b:Author>
    </b:Author>
    <b:RefOrder>11</b:RefOrder>
  </b:Source>
  <b:Source>
    <b:Tag>Kat04</b:Tag>
    <b:SourceType>Book</b:SourceType>
    <b:Guid>{5BB76663-FFC8-4A80-B1F2-C793E0A175A6}</b:Guid>
    <b:Title>Autism and Early Years Practice a Guide for Early Years Professional Teachers and Parents</b:Title>
    <b:Year>2004</b:Year>
    <b:City>London</b:City>
    <b:Publisher>Paul Chapman Publishing</b:Publisher>
    <b:Author>
      <b:Author>
        <b:NameList>
          <b:Person>
            <b:Last>Kate</b:Last>
            <b:First>Wall</b:First>
          </b:Person>
        </b:NameList>
      </b:Author>
    </b:Author>
    <b:RefOrder>12</b:RefOrder>
  </b:Source>
  <b:Source>
    <b:Tag>YHa03</b:Tag>
    <b:SourceType>Book</b:SourceType>
    <b:Guid>{C6049089-A6C2-4625-90F5-448ECA6027C8}</b:Guid>
    <b:Title>Autisme</b:Title>
    <b:Year>2003</b:Year>
    <b:City>Jakarta</b:City>
    <b:Publisher>PT Buana Ilmu Populer Kelompok Gramedia</b:Publisher>
    <b:Author>
      <b:Author>
        <b:NameList>
          <b:Person>
            <b:Last>Y.</b:Last>
            <b:First>Handojo</b:First>
          </b:Person>
        </b:NameList>
      </b:Author>
    </b:Author>
    <b:RefOrder>13</b:RefOrder>
  </b:Source>
  <b:Source>
    <b:Tag>Gay</b:Tag>
    <b:SourceType>Book</b:SourceType>
    <b:Guid>{6781592C-D4F8-4CF4-ACD3-352D2E2CFB28}</b:Guid>
    <b:Title>Seputar Autisme</b:Title>
    <b:Year>2007</b:Year>
    <b:City>Jakarta</b:City>
    <b:Publisher>Gramedia</b:Publisher>
    <b:Author>
      <b:Author>
        <b:NameList>
          <b:Person>
            <b:Last>Gayatri</b:Last>
            <b:First>Pamoedji</b:First>
          </b:Person>
        </b:NameList>
      </b:Author>
    </b:Author>
    <b:JournalName>Skripsi</b:JournalName>
    <b:RefOrder>1</b:RefOrder>
  </b:Source>
  <b:Source>
    <b:Tag>DSP08</b:Tag>
    <b:SourceType>Book</b:SourceType>
    <b:Guid>{78375182-B4C6-456F-AC9E-FE278FCF52E9}</b:Guid>
    <b:Title>Serba-Serbi Anak Autis: Mengenal, Menangani, dan Mengatasinya dengan Tepat dan Bijak</b:Title>
    <b:Year>2008</b:Year>
    <b:City>Yogyakarta</b:City>
    <b:Publisher>Diva Press</b:Publisher>
    <b:Author>
      <b:Author>
        <b:NameList>
          <b:Person>
            <b:Last>D. S.</b:Last>
            <b:First>Prasetyo</b:First>
          </b:Person>
        </b:NameList>
      </b:Author>
    </b:Author>
    <b:RefOrder>14</b:RefOrder>
  </b:Source>
  <b:Source>
    <b:Tag>MJR09</b:Tag>
    <b:SourceType>JournalArticle</b:SourceType>
    <b:Guid>{FE54546A-32FE-47A3-987B-4B787E813C77}</b:Guid>
    <b:Title>Sc@ut: developing adapted communicators for special education</b:Title>
    <b:Year>2009</b:Year>
    <b:Author>
      <b:Author>
        <b:NameList>
          <b:Person>
            <b:Last>M. J.</b:Last>
            <b:First>Rodríguez-Fórtiz</b:First>
          </b:Person>
          <b:Person>
            <b:Last>J. L.</b:Last>
            <b:First>González</b:First>
          </b:Person>
          <b:Person>
            <b:Last>A.</b:Last>
            <b:First>Fernández</b:First>
          </b:Person>
          <b:Person>
            <b:Last>M.</b:Last>
            <b:First>Entrena</b:First>
          </b:Person>
          <b:Person>
            <b:Last>M.</b:Last>
            <b:First>Hornos</b:First>
          </b:Person>
          <b:Person>
            <b:Last>A</b:Last>
            <b:First>Pérez</b:First>
          </b:Person>
        </b:NameList>
      </b:Author>
    </b:Author>
    <b:JournalName>Procedia – Social and Behavioral Sciences</b:JournalName>
    <b:RefOrder>5</b:RefOrder>
  </b:Source>
  <b:Source>
    <b:Tag>Don081</b:Tag>
    <b:SourceType>Book</b:SourceType>
    <b:Guid>{4838A5F3-7826-4240-89E7-35430A8645EE}</b:Guid>
    <b:Title>Pedoman Klinis Keperawatan Pediatrik</b:Title>
    <b:Year>2008</b:Year>
    <b:Author>
      <b:Author>
        <b:NameList>
          <b:Person>
            <b:Last>Donna L.</b:Last>
            <b:First>Wong</b:First>
          </b:Person>
        </b:NameList>
      </b:Author>
    </b:Author>
    <b:City>Jakarta</b:City>
    <b:Publisher>EGC</b:Publisher>
    <b:RefOrder>2</b:RefOrder>
  </b:Source>
  <b:Source>
    <b:Tag>Yul12</b:Tag>
    <b:SourceType>JournalArticle</b:SourceType>
    <b:Guid>{533736C4-172D-4FED-B14F-83F4ED8A88DF}</b:Guid>
    <b:Title>Sistem Komunikasi Augmentatif dan Alternatif untuk Anak-anak dengan Autism Spectrum Disorder</b:Title>
    <b:Year>2012</b:Year>
    <b:JournalName>Fakultas Ilmu Keperawatan Universitas Indonesia</b:JournalName>
    <b:Author>
      <b:Author>
        <b:NameList>
          <b:Person>
            <b:Last>Yuliani</b:Last>
            <b:First>Ayu</b:First>
          </b:Person>
        </b:NameList>
      </b:Author>
    </b:Author>
    <b:RefOrder>15</b:RefOrder>
  </b:Source>
  <b:Source>
    <b:Tag>Fer12</b:Tag>
    <b:SourceType>JournalArticle</b:SourceType>
    <b:Guid>{7425D2AA-4DD9-4506-9A82-BD2412695258}</b:Guid>
    <b:Title>Mobile learning technology based on iOS devices to support students with special education needs</b:Title>
    <b:Year>2012</b:Year>
    <b:Author>
      <b:Author>
        <b:NameList>
          <b:Person>
            <b:Last>Fernández-López</b:Last>
            <b:First>Álvaro</b:First>
          </b:Person>
          <b:Person>
            <b:Last>Rodríguez-Fórtiz</b:Last>
            <b:Middle>José</b:Middle>
            <b:First>María</b:First>
          </b:Person>
          <b:Person>
            <b:Last>Rodríguez-Almendros</b:Last>
            <b:Middle>Luisa</b:Middle>
            <b:First>María</b:First>
          </b:Person>
        </b:NameList>
      </b:Author>
    </b:Author>
    <b:RefOrder>3</b:RefOrder>
  </b:Source>
  <b:Source>
    <b:Tag>Sur10</b:Tag>
    <b:SourceType>JournalArticle</b:SourceType>
    <b:Guid>{A136B515-EE65-4510-86FA-565F370795F4}</b:Guid>
    <b:Title>Model Komunikasi Penanganan Anak Autis Melalui Terapi Bicara Metode LOVAAS</b:Title>
    <b:JournalName>Jurnal Ilmiah Fakultas Ilmu Sosial dan Ilmu Politik</b:JournalName>
    <b:Year>2010</b:Year>
    <b:Author>
      <b:Author>
        <b:NameList>
          <b:Person>
            <b:Last>Suryawati</b:Last>
            <b:Middle>Alit</b:Middle>
            <b:First>I. G. A.</b:First>
          </b:Person>
        </b:NameList>
      </b:Author>
    </b:Author>
    <b:RefOrder>4</b:RefOrder>
  </b:Source>
  <b:Source>
    <b:Tag>Pho</b:Tag>
    <b:SourceType>InternetSite</b:SourceType>
    <b:Guid>{32A5EB78-E598-46AC-8AB1-26AB4EC68C0B}</b:Guid>
    <b:Author>
      <b:Author>
        <b:Corporate>PhoneGap</b:Corporate>
      </b:Author>
    </b:Author>
    <b:InternetSiteTitle>Project PhoneGap</b:InternetSiteTitle>
    <b:URL>http://phonegap.com/about/</b:URL>
    <b:RefOrder>28</b:RefOrder>
  </b:Source>
  <b:Source>
    <b:Tag>Pha</b:Tag>
    <b:SourceType>InternetSite</b:SourceType>
    <b:Guid>{A3486D50-3F0B-45AF-AD02-16C72AFCBF77}</b:Guid>
    <b:Author>
      <b:Author>
        <b:Corporate>Phaser</b:Corporate>
      </b:Author>
    </b:Author>
    <b:InternetSiteTitle>Photonstorm Phaser</b:InternetSiteTitle>
    <b:URL>https://github.com/photonstorm/phaser</b:URL>
    <b:RefOrder>27</b:RefOrder>
  </b:Source>
  <b:Source>
    <b:Tag>Wik</b:Tag>
    <b:SourceType>InternetSite</b:SourceType>
    <b:Guid>{5966C036-6C36-4A81-B153-4CADE768358A}</b:Guid>
    <b:Author>
      <b:Author>
        <b:Corporate>Wikipedia</b:Corporate>
      </b:Author>
    </b:Author>
    <b:InternetSiteTitle>Cascading Style Sheet</b:InternetSiteTitle>
    <b:URL>http://en.wikipedia.org/wiki/Cascading_Style_Sheets</b:URL>
    <b:RefOrder>22</b:RefOrder>
  </b:Source>
  <b:Source>
    <b:Tag>wik1</b:Tag>
    <b:SourceType>InternetSite</b:SourceType>
    <b:Guid>{A55E6755-7230-41B4-B110-7F4C3E66A759}</b:Guid>
    <b:Author>
      <b:Author>
        <b:Corporate>Wikipedia</b:Corporate>
      </b:Author>
    </b:Author>
    <b:InternetSiteTitle>HTML5</b:InternetSiteTitle>
    <b:URL>http://en.wikipedia.org/wiki/HTML5</b:URL>
    <b:RefOrder>24</b:RefOrder>
  </b:Source>
  <b:Source>
    <b:Tag>w3s1</b:Tag>
    <b:SourceType>InternetSite</b:SourceType>
    <b:Guid>{EB819E73-2400-489E-ADCE-3E53AA9F3ADB}</b:Guid>
    <b:Author>
      <b:Author>
        <b:Corporate>W3schools</b:Corporate>
      </b:Author>
    </b:Author>
    <b:InternetSiteTitle>HTML5 Introduction</b:InternetSiteTitle>
    <b:URL>http://www.w3schools.com/html/html5_intro.asp</b:URL>
    <b:RefOrder>23</b:RefOrder>
  </b:Source>
  <b:Source>
    <b:Tag>wik</b:Tag>
    <b:SourceType>InternetSite</b:SourceType>
    <b:Guid>{7B3E7B50-0072-4087-8861-E2656C59385B}</b:Guid>
    <b:Author>
      <b:Author>
        <b:Corporate>Wikipedia</b:Corporate>
      </b:Author>
    </b:Author>
    <b:InternetSiteTitle>Web Storage</b:InternetSiteTitle>
    <b:URL>http://en.wikipedia.org/wiki/Web_storage</b:URL>
    <b:RefOrder>26</b:RefOrder>
  </b:Source>
  <b:Source>
    <b:Tag>w3s</b:Tag>
    <b:SourceType>InternetSite</b:SourceType>
    <b:Guid>{134FE3E2-F61F-4BB5-850E-25F4929BDA56}</b:Guid>
    <b:Author>
      <b:Author>
        <b:Corporate>W3schools</b:Corporate>
      </b:Author>
    </b:Author>
    <b:InternetSiteTitle>Web Storage</b:InternetSiteTitle>
    <b:URL>http://www.w3schools.com/html/html5_webstorage.asp</b:URL>
    <b:RefOrder>25</b:RefOrder>
  </b:Source>
  <b:Source>
    <b:Tag>W3s</b:Tag>
    <b:SourceType>InternetSite</b:SourceType>
    <b:Guid>{D1E32C8F-FAC6-487A-8DE2-5166D94A4A5A}</b:Guid>
    <b:Author>
      <b:Author>
        <b:Corporate>W3schools</b:Corporate>
      </b:Author>
    </b:Author>
    <b:InternetSiteTitle>CSS</b:InternetSiteTitle>
    <b:URL>http://www.w3schools.com/css/DEFAULT.asp</b:URL>
    <b:RefOrder>21</b:RefOrder>
  </b:Source>
  <b:Source>
    <b:Tag>Wik1</b:Tag>
    <b:SourceType>InternetSite</b:SourceType>
    <b:Guid>{5C373AE4-83AB-4227-B7DE-E948155F51FC}</b:Guid>
    <b:Author>
      <b:Author>
        <b:Corporate>Wikipedia</b:Corporate>
      </b:Author>
    </b:Author>
    <b:InternetSiteTitle>JQuery</b:InternetSiteTitle>
    <b:URL>http://en.wikipedia.org/wiki/JQuery</b:URL>
    <b:RefOrder>19</b:RefOrder>
  </b:Source>
  <b:Source>
    <b:Tag>JQu</b:Tag>
    <b:SourceType>InternetSite</b:SourceType>
    <b:Guid>{F2487D74-0611-4A3B-964E-C2A0B1D0DE46}</b:Guid>
    <b:Author>
      <b:Author>
        <b:Corporate>JQuery</b:Corporate>
      </b:Author>
    </b:Author>
    <b:InternetSiteTitle>JQuery Introduction </b:InternetSiteTitle>
    <b:URL>http://jquery.com/</b:URL>
    <b:RefOrder>18</b:RefOrder>
  </b:Source>
  <b:Source>
    <b:Tag>Wik4</b:Tag>
    <b:SourceType>InternetSite</b:SourceType>
    <b:Guid>{CAF27904-FECA-4356-8ACF-770488C6ABE4}</b:Guid>
    <b:Author>
      <b:Author>
        <b:Corporate>Wikipedia</b:Corporate>
      </b:Author>
    </b:Author>
    <b:InternetSiteTitle>iOS</b:InternetSiteTitle>
    <b:URL>http://en.wikipedia.org/wiki/IOS</b:URL>
    <b:RefOrder>30</b:RefOrder>
  </b:Source>
  <b:Source>
    <b:Tag>Wik5</b:Tag>
    <b:SourceType>InternetSite</b:SourceType>
    <b:Guid>{EF298D23-455C-42CC-AFFD-D6F0838B2419}</b:Guid>
    <b:Author>
      <b:Author>
        <b:Corporate>Wikipedia</b:Corporate>
      </b:Author>
    </b:Author>
    <b:InternetSiteTitle>Windows Phone</b:InternetSiteTitle>
    <b:URL>http://en.wikipedia.org/wiki/Windows_Phone</b:URL>
    <b:RefOrder>31</b:RefOrder>
  </b:Source>
  <b:Source>
    <b:Tag>Wik6</b:Tag>
    <b:SourceType>InternetSite</b:SourceType>
    <b:Guid>{6A013E9E-B39C-4CFC-A4A9-C717AB54F562}</b:Guid>
    <b:Author>
      <b:Author>
        <b:Corporate>Wikipedia</b:Corporate>
      </b:Author>
    </b:Author>
    <b:InternetSiteTitle>Android</b:InternetSiteTitle>
    <b:URL>http://en.wikipedia.org/wiki/Android</b:URL>
    <b:RefOrder>29</b:RefOrder>
  </b:Source>
  <b:Source>
    <b:Tag>Wik3</b:Tag>
    <b:SourceType>InternetSite</b:SourceType>
    <b:Guid>{D14D01A5-634F-4489-A2E1-AF2C9B72E1AB}</b:Guid>
    <b:Author>
      <b:Author>
        <b:Corporate>W3schools</b:Corporate>
      </b:Author>
    </b:Author>
    <b:InternetSiteTitle>JavaScript</b:InternetSiteTitle>
    <b:URL>http://www.w3schools.com/js/DEFAULT.asp</b:URL>
    <b:RefOrder>17</b:RefOrder>
  </b:Source>
  <b:Source>
    <b:Tag>Wik2</b:Tag>
    <b:SourceType>InternetSite</b:SourceType>
    <b:Guid>{0E8E0CC2-012E-4F91-8E68-42EF1AEDC7EC}</b:Guid>
    <b:Author>
      <b:Author>
        <b:Corporate>Wikipedia</b:Corporate>
      </b:Author>
    </b:Author>
    <b:InternetSiteTitle>JavaScript</b:InternetSiteTitle>
    <b:URL>http://en.wikipedia.org/wiki/JavaScript</b:URL>
    <b:RefOrder>16</b:RefOrder>
  </b:Source>
  <b:Source>
    <b:Tag>JSO</b:Tag>
    <b:SourceType>InternetSite</b:SourceType>
    <b:Guid>{1C2D3323-E525-4E7B-AA7A-9D8F03CDBEFF}</b:Guid>
    <b:Author>
      <b:Author>
        <b:Corporate>JSON</b:Corporate>
      </b:Author>
    </b:Author>
    <b:InternetSiteTitle>Introducing JSON</b:InternetSiteTitle>
    <b:URL>http://www.json.org</b:URL>
    <b:RefOrder>20</b:RefOrder>
  </b:Source>
</b:Sources>
</file>

<file path=customXml/itemProps1.xml><?xml version="1.0" encoding="utf-8"?>
<ds:datastoreItem xmlns:ds="http://schemas.openxmlformats.org/officeDocument/2006/customXml" ds:itemID="{8DDBB167-05F3-1D41-8B38-84794AE8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32</Pages>
  <Words>3744</Words>
  <Characters>21342</Characters>
  <Application>Microsoft Macintosh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mad Nafisholeh</dc:creator>
  <cp:lastModifiedBy>Microsoft Office User</cp:lastModifiedBy>
  <cp:revision>11</cp:revision>
  <cp:lastPrinted>2017-05-14T17:40:00Z</cp:lastPrinted>
  <dcterms:created xsi:type="dcterms:W3CDTF">2017-05-14T16:18:00Z</dcterms:created>
  <dcterms:modified xsi:type="dcterms:W3CDTF">2017-05-16T11:04:00Z</dcterms:modified>
</cp:coreProperties>
</file>